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B472D0" w14:textId="16A61CC6" w:rsidR="00D02CEC" w:rsidRPr="003407A9" w:rsidRDefault="007A7DFA" w:rsidP="00D02CEC">
      <w:pPr>
        <w:spacing w:after="0" w:line="360" w:lineRule="auto"/>
        <w:rPr>
          <w:rFonts w:ascii="Segoe UI" w:eastAsia="Times New Roman" w:hAnsi="Segoe UI" w:cs="Segoe UI"/>
          <w:sz w:val="28"/>
          <w:szCs w:val="28"/>
        </w:rPr>
      </w:pPr>
      <w:bookmarkStart w:id="0" w:name="_Hlk156995151"/>
      <w:bookmarkEnd w:id="0"/>
      <w:r w:rsidRPr="003407A9">
        <w:rPr>
          <w:rFonts w:eastAsia="Times New Roman" w:cstheme="minorHAnsi"/>
          <w:b/>
          <w:bCs/>
          <w:sz w:val="28"/>
          <w:szCs w:val="28"/>
        </w:rPr>
        <w:t>TITLE:</w:t>
      </w:r>
      <w:r w:rsidRPr="003407A9">
        <w:rPr>
          <w:rFonts w:ascii="Segoe UI" w:eastAsia="Times New Roman" w:hAnsi="Segoe UI" w:cs="Segoe UI"/>
          <w:sz w:val="28"/>
          <w:szCs w:val="28"/>
        </w:rPr>
        <w:t xml:space="preserve"> </w:t>
      </w:r>
      <w:r w:rsidR="00D02CEC" w:rsidRPr="003407A9">
        <w:rPr>
          <w:rFonts w:eastAsia="Times New Roman" w:cstheme="minorHAnsi"/>
          <w:sz w:val="28"/>
          <w:szCs w:val="28"/>
        </w:rPr>
        <w:t>Intraspecific variability in water-stress thresholds for seed germination shows a functional response to soil microclimate</w:t>
      </w:r>
      <w:r w:rsidR="00CE026B" w:rsidRPr="003407A9">
        <w:rPr>
          <w:rFonts w:eastAsia="Times New Roman" w:cstheme="minorHAnsi"/>
          <w:sz w:val="28"/>
          <w:szCs w:val="28"/>
        </w:rPr>
        <w:t>.</w:t>
      </w:r>
    </w:p>
    <w:p w14:paraId="2A6A26B0" w14:textId="5431B9DF" w:rsidR="00D02CEC" w:rsidRPr="001265D3" w:rsidRDefault="00D02CEC" w:rsidP="00EE2B1C">
      <w:pPr>
        <w:spacing w:after="0" w:line="360" w:lineRule="auto"/>
        <w:rPr>
          <w:rFonts w:eastAsia="Times New Roman" w:cstheme="minorHAnsi"/>
          <w:b/>
          <w:bCs/>
          <w:lang w:val="es-CO"/>
        </w:rPr>
      </w:pPr>
      <w:r w:rsidRPr="001265D3">
        <w:rPr>
          <w:rFonts w:eastAsia="Times New Roman" w:cstheme="minorHAnsi"/>
          <w:b/>
          <w:bCs/>
          <w:lang w:val="es-CO"/>
        </w:rPr>
        <w:t>Authors list</w:t>
      </w:r>
    </w:p>
    <w:p w14:paraId="697E92B9" w14:textId="258728D0" w:rsidR="00D02CEC" w:rsidRPr="001265D3" w:rsidRDefault="00D02CEC" w:rsidP="00EE2B1C">
      <w:pPr>
        <w:spacing w:after="0" w:line="360" w:lineRule="auto"/>
        <w:rPr>
          <w:rFonts w:eastAsia="Times New Roman" w:cstheme="minorHAnsi"/>
          <w:lang w:val="es-CO"/>
        </w:rPr>
      </w:pPr>
      <w:r w:rsidRPr="001265D3">
        <w:rPr>
          <w:rFonts w:eastAsia="Times New Roman" w:cstheme="minorHAnsi"/>
          <w:lang w:val="es-CO"/>
        </w:rPr>
        <w:t xml:space="preserve">Espinosa del Alba, C., Cruz-Tejada, D., Jiménez-Alfaro, </w:t>
      </w:r>
      <w:r w:rsidR="00D87E7E" w:rsidRPr="001265D3">
        <w:rPr>
          <w:rFonts w:eastAsia="Times New Roman" w:cstheme="minorHAnsi"/>
          <w:lang w:val="es-CO"/>
        </w:rPr>
        <w:t>B.,</w:t>
      </w:r>
      <w:r w:rsidR="00FC3071" w:rsidRPr="001265D3">
        <w:rPr>
          <w:rFonts w:eastAsia="Times New Roman" w:cstheme="minorHAnsi"/>
          <w:lang w:val="es-CO"/>
        </w:rPr>
        <w:t xml:space="preserve"> and E. Fernández-Pascual. </w:t>
      </w:r>
    </w:p>
    <w:p w14:paraId="7AC3759B" w14:textId="7B2FF1F8" w:rsidR="00D02CEC" w:rsidRPr="003407A9" w:rsidRDefault="00D02CEC" w:rsidP="00EE2B1C">
      <w:pPr>
        <w:spacing w:after="0" w:line="360" w:lineRule="auto"/>
        <w:rPr>
          <w:rFonts w:eastAsia="Times New Roman" w:cstheme="minorHAnsi"/>
          <w:b/>
          <w:bCs/>
        </w:rPr>
      </w:pPr>
      <w:r w:rsidRPr="003407A9">
        <w:rPr>
          <w:rFonts w:eastAsia="Times New Roman" w:cstheme="minorHAnsi"/>
          <w:b/>
          <w:bCs/>
        </w:rPr>
        <w:t>Affiliations</w:t>
      </w:r>
    </w:p>
    <w:p w14:paraId="48F64F48" w14:textId="6E2A2EF1" w:rsidR="00131116" w:rsidRPr="003407A9" w:rsidRDefault="00EE2B1C" w:rsidP="00EE2B1C">
      <w:pPr>
        <w:spacing w:after="0" w:line="360" w:lineRule="auto"/>
        <w:textAlignment w:val="baseline"/>
        <w:rPr>
          <w:rFonts w:eastAsia="Times New Roman" w:cstheme="minorHAnsi"/>
          <w:color w:val="000000"/>
          <w:lang w:eastAsia="ca-ES"/>
        </w:rPr>
      </w:pPr>
      <w:r w:rsidRPr="003407A9">
        <w:rPr>
          <w:rFonts w:eastAsia="Times New Roman" w:cstheme="minorHAnsi"/>
          <w:color w:val="000000"/>
          <w:lang w:eastAsia="ca-ES"/>
        </w:rPr>
        <w:t xml:space="preserve">IMIB - </w:t>
      </w:r>
      <w:r w:rsidR="00131116" w:rsidRPr="003407A9">
        <w:rPr>
          <w:rFonts w:eastAsia="Times New Roman" w:cstheme="minorHAnsi"/>
          <w:color w:val="000000"/>
          <w:lang w:eastAsia="ca-ES"/>
        </w:rPr>
        <w:t>Biodiversity Research Institute</w:t>
      </w:r>
      <w:r w:rsidRPr="003407A9">
        <w:rPr>
          <w:rFonts w:eastAsia="Times New Roman" w:cstheme="minorHAnsi"/>
          <w:color w:val="000000"/>
          <w:lang w:eastAsia="ca-ES"/>
        </w:rPr>
        <w:t xml:space="preserve"> </w:t>
      </w:r>
      <w:r w:rsidR="00131116" w:rsidRPr="003407A9">
        <w:rPr>
          <w:rFonts w:eastAsia="Times New Roman" w:cstheme="minorHAnsi"/>
          <w:color w:val="000000"/>
          <w:lang w:eastAsia="ca-ES"/>
        </w:rPr>
        <w:t xml:space="preserve">(Univ. Oviedo-CSIC-Princ. Asturias), 33600 Mieres, Spain. </w:t>
      </w:r>
    </w:p>
    <w:p w14:paraId="2AB92EBC" w14:textId="1491307E" w:rsidR="00D02CEC" w:rsidRPr="003407A9" w:rsidRDefault="007934BC" w:rsidP="00EE2B1C">
      <w:pPr>
        <w:spacing w:after="0" w:line="360" w:lineRule="auto"/>
        <w:rPr>
          <w:rFonts w:eastAsia="Times New Roman" w:cstheme="minorHAnsi"/>
        </w:rPr>
      </w:pPr>
      <w:r w:rsidRPr="003407A9">
        <w:rPr>
          <w:rFonts w:eastAsia="Times New Roman" w:cstheme="minorHAnsi"/>
        </w:rPr>
        <w:t xml:space="preserve">University of </w:t>
      </w:r>
      <w:r w:rsidR="00131116" w:rsidRPr="003407A9">
        <w:rPr>
          <w:rFonts w:eastAsia="Times New Roman" w:cstheme="minorHAnsi"/>
        </w:rPr>
        <w:t>Pisa</w:t>
      </w:r>
    </w:p>
    <w:p w14:paraId="44EBCF98" w14:textId="77777777" w:rsidR="00B57E65" w:rsidRPr="001265D3" w:rsidRDefault="007934BC" w:rsidP="00EE2B1C">
      <w:pPr>
        <w:pStyle w:val="Textoindependiente"/>
        <w:rPr>
          <w:rFonts w:asciiTheme="minorHAnsi" w:hAnsiTheme="minorHAnsi" w:cstheme="minorHAnsi"/>
          <w:sz w:val="22"/>
          <w:szCs w:val="22"/>
          <w:lang w:val="es-CO" w:eastAsia="ca-ES"/>
        </w:rPr>
      </w:pPr>
      <w:r w:rsidRPr="001265D3">
        <w:rPr>
          <w:rFonts w:asciiTheme="minorHAnsi" w:hAnsiTheme="minorHAnsi" w:cstheme="minorHAnsi"/>
          <w:b/>
          <w:bCs/>
          <w:sz w:val="22"/>
          <w:szCs w:val="22"/>
          <w:lang w:val="es-CO" w:eastAsia="ca-ES"/>
        </w:rPr>
        <w:t>Correspondence author</w:t>
      </w:r>
      <w:r w:rsidRPr="001265D3">
        <w:rPr>
          <w:rFonts w:asciiTheme="minorHAnsi" w:hAnsiTheme="minorHAnsi" w:cstheme="minorHAnsi"/>
          <w:sz w:val="22"/>
          <w:szCs w:val="22"/>
          <w:lang w:val="es-CO" w:eastAsia="ca-ES"/>
        </w:rPr>
        <w:t xml:space="preserve">: </w:t>
      </w:r>
    </w:p>
    <w:p w14:paraId="1E5F6EA8" w14:textId="6CCE6454" w:rsidR="007934BC" w:rsidRPr="001265D3" w:rsidRDefault="007934BC" w:rsidP="00EE2B1C">
      <w:pPr>
        <w:pStyle w:val="Textoindependiente"/>
        <w:rPr>
          <w:rFonts w:asciiTheme="minorHAnsi" w:hAnsiTheme="minorHAnsi" w:cstheme="minorHAnsi"/>
          <w:sz w:val="22"/>
          <w:szCs w:val="22"/>
          <w:lang w:val="es-CO" w:eastAsia="ca-ES"/>
        </w:rPr>
      </w:pPr>
      <w:r w:rsidRPr="001265D3">
        <w:rPr>
          <w:rFonts w:asciiTheme="minorHAnsi" w:hAnsiTheme="minorHAnsi" w:cstheme="minorHAnsi"/>
          <w:sz w:val="22"/>
          <w:szCs w:val="22"/>
          <w:lang w:val="es-CO"/>
        </w:rPr>
        <w:t>Clara Espinosa Del Alba</w:t>
      </w:r>
      <w:r w:rsidRPr="001265D3">
        <w:rPr>
          <w:rFonts w:asciiTheme="minorHAnsi" w:eastAsia="Times New Roman" w:hAnsiTheme="minorHAnsi" w:cstheme="minorHAnsi"/>
          <w:color w:val="000000"/>
          <w:sz w:val="22"/>
          <w:szCs w:val="22"/>
          <w:lang w:val="es-CO" w:eastAsia="ca-ES"/>
        </w:rPr>
        <w:t xml:space="preserve">. </w:t>
      </w:r>
      <w:r w:rsidRPr="001265D3">
        <w:rPr>
          <w:rFonts w:asciiTheme="minorHAnsi" w:hAnsiTheme="minorHAnsi" w:cstheme="minorHAnsi"/>
          <w:sz w:val="22"/>
          <w:szCs w:val="22"/>
          <w:lang w:val="es-CO"/>
        </w:rPr>
        <w:t xml:space="preserve"> Email: </w:t>
      </w:r>
      <w:hyperlink r:id="rId8" w:history="1">
        <w:r w:rsidRPr="001265D3">
          <w:rPr>
            <w:rStyle w:val="Hipervnculo"/>
            <w:rFonts w:asciiTheme="minorHAnsi" w:hAnsiTheme="minorHAnsi" w:cstheme="minorHAnsi"/>
            <w:sz w:val="22"/>
            <w:szCs w:val="22"/>
            <w:lang w:val="es-CO"/>
          </w:rPr>
          <w:t>espinosaclara@uniovi.es</w:t>
        </w:r>
      </w:hyperlink>
    </w:p>
    <w:p w14:paraId="3CC53057" w14:textId="0E1146F0" w:rsidR="00D02CEC" w:rsidRPr="001265D3" w:rsidRDefault="00D02CEC" w:rsidP="00EE2B1C">
      <w:pPr>
        <w:spacing w:after="0" w:line="360" w:lineRule="auto"/>
        <w:rPr>
          <w:rFonts w:eastAsia="Times New Roman" w:cstheme="minorHAnsi"/>
          <w:b/>
          <w:bCs/>
          <w:lang w:val="es-CO"/>
        </w:rPr>
      </w:pPr>
      <w:r w:rsidRPr="001265D3">
        <w:rPr>
          <w:rFonts w:eastAsia="Times New Roman" w:cstheme="minorHAnsi"/>
          <w:b/>
          <w:bCs/>
          <w:lang w:val="es-CO"/>
        </w:rPr>
        <w:t>ORCID</w:t>
      </w:r>
    </w:p>
    <w:p w14:paraId="630B0B1F" w14:textId="0D3FEFAA" w:rsidR="00D02CEC" w:rsidRPr="001265D3" w:rsidRDefault="007934BC" w:rsidP="00EE2B1C">
      <w:pPr>
        <w:spacing w:after="0" w:line="360" w:lineRule="auto"/>
        <w:textAlignment w:val="baseline"/>
        <w:rPr>
          <w:rFonts w:cstheme="minorHAnsi"/>
          <w:u w:val="single"/>
          <w:lang w:val="es-CO"/>
        </w:rPr>
      </w:pPr>
      <w:r w:rsidRPr="001265D3">
        <w:rPr>
          <w:rFonts w:eastAsia="Times New Roman" w:cstheme="minorHAnsi"/>
          <w:lang w:val="es-CO"/>
        </w:rPr>
        <w:t xml:space="preserve">Clara </w:t>
      </w:r>
      <w:r w:rsidR="00D02CEC" w:rsidRPr="001265D3">
        <w:rPr>
          <w:rFonts w:eastAsia="Times New Roman" w:cstheme="minorHAnsi"/>
          <w:lang w:val="es-CO"/>
        </w:rPr>
        <w:t>Espinosa del Alba</w:t>
      </w:r>
      <w:r w:rsidR="003B08F1" w:rsidRPr="001265D3">
        <w:rPr>
          <w:rFonts w:cstheme="minorHAnsi"/>
          <w:lang w:val="es-CO"/>
        </w:rPr>
        <w:t xml:space="preserve">. </w:t>
      </w:r>
      <w:r w:rsidR="00DB652F" w:rsidRPr="001265D3">
        <w:rPr>
          <w:rStyle w:val="Hipervnculo"/>
          <w:rFonts w:cstheme="minorHAnsi"/>
          <w:lang w:val="es-CO"/>
        </w:rPr>
        <w:t>https://orcid.org/0000-0001-8634-5808</w:t>
      </w:r>
    </w:p>
    <w:p w14:paraId="64AA0594" w14:textId="76BC68F6" w:rsidR="00D02CEC" w:rsidRPr="00395E4C" w:rsidRDefault="007934BC" w:rsidP="00EE2B1C">
      <w:pPr>
        <w:spacing w:after="0" w:line="360" w:lineRule="auto"/>
        <w:rPr>
          <w:rFonts w:eastAsia="Times New Roman" w:cstheme="minorHAnsi"/>
          <w:lang w:val="es-CO"/>
        </w:rPr>
      </w:pPr>
      <w:r w:rsidRPr="00395E4C">
        <w:rPr>
          <w:rFonts w:eastAsia="Times New Roman" w:cstheme="minorHAnsi"/>
          <w:lang w:val="es-CO"/>
        </w:rPr>
        <w:t xml:space="preserve">Diana </w:t>
      </w:r>
      <w:r w:rsidR="00D02CEC" w:rsidRPr="00395E4C">
        <w:rPr>
          <w:rFonts w:eastAsia="Times New Roman" w:cstheme="minorHAnsi"/>
          <w:lang w:val="es-CO"/>
        </w:rPr>
        <w:t xml:space="preserve">Cruz-Tejada </w:t>
      </w:r>
      <w:r w:rsidR="00395E4C" w:rsidRPr="00395E4C">
        <w:rPr>
          <w:rFonts w:eastAsia="Times New Roman" w:cstheme="minorHAnsi"/>
          <w:lang w:val="es-CO"/>
        </w:rPr>
        <w:t>https://orcid.org/0000-0003-3220-1619</w:t>
      </w:r>
    </w:p>
    <w:p w14:paraId="58E41EFC" w14:textId="77777777" w:rsidR="00FC3071" w:rsidRPr="009F0D96" w:rsidRDefault="00FC3071" w:rsidP="00EE2B1C">
      <w:pPr>
        <w:spacing w:after="0" w:line="360" w:lineRule="auto"/>
        <w:rPr>
          <w:rFonts w:cstheme="minorHAnsi"/>
          <w:color w:val="0563C1" w:themeColor="hyperlink"/>
          <w:u w:val="single"/>
          <w:lang w:val="es-CO"/>
          <w:rPrChange w:id="1" w:author="Diana María Cruz Tejada" w:date="2024-02-08T19:23:00Z">
            <w:rPr>
              <w:rFonts w:cstheme="minorHAnsi"/>
              <w:color w:val="0563C1" w:themeColor="hyperlink"/>
              <w:u w:val="single"/>
            </w:rPr>
          </w:rPrChange>
        </w:rPr>
      </w:pPr>
      <w:r w:rsidRPr="001265D3">
        <w:rPr>
          <w:rFonts w:eastAsia="Times New Roman" w:cstheme="minorHAnsi"/>
          <w:lang w:val="es-CO"/>
        </w:rPr>
        <w:t xml:space="preserve">Borja Jiménez-Alfaro. </w:t>
      </w:r>
      <w:r>
        <w:fldChar w:fldCharType="begin"/>
      </w:r>
      <w:r w:rsidRPr="009F0D96">
        <w:rPr>
          <w:lang w:val="es-CO"/>
          <w:rPrChange w:id="2" w:author="Diana María Cruz Tejada" w:date="2024-02-08T19:23:00Z">
            <w:rPr/>
          </w:rPrChange>
        </w:rPr>
        <w:instrText>HYPERLINK "https://orcid.org/0000-0001-6601-9597"</w:instrText>
      </w:r>
      <w:r>
        <w:fldChar w:fldCharType="separate"/>
      </w:r>
      <w:r w:rsidRPr="009F0D96">
        <w:rPr>
          <w:rStyle w:val="Hipervnculo"/>
          <w:rFonts w:cstheme="minorHAnsi"/>
          <w:lang w:val="es-CO"/>
          <w:rPrChange w:id="3" w:author="Diana María Cruz Tejada" w:date="2024-02-08T19:23:00Z">
            <w:rPr>
              <w:rStyle w:val="Hipervnculo"/>
              <w:rFonts w:cstheme="minorHAnsi"/>
            </w:rPr>
          </w:rPrChange>
        </w:rPr>
        <w:t>https://orcid.org/0000-0001-6601-9597</w:t>
      </w:r>
      <w:r>
        <w:rPr>
          <w:rStyle w:val="Hipervnculo"/>
          <w:rFonts w:cstheme="minorHAnsi"/>
        </w:rPr>
        <w:fldChar w:fldCharType="end"/>
      </w:r>
    </w:p>
    <w:p w14:paraId="4FCCCF6A" w14:textId="18434706" w:rsidR="00D02CEC" w:rsidRPr="009F0D96" w:rsidRDefault="007934BC" w:rsidP="00EE2B1C">
      <w:pPr>
        <w:spacing w:after="0" w:line="360" w:lineRule="auto"/>
        <w:rPr>
          <w:rFonts w:eastAsia="Times New Roman" w:cstheme="minorHAnsi"/>
          <w:lang w:val="es-CO"/>
          <w:rPrChange w:id="4" w:author="Diana María Cruz Tejada" w:date="2024-02-08T19:23:00Z">
            <w:rPr>
              <w:rFonts w:eastAsia="Times New Roman" w:cstheme="minorHAnsi"/>
            </w:rPr>
          </w:rPrChange>
        </w:rPr>
      </w:pPr>
      <w:r w:rsidRPr="009F0D96">
        <w:rPr>
          <w:rFonts w:eastAsia="Times New Roman" w:cstheme="minorHAnsi"/>
          <w:lang w:val="es-CO"/>
          <w:rPrChange w:id="5" w:author="Diana María Cruz Tejada" w:date="2024-02-08T19:23:00Z">
            <w:rPr>
              <w:rFonts w:eastAsia="Times New Roman" w:cstheme="minorHAnsi"/>
            </w:rPr>
          </w:rPrChange>
        </w:rPr>
        <w:t xml:space="preserve">Eduardo </w:t>
      </w:r>
      <w:r w:rsidR="00D02CEC" w:rsidRPr="009F0D96">
        <w:rPr>
          <w:rFonts w:eastAsia="Times New Roman" w:cstheme="minorHAnsi"/>
          <w:lang w:val="es-CO"/>
          <w:rPrChange w:id="6" w:author="Diana María Cruz Tejada" w:date="2024-02-08T19:23:00Z">
            <w:rPr>
              <w:rFonts w:eastAsia="Times New Roman" w:cstheme="minorHAnsi"/>
            </w:rPr>
          </w:rPrChange>
        </w:rPr>
        <w:t>Fernández-Pascual</w:t>
      </w:r>
      <w:r w:rsidR="003B08F1" w:rsidRPr="009F0D96">
        <w:rPr>
          <w:rFonts w:eastAsia="Times New Roman" w:cstheme="minorHAnsi"/>
          <w:lang w:val="es-CO"/>
          <w:rPrChange w:id="7" w:author="Diana María Cruz Tejada" w:date="2024-02-08T19:23:00Z">
            <w:rPr>
              <w:rFonts w:eastAsia="Times New Roman" w:cstheme="minorHAnsi"/>
            </w:rPr>
          </w:rPrChange>
        </w:rPr>
        <w:t>.</w:t>
      </w:r>
      <w:r w:rsidR="00D02CEC" w:rsidRPr="009F0D96">
        <w:rPr>
          <w:rFonts w:eastAsia="Times New Roman" w:cstheme="minorHAnsi"/>
          <w:lang w:val="es-CO"/>
          <w:rPrChange w:id="8" w:author="Diana María Cruz Tejada" w:date="2024-02-08T19:23:00Z">
            <w:rPr>
              <w:rFonts w:eastAsia="Times New Roman" w:cstheme="minorHAnsi"/>
            </w:rPr>
          </w:rPrChange>
        </w:rPr>
        <w:t xml:space="preserve"> </w:t>
      </w:r>
      <w:r>
        <w:fldChar w:fldCharType="begin"/>
      </w:r>
      <w:r w:rsidRPr="009F0D96">
        <w:rPr>
          <w:lang w:val="es-CO"/>
          <w:rPrChange w:id="9" w:author="Diana María Cruz Tejada" w:date="2024-02-08T19:23:00Z">
            <w:rPr/>
          </w:rPrChange>
        </w:rPr>
        <w:instrText>HYPERLINK "https://orcid.org/0000-0002-4743-9577"</w:instrText>
      </w:r>
      <w:r>
        <w:fldChar w:fldCharType="separate"/>
      </w:r>
      <w:r w:rsidR="003B08F1" w:rsidRPr="009F0D96">
        <w:rPr>
          <w:rStyle w:val="Hipervnculo"/>
          <w:rFonts w:cstheme="minorHAnsi"/>
          <w:lang w:val="es-CO"/>
          <w:rPrChange w:id="10" w:author="Diana María Cruz Tejada" w:date="2024-02-08T19:23:00Z">
            <w:rPr>
              <w:rStyle w:val="Hipervnculo"/>
              <w:rFonts w:cstheme="minorHAnsi"/>
            </w:rPr>
          </w:rPrChange>
        </w:rPr>
        <w:t>https://orcid.org/0000-0002-4743-9577</w:t>
      </w:r>
      <w:r>
        <w:rPr>
          <w:rStyle w:val="Hipervnculo"/>
          <w:rFonts w:cstheme="minorHAnsi"/>
        </w:rPr>
        <w:fldChar w:fldCharType="end"/>
      </w:r>
    </w:p>
    <w:p w14:paraId="7502E08F" w14:textId="2FF6AD18" w:rsidR="00F24945" w:rsidRPr="003407A9" w:rsidRDefault="00F24945" w:rsidP="00EE2B1C">
      <w:pPr>
        <w:spacing w:line="360" w:lineRule="auto"/>
        <w:jc w:val="both"/>
        <w:rPr>
          <w:b/>
          <w:bCs/>
        </w:rPr>
      </w:pPr>
      <w:r w:rsidRPr="003407A9">
        <w:rPr>
          <w:b/>
          <w:bCs/>
        </w:rPr>
        <w:t>Acknowledgements</w:t>
      </w:r>
    </w:p>
    <w:p w14:paraId="549E024A" w14:textId="01F78018" w:rsidR="00E97096" w:rsidRPr="003407A9" w:rsidRDefault="00E97096" w:rsidP="00EE2B1C">
      <w:pPr>
        <w:spacing w:line="360" w:lineRule="auto"/>
        <w:jc w:val="both"/>
      </w:pPr>
      <w:r w:rsidRPr="003407A9">
        <w:t xml:space="preserve">Maria </w:t>
      </w:r>
      <w:r w:rsidR="00A81C91" w:rsidRPr="003407A9">
        <w:t xml:space="preserve">Pérez Vallejo </w:t>
      </w:r>
      <w:r w:rsidRPr="003407A9">
        <w:t>for invaluable research assistance in the laboratory work</w:t>
      </w:r>
      <w:r w:rsidR="00A81C91" w:rsidRPr="003407A9">
        <w:t xml:space="preserve"> and</w:t>
      </w:r>
      <w:r w:rsidR="007D08E1" w:rsidRPr="003407A9">
        <w:t xml:space="preserve"> Victor </w:t>
      </w:r>
      <w:r w:rsidR="00BC0FDC" w:rsidRPr="003407A9">
        <w:t xml:space="preserve">González García </w:t>
      </w:r>
      <w:r w:rsidR="007D08E1" w:rsidRPr="003407A9">
        <w:t xml:space="preserve">for </w:t>
      </w:r>
      <w:r w:rsidR="0005063B" w:rsidRPr="003407A9">
        <w:t>field support.</w:t>
      </w:r>
    </w:p>
    <w:p w14:paraId="2B75FDCF" w14:textId="16651445" w:rsidR="00FC3071" w:rsidRPr="003407A9" w:rsidRDefault="006F4C73" w:rsidP="00EE2B1C">
      <w:pPr>
        <w:spacing w:line="360" w:lineRule="auto"/>
        <w:rPr>
          <w:lang w:eastAsia="ca-ES"/>
        </w:rPr>
      </w:pPr>
      <w:r w:rsidRPr="003407A9">
        <w:rPr>
          <w:lang w:eastAsia="ca-ES"/>
        </w:rPr>
        <w:t>This research was funded by the Spanish Research Agency (AEI/10.13039/501100011033).</w:t>
      </w:r>
      <w:r w:rsidR="009D2490" w:rsidRPr="003407A9">
        <w:rPr>
          <w:lang w:eastAsia="ca-ES"/>
        </w:rPr>
        <w:t xml:space="preserve"> </w:t>
      </w:r>
      <w:r w:rsidRPr="003407A9">
        <w:rPr>
          <w:lang w:eastAsia="ca-ES"/>
        </w:rPr>
        <w:t xml:space="preserve">SEEDALP: Seed ecological spectrum of alpine plant communities (MCI-20-PID2019-108636GA-I00). </w:t>
      </w:r>
      <w:r w:rsidR="009D2490" w:rsidRPr="003407A9">
        <w:rPr>
          <w:lang w:eastAsia="ca-ES"/>
        </w:rPr>
        <w:t xml:space="preserve"> </w:t>
      </w:r>
      <w:r w:rsidRPr="009F0D96">
        <w:rPr>
          <w:lang w:val="es-CO"/>
          <w:rPrChange w:id="11" w:author="Diana María Cruz Tejada" w:date="2024-02-08T19:23:00Z">
            <w:rPr/>
          </w:rPrChange>
        </w:rPr>
        <w:t>MCI-21-PRE2020-092874: Ayudas para Contratos Predoctorales para la Formación de Doctores - FORMACIÓN PERSONAL INVESTIGADOR - FPI - del Ministerio de Ciencia e Innovación</w:t>
      </w:r>
      <w:r w:rsidR="00EE2B1C" w:rsidRPr="009F0D96">
        <w:rPr>
          <w:lang w:val="es-CO" w:eastAsia="ca-ES"/>
          <w:rPrChange w:id="12" w:author="Diana María Cruz Tejada" w:date="2024-02-08T19:23:00Z">
            <w:rPr>
              <w:lang w:eastAsia="ca-ES"/>
            </w:rPr>
          </w:rPrChange>
        </w:rPr>
        <w:t xml:space="preserve">. </w:t>
      </w:r>
      <w:r w:rsidRPr="003407A9">
        <w:rPr>
          <w:color w:val="FF0000"/>
          <w:lang w:eastAsia="ca-ES"/>
        </w:rPr>
        <w:t>Convenio JBA?</w:t>
      </w:r>
    </w:p>
    <w:p w14:paraId="0A6DCE4E" w14:textId="77777777" w:rsidR="00F24945" w:rsidRPr="003407A9" w:rsidRDefault="00F24945" w:rsidP="00EE2B1C">
      <w:pPr>
        <w:spacing w:line="360" w:lineRule="auto"/>
        <w:jc w:val="both"/>
        <w:rPr>
          <w:b/>
          <w:bCs/>
        </w:rPr>
      </w:pPr>
      <w:r w:rsidRPr="003407A9">
        <w:rPr>
          <w:b/>
          <w:bCs/>
        </w:rPr>
        <w:t>Author contributions</w:t>
      </w:r>
    </w:p>
    <w:p w14:paraId="58EC1C7B" w14:textId="397A9108" w:rsidR="00E97096" w:rsidRPr="003407A9" w:rsidRDefault="007D08E1" w:rsidP="00EE2B1C">
      <w:pPr>
        <w:spacing w:line="360" w:lineRule="auto"/>
        <w:jc w:val="both"/>
      </w:pPr>
      <w:r w:rsidRPr="003407A9">
        <w:t>EFP</w:t>
      </w:r>
      <w:r w:rsidR="00E51014" w:rsidRPr="003407A9">
        <w:t>, BJA</w:t>
      </w:r>
      <w:r w:rsidRPr="003407A9">
        <w:t xml:space="preserve"> and CE conceived </w:t>
      </w:r>
      <w:r w:rsidR="0005063B" w:rsidRPr="003407A9">
        <w:t>the</w:t>
      </w:r>
      <w:r w:rsidRPr="003407A9">
        <w:t xml:space="preserve"> idea and designed </w:t>
      </w:r>
      <w:r w:rsidR="0005063B" w:rsidRPr="003407A9">
        <w:t xml:space="preserve">the </w:t>
      </w:r>
      <w:r w:rsidRPr="003407A9">
        <w:t xml:space="preserve">methodology. </w:t>
      </w:r>
      <w:r w:rsidR="0005063B" w:rsidRPr="003407A9">
        <w:t>CE and DCT</w:t>
      </w:r>
      <w:r w:rsidR="0098493E" w:rsidRPr="003407A9">
        <w:t xml:space="preserve"> collected the data. CE and EFP analysed the data. CE led the writing of the manuscript</w:t>
      </w:r>
      <w:r w:rsidR="00EA1EB0" w:rsidRPr="003407A9">
        <w:t xml:space="preserve">. All authors contributed critically to the drafts and gave final approval for publication. </w:t>
      </w:r>
    </w:p>
    <w:p w14:paraId="31903FA8" w14:textId="77777777" w:rsidR="00F24945" w:rsidRPr="003407A9" w:rsidRDefault="00F24945" w:rsidP="00EE2B1C">
      <w:pPr>
        <w:spacing w:line="360" w:lineRule="auto"/>
        <w:jc w:val="both"/>
        <w:rPr>
          <w:b/>
          <w:bCs/>
        </w:rPr>
      </w:pPr>
      <w:r w:rsidRPr="003407A9">
        <w:rPr>
          <w:b/>
          <w:bCs/>
        </w:rPr>
        <w:t>Data availability statement</w:t>
      </w:r>
    </w:p>
    <w:p w14:paraId="49E691EC" w14:textId="7418480B" w:rsidR="00EA1EB0" w:rsidRPr="003407A9" w:rsidRDefault="00EA1EB0" w:rsidP="00EE2B1C">
      <w:pPr>
        <w:spacing w:line="360" w:lineRule="auto"/>
        <w:jc w:val="both"/>
      </w:pPr>
      <w:r w:rsidRPr="003407A9">
        <w:t xml:space="preserve">Raw data and </w:t>
      </w:r>
      <w:r w:rsidR="00470240" w:rsidRPr="003407A9">
        <w:t xml:space="preserve">R </w:t>
      </w:r>
      <w:r w:rsidRPr="003407A9">
        <w:t xml:space="preserve">script </w:t>
      </w:r>
      <w:r w:rsidR="00470240" w:rsidRPr="003407A9">
        <w:t>for analysis are available in GitHub (XXX)</w:t>
      </w:r>
    </w:p>
    <w:p w14:paraId="05E6E827" w14:textId="77777777" w:rsidR="00F24945" w:rsidRPr="003407A9" w:rsidRDefault="00F24945" w:rsidP="00EE2B1C">
      <w:pPr>
        <w:spacing w:line="360" w:lineRule="auto"/>
        <w:jc w:val="both"/>
        <w:rPr>
          <w:b/>
          <w:bCs/>
        </w:rPr>
      </w:pPr>
      <w:r w:rsidRPr="003407A9">
        <w:rPr>
          <w:b/>
          <w:bCs/>
        </w:rPr>
        <w:t>Conflict of interest statement</w:t>
      </w:r>
    </w:p>
    <w:p w14:paraId="1CF43B08" w14:textId="38B6CCC1" w:rsidR="00F24945" w:rsidRPr="003407A9" w:rsidRDefault="005C7D56" w:rsidP="00EE2B1C">
      <w:pPr>
        <w:spacing w:after="0" w:line="360" w:lineRule="auto"/>
        <w:rPr>
          <w:rFonts w:eastAsia="Times New Roman" w:cstheme="minorHAnsi"/>
        </w:rPr>
      </w:pPr>
      <w:r w:rsidRPr="003407A9">
        <w:rPr>
          <w:rFonts w:eastAsia="Times New Roman" w:cstheme="minorHAnsi"/>
        </w:rPr>
        <w:t>None declared</w:t>
      </w:r>
      <w:r w:rsidR="00F24945" w:rsidRPr="003407A9">
        <w:rPr>
          <w:b/>
          <w:bCs/>
        </w:rPr>
        <w:br w:type="page"/>
      </w:r>
    </w:p>
    <w:p w14:paraId="35FBC942" w14:textId="07B96BD6" w:rsidR="0069060F" w:rsidRPr="003407A9" w:rsidRDefault="0069060F" w:rsidP="002D07AE">
      <w:pPr>
        <w:spacing w:line="360" w:lineRule="auto"/>
        <w:jc w:val="both"/>
        <w:rPr>
          <w:b/>
          <w:bCs/>
        </w:rPr>
      </w:pPr>
      <w:r w:rsidRPr="003407A9">
        <w:rPr>
          <w:b/>
          <w:bCs/>
        </w:rPr>
        <w:lastRenderedPageBreak/>
        <w:t>Abstract</w:t>
      </w:r>
      <w:r w:rsidR="00E64758" w:rsidRPr="003407A9">
        <w:rPr>
          <w:b/>
          <w:bCs/>
        </w:rPr>
        <w:t xml:space="preserve"> </w:t>
      </w:r>
      <w:commentRangeStart w:id="13"/>
      <w:r w:rsidR="00E64758" w:rsidRPr="003407A9">
        <w:t>(350 words max)</w:t>
      </w:r>
      <w:commentRangeEnd w:id="13"/>
      <w:r w:rsidR="006F1AD5" w:rsidRPr="003407A9">
        <w:rPr>
          <w:rStyle w:val="Refdecomentario"/>
        </w:rPr>
        <w:commentReference w:id="13"/>
      </w:r>
      <w:r w:rsidR="00C26A02" w:rsidRPr="003407A9">
        <w:t xml:space="preserve"> </w:t>
      </w:r>
    </w:p>
    <w:p w14:paraId="20836E10" w14:textId="5732D153" w:rsidR="00526365" w:rsidRPr="003407A9" w:rsidRDefault="0081459B" w:rsidP="002D07AE">
      <w:pPr>
        <w:spacing w:line="360" w:lineRule="auto"/>
        <w:jc w:val="both"/>
      </w:pPr>
      <w:r w:rsidRPr="003407A9">
        <w:t>INTRO</w:t>
      </w:r>
      <w:r w:rsidR="009B3DC5">
        <w:t xml:space="preserve"> (</w:t>
      </w:r>
      <w:r w:rsidR="009B3DC5" w:rsidRPr="009B3DC5">
        <w:rPr>
          <w:highlight w:val="yellow"/>
        </w:rPr>
        <w:t>1</w:t>
      </w:r>
      <w:r w:rsidR="009B3DC5" w:rsidRPr="00364F7A">
        <w:rPr>
          <w:highlight w:val="yellow"/>
        </w:rPr>
        <w:t>0</w:t>
      </w:r>
      <w:r w:rsidR="00364F7A" w:rsidRPr="00364F7A">
        <w:rPr>
          <w:highlight w:val="yellow"/>
        </w:rPr>
        <w:t>2</w:t>
      </w:r>
      <w:r w:rsidR="009B3DC5">
        <w:t>)</w:t>
      </w:r>
      <w:r w:rsidRPr="003407A9">
        <w:t xml:space="preserve">: </w:t>
      </w:r>
      <w:r w:rsidR="00FA508B" w:rsidRPr="003407A9">
        <w:t xml:space="preserve">1. </w:t>
      </w:r>
      <w:r w:rsidR="00464D56" w:rsidRPr="003407A9">
        <w:t>Intraspecific variability</w:t>
      </w:r>
      <w:r w:rsidRPr="003407A9">
        <w:t xml:space="preserve"> plays a key role</w:t>
      </w:r>
      <w:r w:rsidR="00A31D4A" w:rsidRPr="003407A9">
        <w:t xml:space="preserve"> in a wide </w:t>
      </w:r>
      <w:r w:rsidR="00C2035D" w:rsidRPr="003407A9">
        <w:t>range</w:t>
      </w:r>
      <w:r w:rsidR="00A31D4A" w:rsidRPr="003407A9">
        <w:t xml:space="preserve"> of biological processes and </w:t>
      </w:r>
      <w:r w:rsidR="008D3FCA">
        <w:t>u</w:t>
      </w:r>
      <w:r w:rsidR="002413DE" w:rsidRPr="003407A9">
        <w:t xml:space="preserve">nder </w:t>
      </w:r>
      <w:r w:rsidR="00DD37AA">
        <w:t xml:space="preserve">the </w:t>
      </w:r>
      <w:r w:rsidR="002413DE" w:rsidRPr="003407A9">
        <w:t>current global change</w:t>
      </w:r>
      <w:r w:rsidR="00526365" w:rsidRPr="003407A9">
        <w:t>,</w:t>
      </w:r>
      <w:r w:rsidR="002413DE" w:rsidRPr="003407A9">
        <w:t xml:space="preserve"> </w:t>
      </w:r>
      <w:del w:id="14" w:author="Diana María Cruz Tejada" w:date="2024-02-01T15:13:00Z">
        <w:r w:rsidR="002413DE" w:rsidRPr="003407A9" w:rsidDel="002A6B36">
          <w:delText xml:space="preserve">this </w:delText>
        </w:r>
        <w:r w:rsidR="008F5605" w:rsidRPr="003407A9" w:rsidDel="002A6B36">
          <w:delText>variation</w:delText>
        </w:r>
        <w:r w:rsidR="00526365" w:rsidRPr="003407A9" w:rsidDel="002A6B36">
          <w:delText xml:space="preserve"> plays</w:delText>
        </w:r>
      </w:del>
      <w:ins w:id="15" w:author="Diana María Cruz Tejada" w:date="2024-02-01T15:13:00Z">
        <w:r w:rsidR="002A6B36">
          <w:t>playing</w:t>
        </w:r>
      </w:ins>
      <w:r w:rsidR="00526365" w:rsidRPr="003407A9">
        <w:t xml:space="preserve"> a crucial role in plant adaptation</w:t>
      </w:r>
      <w:r w:rsidR="00F5499B" w:rsidRPr="003407A9">
        <w:t xml:space="preserve"> and regeneration.</w:t>
      </w:r>
      <w:r w:rsidR="00965923" w:rsidRPr="003407A9">
        <w:t xml:space="preserve"> </w:t>
      </w:r>
      <w:ins w:id="16" w:author="Diana María Cruz Tejada" w:date="2024-02-01T15:16:00Z">
        <w:r w:rsidR="007F4C31">
          <w:t xml:space="preserve">Despite </w:t>
        </w:r>
        <w:r w:rsidR="007F4C31" w:rsidRPr="003407A9">
          <w:t>microtopography might buffer some detrimental effects</w:t>
        </w:r>
        <w:r w:rsidR="009F448B">
          <w:t xml:space="preserve"> in the alpine habitats, th</w:t>
        </w:r>
      </w:ins>
      <w:ins w:id="17" w:author="Diana María Cruz Tejada" w:date="2024-02-01T15:20:00Z">
        <w:r w:rsidR="00622957">
          <w:t>es</w:t>
        </w:r>
        <w:r w:rsidR="00563CF8">
          <w:t>e</w:t>
        </w:r>
      </w:ins>
      <w:ins w:id="18" w:author="Diana María Cruz Tejada" w:date="2024-02-01T15:16:00Z">
        <w:r w:rsidR="009F448B">
          <w:t xml:space="preserve"> </w:t>
        </w:r>
      </w:ins>
      <w:del w:id="19" w:author="Diana María Cruz Tejada" w:date="2024-02-01T15:16:00Z">
        <w:r w:rsidR="00DD37AA" w:rsidDel="009F448B">
          <w:delText>T</w:delText>
        </w:r>
        <w:r w:rsidR="00965923" w:rsidRPr="003407A9" w:rsidDel="009F448B">
          <w:delText xml:space="preserve">he alpine habitats </w:delText>
        </w:r>
      </w:del>
      <w:r w:rsidR="00965923" w:rsidRPr="003407A9">
        <w:t xml:space="preserve">are </w:t>
      </w:r>
      <w:r w:rsidR="00D4336D" w:rsidRPr="003407A9">
        <w:t xml:space="preserve">suggested to be highly </w:t>
      </w:r>
      <w:r w:rsidR="00026B5A" w:rsidRPr="003407A9">
        <w:t xml:space="preserve">vulnerable </w:t>
      </w:r>
      <w:del w:id="20" w:author="Diana María Cruz Tejada" w:date="2024-02-01T15:17:00Z">
        <w:r w:rsidR="00DD37AA" w:rsidDel="00B31C4B">
          <w:delText>w</w:delText>
        </w:r>
        <w:r w:rsidR="00DD37AA" w:rsidRPr="003407A9" w:rsidDel="00B31C4B">
          <w:delText xml:space="preserve">ith </w:delText>
        </w:r>
      </w:del>
      <w:ins w:id="21" w:author="Diana María Cruz Tejada" w:date="2024-02-01T15:17:00Z">
        <w:r w:rsidR="00B31C4B">
          <w:t>as</w:t>
        </w:r>
        <w:r w:rsidR="00B31C4B" w:rsidRPr="003407A9">
          <w:t xml:space="preserve"> </w:t>
        </w:r>
      </w:ins>
      <w:ins w:id="22" w:author="Diana María Cruz Tejada" w:date="2024-02-01T15:20:00Z">
        <w:r w:rsidR="00622957">
          <w:t xml:space="preserve">the </w:t>
        </w:r>
      </w:ins>
      <w:del w:id="23" w:author="Diana María Cruz Tejada" w:date="2024-02-01T15:17:00Z">
        <w:r w:rsidR="00DD37AA" w:rsidRPr="003407A9" w:rsidDel="00B31C4B">
          <w:delText xml:space="preserve">increasing </w:delText>
        </w:r>
      </w:del>
      <w:ins w:id="24" w:author="Diana María Cruz Tejada" w:date="2024-02-01T15:17:00Z">
        <w:r w:rsidR="00B31C4B">
          <w:t>war</w:t>
        </w:r>
      </w:ins>
      <w:ins w:id="25" w:author="Diana María Cruz Tejada" w:date="2024-02-01T15:18:00Z">
        <w:r w:rsidR="00B31C4B">
          <w:t xml:space="preserve">ming </w:t>
        </w:r>
      </w:ins>
      <w:r w:rsidR="00DD37AA">
        <w:t xml:space="preserve">rate </w:t>
      </w:r>
      <w:del w:id="26" w:author="Diana María Cruz Tejada" w:date="2024-02-01T15:18:00Z">
        <w:r w:rsidR="00DD37AA" w:rsidDel="00B31C4B">
          <w:delText xml:space="preserve">of </w:delText>
        </w:r>
        <w:r w:rsidR="00DD37AA" w:rsidRPr="003407A9" w:rsidDel="00B31C4B">
          <w:delText xml:space="preserve">warming, </w:delText>
        </w:r>
        <w:r w:rsidR="00DD37AA" w:rsidDel="00B31C4B">
          <w:delText>albeit</w:delText>
        </w:r>
      </w:del>
      <w:ins w:id="27" w:author="Diana María Cruz Tejada" w:date="2024-02-01T15:18:00Z">
        <w:r w:rsidR="00B31C4B">
          <w:t>increases</w:t>
        </w:r>
      </w:ins>
      <w:del w:id="28" w:author="Diana María Cruz Tejada" w:date="2024-02-01T15:16:00Z">
        <w:r w:rsidR="00026B5A" w:rsidRPr="003407A9" w:rsidDel="007F4C31">
          <w:delText xml:space="preserve"> microtopography might buffer some detrimental effects</w:delText>
        </w:r>
      </w:del>
      <w:r w:rsidR="00D4336D" w:rsidRPr="003407A9">
        <w:t>.</w:t>
      </w:r>
      <w:r w:rsidR="00F5499B" w:rsidRPr="003407A9">
        <w:t xml:space="preserve"> </w:t>
      </w:r>
      <w:ins w:id="29" w:author="Diana María Cruz Tejada" w:date="2024-02-01T15:21:00Z">
        <w:r w:rsidR="00622957">
          <w:t xml:space="preserve">Whilst in these </w:t>
        </w:r>
      </w:ins>
      <w:del w:id="30" w:author="Diana María Cruz Tejada" w:date="2024-02-01T15:21:00Z">
        <w:r w:rsidR="00643DCA" w:rsidRPr="003407A9" w:rsidDel="00622957">
          <w:delText xml:space="preserve">In these </w:delText>
        </w:r>
      </w:del>
      <w:r w:rsidR="00643DCA" w:rsidRPr="003407A9">
        <w:t>habitats,</w:t>
      </w:r>
      <w:r w:rsidR="00F5499B" w:rsidRPr="003407A9">
        <w:t xml:space="preserve"> </w:t>
      </w:r>
      <w:r w:rsidR="00B92E3D" w:rsidRPr="003407A9">
        <w:t>warming effects</w:t>
      </w:r>
      <w:r w:rsidR="00002F49" w:rsidRPr="003407A9">
        <w:t xml:space="preserve"> on germination</w:t>
      </w:r>
      <w:r w:rsidR="00B92E3D" w:rsidRPr="003407A9">
        <w:t xml:space="preserve"> have been </w:t>
      </w:r>
      <w:r w:rsidR="00EC237A" w:rsidRPr="003407A9">
        <w:t xml:space="preserve">better studied, </w:t>
      </w:r>
      <w:del w:id="31" w:author="Diana María Cruz Tejada" w:date="2024-02-01T15:21:00Z">
        <w:r w:rsidR="00E75081" w:rsidRPr="003407A9" w:rsidDel="00622957">
          <w:delText xml:space="preserve">while </w:delText>
        </w:r>
      </w:del>
      <w:r w:rsidR="00EC237A" w:rsidRPr="003407A9">
        <w:t>responses to water stress</w:t>
      </w:r>
      <w:r w:rsidR="00342CEF" w:rsidRPr="003407A9">
        <w:t xml:space="preserve">, </w:t>
      </w:r>
      <w:ins w:id="32" w:author="Diana María Cruz Tejada" w:date="2024-02-01T15:21:00Z">
        <w:r w:rsidR="00BA3B89">
          <w:t>such as</w:t>
        </w:r>
      </w:ins>
      <w:ins w:id="33" w:author="Diana María Cruz Tejada" w:date="2024-02-01T15:22:00Z">
        <w:r w:rsidR="00BA3B89">
          <w:t xml:space="preserve"> </w:t>
        </w:r>
      </w:ins>
      <w:del w:id="34" w:author="Diana María Cruz Tejada" w:date="2024-02-01T15:22:00Z">
        <w:r w:rsidR="00342CEF" w:rsidRPr="003407A9" w:rsidDel="00BA3B89">
          <w:delText xml:space="preserve">like </w:delText>
        </w:r>
      </w:del>
      <w:r w:rsidR="00342CEF" w:rsidRPr="003407A9">
        <w:t>the mi</w:t>
      </w:r>
      <w:r w:rsidR="00CC79BA" w:rsidRPr="003407A9">
        <w:t>nimum</w:t>
      </w:r>
      <w:r w:rsidR="0011274E" w:rsidRPr="003407A9">
        <w:t xml:space="preserve"> water availability threshold for germination (</w:t>
      </w:r>
      <w:r w:rsidR="00DB07C0" w:rsidRPr="003407A9">
        <w:t>i.e. bas</w:t>
      </w:r>
      <w:r w:rsidR="00093189">
        <w:t>e</w:t>
      </w:r>
      <w:r w:rsidR="00DB07C0" w:rsidRPr="003407A9">
        <w:t xml:space="preserve"> water potential)</w:t>
      </w:r>
      <w:r w:rsidR="00E75081">
        <w:t xml:space="preserve"> </w:t>
      </w:r>
      <w:r w:rsidR="00EC237A" w:rsidRPr="003407A9">
        <w:t xml:space="preserve">still lack </w:t>
      </w:r>
      <w:r w:rsidR="00D4336D" w:rsidRPr="003407A9">
        <w:t>backbone</w:t>
      </w:r>
      <w:r w:rsidR="00EC237A" w:rsidRPr="003407A9">
        <w:t xml:space="preserve"> knowledge. </w:t>
      </w:r>
      <w:r w:rsidR="00B717F2" w:rsidRPr="003407A9">
        <w:t>Particularly, t</w:t>
      </w:r>
      <w:r w:rsidR="008C5EAF" w:rsidRPr="003407A9">
        <w:t xml:space="preserve">he </w:t>
      </w:r>
      <w:r w:rsidR="00FE505C" w:rsidRPr="003407A9">
        <w:t>extent</w:t>
      </w:r>
      <w:r w:rsidR="008C5EAF" w:rsidRPr="003407A9">
        <w:t xml:space="preserve"> and functionality of intraspecific variability of germination </w:t>
      </w:r>
      <w:r w:rsidR="00DB07C0" w:rsidRPr="003407A9">
        <w:t xml:space="preserve">base water potential </w:t>
      </w:r>
      <w:r w:rsidR="008C5EAF" w:rsidRPr="003407A9">
        <w:t>along local water availability</w:t>
      </w:r>
      <w:r w:rsidR="00FE505C" w:rsidRPr="003407A9">
        <w:t xml:space="preserve"> </w:t>
      </w:r>
      <w:r w:rsidR="00892EB1" w:rsidRPr="003407A9">
        <w:t>microclimatic gradient</w:t>
      </w:r>
      <w:r w:rsidR="00B717F2" w:rsidRPr="003407A9">
        <w:t xml:space="preserve">s. </w:t>
      </w:r>
    </w:p>
    <w:p w14:paraId="15375AB3" w14:textId="61095225" w:rsidR="0081459B" w:rsidRPr="003407A9" w:rsidRDefault="002413DE" w:rsidP="002D07AE">
      <w:pPr>
        <w:spacing w:line="360" w:lineRule="auto"/>
        <w:jc w:val="both"/>
      </w:pPr>
      <w:r w:rsidRPr="003407A9">
        <w:t xml:space="preserve"> </w:t>
      </w:r>
      <w:r w:rsidR="0081459B" w:rsidRPr="003407A9">
        <w:t>METHODS</w:t>
      </w:r>
      <w:r w:rsidR="009B3DC5">
        <w:t xml:space="preserve"> </w:t>
      </w:r>
      <w:r w:rsidR="009B3DC5" w:rsidRPr="001B7C33">
        <w:t>(</w:t>
      </w:r>
      <w:r w:rsidR="001B7C33" w:rsidRPr="001B7C33">
        <w:rPr>
          <w:highlight w:val="yellow"/>
        </w:rPr>
        <w:t>104</w:t>
      </w:r>
      <w:r w:rsidR="009B3DC5">
        <w:t>)</w:t>
      </w:r>
      <w:r w:rsidR="0081459B" w:rsidRPr="003407A9">
        <w:t>:</w:t>
      </w:r>
      <w:r w:rsidR="00FA508B" w:rsidRPr="003407A9">
        <w:t xml:space="preserve"> 2.</w:t>
      </w:r>
      <w:r w:rsidR="008F5605" w:rsidRPr="003407A9">
        <w:t xml:space="preserve"> </w:t>
      </w:r>
      <w:r w:rsidR="00B717F2" w:rsidRPr="003407A9">
        <w:t xml:space="preserve">To address </w:t>
      </w:r>
      <w:r w:rsidR="00BE30E4" w:rsidRPr="003407A9">
        <w:t xml:space="preserve">this topic we used </w:t>
      </w:r>
      <w:r w:rsidR="00111458" w:rsidRPr="003407A9">
        <w:t xml:space="preserve">as </w:t>
      </w:r>
      <w:r w:rsidR="00A8148C" w:rsidRPr="003407A9">
        <w:t xml:space="preserve">model species </w:t>
      </w:r>
      <w:r w:rsidR="00BE30E4" w:rsidRPr="003407A9">
        <w:t xml:space="preserve">one </w:t>
      </w:r>
      <w:r w:rsidR="001B11D3" w:rsidRPr="003407A9">
        <w:t xml:space="preserve">endemic </w:t>
      </w:r>
      <w:r w:rsidR="00BE30E4" w:rsidRPr="003407A9">
        <w:t xml:space="preserve">wild carnation from </w:t>
      </w:r>
      <w:r w:rsidR="009B3DC5">
        <w:t xml:space="preserve">the </w:t>
      </w:r>
      <w:r w:rsidR="002F3EA7" w:rsidRPr="003407A9">
        <w:t>northwestern Iberian Peninsula</w:t>
      </w:r>
      <w:r w:rsidR="00AD270C">
        <w:t xml:space="preserve">, </w:t>
      </w:r>
      <w:r w:rsidR="002F3EA7" w:rsidRPr="003407A9">
        <w:t xml:space="preserve">characteristic </w:t>
      </w:r>
      <w:r w:rsidR="00AD270C">
        <w:t>of</w:t>
      </w:r>
      <w:r w:rsidR="00A17B52" w:rsidRPr="003407A9">
        <w:t xml:space="preserve"> </w:t>
      </w:r>
      <w:r w:rsidR="00C83015" w:rsidRPr="003407A9">
        <w:t>drought-limited</w:t>
      </w:r>
      <w:r w:rsidR="00BE30E4" w:rsidRPr="003407A9">
        <w:t xml:space="preserve"> Mediterranean</w:t>
      </w:r>
      <w:r w:rsidR="00FA02AD" w:rsidRPr="003407A9">
        <w:t xml:space="preserve"> </w:t>
      </w:r>
      <w:r w:rsidR="00BE30E4" w:rsidRPr="003407A9">
        <w:t>alpine grasslan</w:t>
      </w:r>
      <w:r w:rsidR="00C83015" w:rsidRPr="003407A9">
        <w:t>d</w:t>
      </w:r>
      <w:r w:rsidR="00AD270C">
        <w:t>s</w:t>
      </w:r>
      <w:r w:rsidR="00C83015" w:rsidRPr="003407A9">
        <w:t xml:space="preserve">. </w:t>
      </w:r>
      <w:r w:rsidR="003A3B62" w:rsidRPr="003407A9">
        <w:t>W</w:t>
      </w:r>
      <w:r w:rsidR="00C73887" w:rsidRPr="003407A9">
        <w:t>e sampled 18 subpopulations</w:t>
      </w:r>
      <w:r w:rsidR="003A3B62" w:rsidRPr="003407A9">
        <w:t xml:space="preserve"> at the microscale level</w:t>
      </w:r>
      <w:r w:rsidR="00E91E1F" w:rsidRPr="003407A9">
        <w:t xml:space="preserve"> with contrasting</w:t>
      </w:r>
      <w:r w:rsidR="009B5118" w:rsidRPr="003407A9">
        <w:t xml:space="preserve"> field-measured environmental conditions. We</w:t>
      </w:r>
      <w:r w:rsidR="003A3B62" w:rsidRPr="003407A9">
        <w:t xml:space="preserve"> test</w:t>
      </w:r>
      <w:r w:rsidR="00A8148C" w:rsidRPr="003407A9">
        <w:t>ed</w:t>
      </w:r>
      <w:r w:rsidR="003A3B62" w:rsidRPr="003407A9">
        <w:t xml:space="preserve"> germination responses </w:t>
      </w:r>
      <w:r w:rsidR="00FC0F41" w:rsidRPr="003407A9">
        <w:t>using polyethylene glycol (PEG)</w:t>
      </w:r>
      <w:r w:rsidR="0098651D" w:rsidRPr="003407A9">
        <w:t xml:space="preserve"> solutions</w:t>
      </w:r>
      <w:r w:rsidR="008D34A2" w:rsidRPr="003407A9">
        <w:t xml:space="preserve"> to simulate</w:t>
      </w:r>
      <w:r w:rsidR="00FC0F41" w:rsidRPr="003407A9">
        <w:t xml:space="preserve"> water stress and </w:t>
      </w:r>
      <w:r w:rsidR="00AD270C">
        <w:t xml:space="preserve">by </w:t>
      </w:r>
      <w:r w:rsidR="003A3B62" w:rsidRPr="003407A9">
        <w:t>fitting hydro time germination models</w:t>
      </w:r>
      <w:r w:rsidR="000073A9">
        <w:t xml:space="preserve"> and analysed them with GLMM</w:t>
      </w:r>
      <w:r w:rsidR="003A3B62" w:rsidRPr="003407A9">
        <w:t>.</w:t>
      </w:r>
      <w:r w:rsidR="00A668CC" w:rsidRPr="003407A9">
        <w:t xml:space="preserve"> To </w:t>
      </w:r>
      <w:r w:rsidR="00103488" w:rsidRPr="003407A9">
        <w:t xml:space="preserve">apply these </w:t>
      </w:r>
      <w:r w:rsidR="00F36AC9" w:rsidRPr="003407A9">
        <w:t>models,</w:t>
      </w:r>
      <w:r w:rsidR="00103488" w:rsidRPr="003407A9">
        <w:t xml:space="preserve"> we needed</w:t>
      </w:r>
      <w:r w:rsidR="00A668CC" w:rsidRPr="003407A9">
        <w:t xml:space="preserve"> </w:t>
      </w:r>
      <w:r w:rsidR="00F36AC9" w:rsidRPr="003407A9">
        <w:t>non-dormant</w:t>
      </w:r>
      <w:r w:rsidR="00A668CC" w:rsidRPr="003407A9">
        <w:t xml:space="preserve"> </w:t>
      </w:r>
      <w:r w:rsidR="00103488" w:rsidRPr="003407A9">
        <w:t>seeds</w:t>
      </w:r>
      <w:r w:rsidR="00F36AC9" w:rsidRPr="003407A9">
        <w:t xml:space="preserve"> </w:t>
      </w:r>
      <w:r w:rsidR="00103488" w:rsidRPr="003407A9">
        <w:t xml:space="preserve">thus we </w:t>
      </w:r>
      <w:r w:rsidR="001B11D3" w:rsidRPr="003407A9">
        <w:t>duplicated</w:t>
      </w:r>
      <w:r w:rsidR="006276C1" w:rsidRPr="003407A9">
        <w:t xml:space="preserve"> the experiment with </w:t>
      </w:r>
      <w:r w:rsidR="001B7C33">
        <w:t xml:space="preserve">two storage treatments: </w:t>
      </w:r>
      <w:r w:rsidR="001B7C33" w:rsidRPr="003407A9">
        <w:t>fresh</w:t>
      </w:r>
      <w:r w:rsidR="006276C1" w:rsidRPr="003407A9">
        <w:t xml:space="preserve"> and </w:t>
      </w:r>
      <w:r w:rsidR="00E22923" w:rsidRPr="003407A9">
        <w:t>after ripened</w:t>
      </w:r>
      <w:r w:rsidR="006276C1" w:rsidRPr="003407A9">
        <w:t xml:space="preserve"> seeds</w:t>
      </w:r>
      <w:r w:rsidR="00E22923" w:rsidRPr="003407A9">
        <w:t xml:space="preserve"> (10 vs 45 days after collection</w:t>
      </w:r>
      <w:r w:rsidR="001B7C33">
        <w:t>, respectively</w:t>
      </w:r>
      <w:r w:rsidR="00E22923" w:rsidRPr="003407A9">
        <w:t>)</w:t>
      </w:r>
      <w:r w:rsidR="001B11D3" w:rsidRPr="003407A9">
        <w:t>.</w:t>
      </w:r>
      <w:r w:rsidR="00E91E1F" w:rsidRPr="003407A9">
        <w:t xml:space="preserve"> </w:t>
      </w:r>
      <w:r w:rsidR="000073A9">
        <w:t>Additionally, w</w:t>
      </w:r>
      <w:r w:rsidR="00146A68">
        <w:t>e</w:t>
      </w:r>
      <w:r w:rsidR="000073A9">
        <w:t xml:space="preserve"> </w:t>
      </w:r>
      <w:r w:rsidR="00146A68">
        <w:t xml:space="preserve">investigated the relationship between seed mass and </w:t>
      </w:r>
      <w:r w:rsidR="00093189">
        <w:t xml:space="preserve">germination base water potential. </w:t>
      </w:r>
    </w:p>
    <w:p w14:paraId="4EC6CFF0" w14:textId="2194636F" w:rsidR="0081459B" w:rsidRPr="003407A9" w:rsidRDefault="0081459B" w:rsidP="002D07AE">
      <w:pPr>
        <w:spacing w:line="360" w:lineRule="auto"/>
        <w:jc w:val="both"/>
      </w:pPr>
      <w:r w:rsidRPr="003407A9">
        <w:t>KEY RESULTS</w:t>
      </w:r>
      <w:r w:rsidR="009B3DC5">
        <w:t xml:space="preserve"> (</w:t>
      </w:r>
      <w:r w:rsidR="00285248" w:rsidRPr="00285248">
        <w:rPr>
          <w:highlight w:val="yellow"/>
        </w:rPr>
        <w:t>65</w:t>
      </w:r>
      <w:r w:rsidR="009B3DC5">
        <w:t>)</w:t>
      </w:r>
      <w:r w:rsidRPr="003407A9">
        <w:t>:</w:t>
      </w:r>
      <w:r w:rsidR="00FA508B" w:rsidRPr="003407A9">
        <w:t xml:space="preserve"> 3.</w:t>
      </w:r>
      <w:r w:rsidR="00722455" w:rsidRPr="003407A9">
        <w:t xml:space="preserve"> </w:t>
      </w:r>
      <w:r w:rsidR="00C74E49" w:rsidRPr="003407A9">
        <w:t xml:space="preserve">We found significant differences between </w:t>
      </w:r>
      <w:r w:rsidR="001B7C33">
        <w:t>subpopulations'</w:t>
      </w:r>
      <w:r w:rsidR="00D60204" w:rsidRPr="003407A9">
        <w:t xml:space="preserve"> </w:t>
      </w:r>
      <w:r w:rsidR="008538BD" w:rsidRPr="003407A9">
        <w:t>base water potential</w:t>
      </w:r>
      <w:del w:id="35" w:author="Diana María Cruz Tejada" w:date="2024-02-01T15:27:00Z">
        <w:r w:rsidR="00D60204" w:rsidRPr="003407A9" w:rsidDel="001906D4">
          <w:delText>,</w:delText>
        </w:r>
      </w:del>
      <w:ins w:id="36" w:author="Diana María Cruz Tejada" w:date="2024-02-01T15:27:00Z">
        <w:r w:rsidR="001906D4">
          <w:t xml:space="preserve">. </w:t>
        </w:r>
      </w:ins>
      <w:del w:id="37" w:author="Diana María Cruz Tejada" w:date="2024-02-01T15:27:00Z">
        <w:r w:rsidR="00D60204" w:rsidRPr="003407A9" w:rsidDel="001906D4">
          <w:delText xml:space="preserve"> </w:delText>
        </w:r>
        <w:r w:rsidR="00D60204" w:rsidRPr="003407A9" w:rsidDel="00186BC0">
          <w:delText xml:space="preserve">according to our expectations </w:delText>
        </w:r>
        <w:r w:rsidR="001B7C33" w:rsidDel="00186BC0">
          <w:delText xml:space="preserve">the </w:delText>
        </w:r>
        <w:r w:rsidR="00D60204" w:rsidRPr="003407A9" w:rsidDel="001906D4">
          <w:delText>s</w:delText>
        </w:r>
      </w:del>
      <w:ins w:id="38" w:author="Diana María Cruz Tejada" w:date="2024-02-01T15:27:00Z">
        <w:r w:rsidR="001906D4">
          <w:t>S</w:t>
        </w:r>
      </w:ins>
      <w:r w:rsidR="00D60204" w:rsidRPr="003407A9">
        <w:t>eeds from warmer and drier subpopulations had lower base water potential (</w:t>
      </w:r>
      <w:r w:rsidR="00E22923" w:rsidRPr="003407A9">
        <w:t>i.e. more water stress tolerant</w:t>
      </w:r>
      <w:r w:rsidR="00E22923" w:rsidRPr="00456F25">
        <w:rPr>
          <w:color w:val="FF0000"/>
          <w:rPrChange w:id="39" w:author="Diana María Cruz Tejada" w:date="2024-02-01T15:40:00Z">
            <w:rPr/>
          </w:rPrChange>
        </w:rPr>
        <w:t>)</w:t>
      </w:r>
      <w:ins w:id="40" w:author="Diana María Cruz Tejada" w:date="2024-02-01T15:31:00Z">
        <w:r w:rsidR="00E44C1F" w:rsidRPr="00456F25">
          <w:rPr>
            <w:color w:val="FF0000"/>
            <w:rPrChange w:id="41" w:author="Diana María Cruz Tejada" w:date="2024-02-01T15:40:00Z">
              <w:rPr/>
            </w:rPrChange>
          </w:rPr>
          <w:t xml:space="preserve">(i.e. </w:t>
        </w:r>
        <w:r w:rsidR="00AD461A" w:rsidRPr="00456F25">
          <w:rPr>
            <w:color w:val="FF0000"/>
            <w:rPrChange w:id="42" w:author="Diana María Cruz Tejada" w:date="2024-02-01T15:40:00Z">
              <w:rPr/>
            </w:rPrChange>
          </w:rPr>
          <w:t>fres</w:t>
        </w:r>
      </w:ins>
      <w:ins w:id="43" w:author="Diana María Cruz Tejada" w:date="2024-02-01T15:32:00Z">
        <w:r w:rsidR="00AD461A" w:rsidRPr="00456F25">
          <w:rPr>
            <w:color w:val="FF0000"/>
            <w:rPrChange w:id="44" w:author="Diana María Cruz Tejada" w:date="2024-02-01T15:40:00Z">
              <w:rPr/>
            </w:rPrChange>
          </w:rPr>
          <w:t>h seeds??</w:t>
        </w:r>
      </w:ins>
      <w:ins w:id="45" w:author="Diana María Cruz Tejada" w:date="2024-02-01T15:31:00Z">
        <w:r w:rsidR="00E44C1F" w:rsidRPr="00456F25">
          <w:rPr>
            <w:color w:val="FF0000"/>
            <w:rPrChange w:id="46" w:author="Diana María Cruz Tejada" w:date="2024-02-01T15:40:00Z">
              <w:rPr/>
            </w:rPrChange>
          </w:rPr>
          <w:t>)</w:t>
        </w:r>
      </w:ins>
      <w:r w:rsidR="00E22923" w:rsidRPr="00456F25">
        <w:rPr>
          <w:color w:val="FF0000"/>
          <w:rPrChange w:id="47" w:author="Diana María Cruz Tejada" w:date="2024-02-01T15:40:00Z">
            <w:rPr/>
          </w:rPrChange>
        </w:rPr>
        <w:t xml:space="preserve">. </w:t>
      </w:r>
      <w:r w:rsidR="00893597" w:rsidRPr="003407A9">
        <w:t>Interestingly, withi</w:t>
      </w:r>
      <w:r w:rsidR="00990DE9" w:rsidRPr="003407A9">
        <w:t>n one month difference</w:t>
      </w:r>
      <w:ins w:id="48" w:author="Diana María Cruz Tejada" w:date="2024-02-01T15:28:00Z">
        <w:r w:rsidR="00800BB3">
          <w:t xml:space="preserve"> </w:t>
        </w:r>
        <w:r w:rsidR="00800BB3" w:rsidRPr="00800BB3">
          <w:rPr>
            <w:color w:val="FF0000"/>
            <w:rPrChange w:id="49" w:author="Diana María Cruz Tejada" w:date="2024-02-01T15:28:00Z">
              <w:rPr/>
            </w:rPrChange>
          </w:rPr>
          <w:t>of storage(?)</w:t>
        </w:r>
        <w:r w:rsidR="00EF7105">
          <w:rPr>
            <w:color w:val="FF0000"/>
          </w:rPr>
          <w:t>/starting of the experiments (?)</w:t>
        </w:r>
      </w:ins>
      <w:ins w:id="50" w:author="Diana María Cruz Tejada" w:date="2024-02-01T15:30:00Z">
        <w:r w:rsidR="00287621">
          <w:rPr>
            <w:color w:val="FF0000"/>
          </w:rPr>
          <w:t>(</w:t>
        </w:r>
      </w:ins>
      <w:ins w:id="51" w:author="Diana María Cruz Tejada" w:date="2024-02-01T15:31:00Z">
        <w:r w:rsidR="00287621">
          <w:rPr>
            <w:color w:val="FF0000"/>
          </w:rPr>
          <w:t xml:space="preserve">i.e. </w:t>
        </w:r>
      </w:ins>
      <w:ins w:id="52" w:author="Diana María Cruz Tejada" w:date="2024-02-01T15:30:00Z">
        <w:r w:rsidR="00287621">
          <w:rPr>
            <w:color w:val="FF0000"/>
          </w:rPr>
          <w:t>after</w:t>
        </w:r>
      </w:ins>
      <w:ins w:id="53" w:author="Diana María Cruz Tejada" w:date="2024-02-01T15:31:00Z">
        <w:r w:rsidR="00287621">
          <w:rPr>
            <w:color w:val="FF0000"/>
          </w:rPr>
          <w:t>-ripened seeds</w:t>
        </w:r>
      </w:ins>
      <w:ins w:id="54" w:author="Diana María Cruz Tejada" w:date="2024-02-01T15:30:00Z">
        <w:r w:rsidR="00287621">
          <w:rPr>
            <w:color w:val="FF0000"/>
          </w:rPr>
          <w:t>)</w:t>
        </w:r>
      </w:ins>
      <w:r w:rsidR="00B869AD" w:rsidRPr="003407A9">
        <w:t xml:space="preserve">, seeds </w:t>
      </w:r>
      <w:r w:rsidR="005509A6" w:rsidRPr="003407A9">
        <w:t xml:space="preserve">drastically changed their </w:t>
      </w:r>
      <w:del w:id="55" w:author="Diana María Cruz Tejada" w:date="2024-02-01T15:29:00Z">
        <w:r w:rsidR="003407A9" w:rsidRPr="003407A9" w:rsidDel="006B2FEC">
          <w:delText>behaviour</w:delText>
        </w:r>
        <w:r w:rsidR="005509A6" w:rsidRPr="003407A9" w:rsidDel="006B2FEC">
          <w:delText xml:space="preserve"> </w:delText>
        </w:r>
      </w:del>
      <w:ins w:id="56" w:author="Diana María Cruz Tejada" w:date="2024-02-01T15:29:00Z">
        <w:r w:rsidR="006B2FEC">
          <w:t>germination responses</w:t>
        </w:r>
        <w:r w:rsidR="006B2FEC" w:rsidRPr="003407A9">
          <w:t xml:space="preserve"> </w:t>
        </w:r>
      </w:ins>
      <w:r w:rsidR="005509A6" w:rsidRPr="003407A9">
        <w:t>showing opposite</w:t>
      </w:r>
      <w:ins w:id="57" w:author="Diana María Cruz Tejada" w:date="2024-02-01T15:29:00Z">
        <w:r w:rsidR="00697E63">
          <w:t xml:space="preserve"> patterns</w:t>
        </w:r>
      </w:ins>
      <w:r w:rsidR="005509A6" w:rsidRPr="003407A9">
        <w:t xml:space="preserve"> </w:t>
      </w:r>
      <w:del w:id="58" w:author="Diana María Cruz Tejada" w:date="2024-02-01T15:29:00Z">
        <w:r w:rsidR="005509A6" w:rsidRPr="003407A9" w:rsidDel="00697E63">
          <w:delText>responses</w:delText>
        </w:r>
        <w:r w:rsidR="001B7C33" w:rsidDel="00697E63">
          <w:delText xml:space="preserve"> depending</w:delText>
        </w:r>
      </w:del>
      <w:ins w:id="59" w:author="Diana María Cruz Tejada" w:date="2024-02-01T15:29:00Z">
        <w:r w:rsidR="00697E63">
          <w:t>accor</w:t>
        </w:r>
      </w:ins>
      <w:ins w:id="60" w:author="Diana María Cruz Tejada" w:date="2024-02-01T15:30:00Z">
        <w:r w:rsidR="00697E63">
          <w:t xml:space="preserve">ding to the </w:t>
        </w:r>
      </w:ins>
      <w:del w:id="61" w:author="Diana María Cruz Tejada" w:date="2024-02-01T15:30:00Z">
        <w:r w:rsidR="001B7C33" w:rsidDel="00697E63">
          <w:delText xml:space="preserve"> on the </w:delText>
        </w:r>
      </w:del>
      <w:r w:rsidR="001B7C33">
        <w:t>storage treatment</w:t>
      </w:r>
      <w:r w:rsidR="00CD4A52" w:rsidRPr="003407A9">
        <w:t xml:space="preserve">. </w:t>
      </w:r>
      <w:r w:rsidR="00893597" w:rsidRPr="003407A9">
        <w:t xml:space="preserve"> </w:t>
      </w:r>
      <w:r w:rsidR="00093189">
        <w:t>We also found that heavier seeds</w:t>
      </w:r>
      <w:r w:rsidR="00A3468E">
        <w:t xml:space="preserve"> had lower germination base water potential</w:t>
      </w:r>
      <w:del w:id="62" w:author="Diana María Cruz Tejada" w:date="2024-02-01T15:32:00Z">
        <w:r w:rsidR="00A3468E" w:rsidDel="00857D64">
          <w:delText xml:space="preserve"> (i.e. more water stress tolerant)</w:delText>
        </w:r>
      </w:del>
      <w:r w:rsidR="009B3DC5">
        <w:t>.</w:t>
      </w:r>
    </w:p>
    <w:p w14:paraId="2B5ABCD6" w14:textId="7A833CEF" w:rsidR="0081459B" w:rsidRPr="003407A9" w:rsidRDefault="0081459B" w:rsidP="002D07AE">
      <w:pPr>
        <w:spacing w:line="360" w:lineRule="auto"/>
        <w:jc w:val="both"/>
      </w:pPr>
      <w:r w:rsidRPr="003407A9">
        <w:t>MAIN CONCLUSION</w:t>
      </w:r>
      <w:r w:rsidR="00247BF4">
        <w:t xml:space="preserve"> (</w:t>
      </w:r>
      <w:r w:rsidR="00471D7F" w:rsidRPr="00471D7F">
        <w:rPr>
          <w:highlight w:val="yellow"/>
        </w:rPr>
        <w:t>77</w:t>
      </w:r>
      <w:r w:rsidR="00247BF4">
        <w:t>)</w:t>
      </w:r>
      <w:r w:rsidRPr="003407A9">
        <w:t>:</w:t>
      </w:r>
      <w:r w:rsidR="001E50C5" w:rsidRPr="003407A9">
        <w:t xml:space="preserve"> 4. S</w:t>
      </w:r>
      <w:r w:rsidR="00FA508B" w:rsidRPr="003407A9">
        <w:t>ynthesis</w:t>
      </w:r>
      <w:r w:rsidR="001E50C5" w:rsidRPr="003407A9">
        <w:t>:</w:t>
      </w:r>
      <w:r w:rsidR="00E819FD">
        <w:t xml:space="preserve"> </w:t>
      </w:r>
      <w:ins w:id="63" w:author="Diana María Cruz Tejada" w:date="2024-02-01T15:36:00Z">
        <w:r w:rsidR="005065D8">
          <w:t>g</w:t>
        </w:r>
        <w:r w:rsidR="00F42FB2" w:rsidRPr="00F42FB2">
          <w:rPr>
            <w:rPrChange w:id="64" w:author="Diana María Cruz Tejada" w:date="2024-02-01T15:36:00Z">
              <w:rPr>
                <w:rFonts w:ascii="Segoe UI" w:hAnsi="Segoe UI" w:cs="Segoe UI"/>
                <w:color w:val="374151"/>
              </w:rPr>
            </w:rPrChange>
          </w:rPr>
          <w:t>ermination responses to water stress exhibit functional intraspecific variability across microgradients of water availability</w:t>
        </w:r>
      </w:ins>
      <w:del w:id="65" w:author="Diana María Cruz Tejada" w:date="2024-02-01T15:36:00Z">
        <w:r w:rsidR="002A6A8A" w:rsidDel="00F42FB2">
          <w:delText>Germination responses to water stress show functional intraspecific variability along water availability microgradients</w:delText>
        </w:r>
      </w:del>
      <w:ins w:id="66" w:author="Diana María Cruz Tejada" w:date="2024-02-01T15:33:00Z">
        <w:r w:rsidR="0024451B">
          <w:t xml:space="preserve">, </w:t>
        </w:r>
      </w:ins>
      <w:del w:id="67" w:author="Diana María Cruz Tejada" w:date="2024-02-01T15:33:00Z">
        <w:r w:rsidR="002A6A8A" w:rsidDel="0024451B">
          <w:delText xml:space="preserve">. </w:delText>
        </w:r>
        <w:r w:rsidR="00BF3484" w:rsidDel="0024451B">
          <w:delText>S</w:delText>
        </w:r>
      </w:del>
      <w:ins w:id="68" w:author="Diana María Cruz Tejada" w:date="2024-02-01T15:33:00Z">
        <w:r w:rsidR="0024451B">
          <w:t>s</w:t>
        </w:r>
      </w:ins>
      <w:r w:rsidR="00BF3484">
        <w:t>uggesting either</w:t>
      </w:r>
      <w:r w:rsidR="00DB196C">
        <w:t xml:space="preserve"> </w:t>
      </w:r>
      <w:r w:rsidR="00BF3484">
        <w:t>a potential local adaptation or a wide phenot</w:t>
      </w:r>
      <w:r w:rsidR="00DB196C">
        <w:t>ypic plasticity even at the microscale</w:t>
      </w:r>
      <w:ins w:id="69" w:author="Diana María Cruz Tejada" w:date="2024-02-01T15:37:00Z">
        <w:r w:rsidR="00AA7580">
          <w:t xml:space="preserve">. </w:t>
        </w:r>
        <w:r w:rsidR="00534FDC" w:rsidRPr="00273F18">
          <w:rPr>
            <w:rPrChange w:id="70" w:author="Diana María Cruz Tejada" w:date="2024-02-01T15:38:00Z">
              <w:rPr>
                <w:rFonts w:ascii="Segoe UI" w:hAnsi="Segoe UI" w:cs="Segoe UI"/>
                <w:color w:val="374151"/>
              </w:rPr>
            </w:rPrChange>
          </w:rPr>
          <w:t>Such findings indicate</w:t>
        </w:r>
      </w:ins>
      <w:r w:rsidR="008C4724">
        <w:t xml:space="preserve"> </w:t>
      </w:r>
      <w:del w:id="71" w:author="Diana María Cruz Tejada" w:date="2024-02-01T15:37:00Z">
        <w:r w:rsidR="008C4724" w:rsidDel="00534FDC">
          <w:delText xml:space="preserve">and </w:delText>
        </w:r>
        <w:r w:rsidR="001662B9" w:rsidDel="00534FDC">
          <w:delText>indicat</w:delText>
        </w:r>
        <w:r w:rsidR="008C4724" w:rsidDel="00534FDC">
          <w:delText>ing</w:delText>
        </w:r>
        <w:r w:rsidR="0054059F" w:rsidDel="00534FDC">
          <w:delText xml:space="preserve"> </w:delText>
        </w:r>
      </w:del>
      <w:r w:rsidR="0054059F">
        <w:t xml:space="preserve">a potential capacity </w:t>
      </w:r>
      <w:r w:rsidR="001662B9">
        <w:t>for</w:t>
      </w:r>
      <w:r w:rsidR="0054059F">
        <w:t xml:space="preserve"> adaptation to </w:t>
      </w:r>
      <w:ins w:id="72" w:author="Diana María Cruz Tejada" w:date="2024-02-01T15:38:00Z">
        <w:r w:rsidR="00534FDC">
          <w:t>both</w:t>
        </w:r>
        <w:r w:rsidR="00273F18">
          <w:t xml:space="preserve"> </w:t>
        </w:r>
      </w:ins>
      <w:r w:rsidR="0054059F">
        <w:t xml:space="preserve">current and future climate scenarios. </w:t>
      </w:r>
      <w:r w:rsidR="00A308AA">
        <w:t xml:space="preserve">Our study </w:t>
      </w:r>
      <w:r w:rsidR="008C4724">
        <w:t>further</w:t>
      </w:r>
      <w:r w:rsidR="00A308AA">
        <w:t xml:space="preserve"> highlights the notable ecological </w:t>
      </w:r>
      <w:r w:rsidR="00A308AA">
        <w:lastRenderedPageBreak/>
        <w:t xml:space="preserve">implications of rainfall </w:t>
      </w:r>
      <w:r w:rsidR="00B24845">
        <w:t>t</w:t>
      </w:r>
      <w:r w:rsidR="00A308AA">
        <w:t>iming</w:t>
      </w:r>
      <w:r w:rsidR="00B80F1C">
        <w:t xml:space="preserve"> for regeneration</w:t>
      </w:r>
      <w:r w:rsidR="00A308AA">
        <w:t xml:space="preserve"> in alpine water-limited</w:t>
      </w:r>
      <w:r w:rsidR="00B24845">
        <w:t xml:space="preserve"> </w:t>
      </w:r>
      <w:r w:rsidR="00442E56">
        <w:t>environments,</w:t>
      </w:r>
      <w:r w:rsidR="008C4724">
        <w:t xml:space="preserve"> but o</w:t>
      </w:r>
      <w:r w:rsidR="00247BF4">
        <w:t>ur</w:t>
      </w:r>
      <w:r w:rsidR="006E0B1F">
        <w:t xml:space="preserve"> understanding needs to </w:t>
      </w:r>
      <w:r w:rsidR="00BC5E84">
        <w:t>be expanded</w:t>
      </w:r>
      <w:r w:rsidR="00951E3A">
        <w:t xml:space="preserve"> to include water limitation studies across the whole seed regeneration niche</w:t>
      </w:r>
      <w:r w:rsidR="008C4724">
        <w:t>.</w:t>
      </w:r>
      <w:r w:rsidR="00BC5E84">
        <w:t xml:space="preserve"> </w:t>
      </w:r>
    </w:p>
    <w:p w14:paraId="3BC37B98" w14:textId="7646E1A2" w:rsidR="00D02CEC" w:rsidRPr="003407A9" w:rsidRDefault="00D02CEC" w:rsidP="002D07AE">
      <w:pPr>
        <w:spacing w:line="360" w:lineRule="auto"/>
        <w:jc w:val="both"/>
        <w:rPr>
          <w:b/>
          <w:bCs/>
        </w:rPr>
      </w:pPr>
      <w:r w:rsidRPr="003407A9">
        <w:rPr>
          <w:b/>
          <w:bCs/>
        </w:rPr>
        <w:t>Key words</w:t>
      </w:r>
    </w:p>
    <w:p w14:paraId="46735FD8" w14:textId="1DD7A09B" w:rsidR="00D02CEC" w:rsidRPr="003407A9" w:rsidRDefault="00D02CEC" w:rsidP="002D07AE">
      <w:pPr>
        <w:spacing w:line="360" w:lineRule="auto"/>
        <w:jc w:val="both"/>
      </w:pPr>
      <w:r w:rsidRPr="003407A9">
        <w:t>Alpine; Mediterranean; Microclimatic; Intraspecific variation;</w:t>
      </w:r>
      <w:r w:rsidR="00F274CB" w:rsidRPr="003407A9">
        <w:t xml:space="preserve"> Seed germination</w:t>
      </w:r>
      <w:r w:rsidR="00D47B71">
        <w:t>; Plant regeneration</w:t>
      </w:r>
    </w:p>
    <w:p w14:paraId="19D6249F" w14:textId="6C1F4138" w:rsidR="00F24945" w:rsidRPr="003407A9" w:rsidRDefault="00C26A02">
      <w:pPr>
        <w:rPr>
          <w:rFonts w:asciiTheme="majorHAnsi" w:eastAsiaTheme="majorEastAsia" w:hAnsiTheme="majorHAnsi" w:cstheme="majorBidi"/>
          <w:color w:val="2F5496" w:themeColor="accent1" w:themeShade="BF"/>
          <w:sz w:val="26"/>
          <w:szCs w:val="26"/>
        </w:rPr>
      </w:pPr>
      <w:commentRangeStart w:id="73"/>
      <w:r w:rsidRPr="003407A9">
        <w:t>Optional translated abstract (Spanish)</w:t>
      </w:r>
      <w:ins w:id="74" w:author="Diana María Cruz Tejada" w:date="2024-02-01T15:41:00Z">
        <w:r w:rsidR="00C05169">
          <w:t xml:space="preserve"> </w:t>
        </w:r>
      </w:ins>
      <w:commentRangeEnd w:id="73"/>
      <w:ins w:id="75" w:author="Diana María Cruz Tejada" w:date="2024-02-01T15:42:00Z">
        <w:r w:rsidR="004D208E">
          <w:rPr>
            <w:rStyle w:val="Refdecomentario"/>
          </w:rPr>
          <w:commentReference w:id="73"/>
        </w:r>
      </w:ins>
      <w:r w:rsidR="00F24945" w:rsidRPr="003407A9">
        <w:br w:type="page"/>
      </w:r>
    </w:p>
    <w:p w14:paraId="6C38626B" w14:textId="5C148243" w:rsidR="00471177" w:rsidRPr="003407A9" w:rsidRDefault="0069060F" w:rsidP="002D07AE">
      <w:pPr>
        <w:pStyle w:val="Ttulo2"/>
        <w:spacing w:line="360" w:lineRule="auto"/>
        <w:jc w:val="both"/>
      </w:pPr>
      <w:r w:rsidRPr="003407A9">
        <w:lastRenderedPageBreak/>
        <w:t>1. Introduction</w:t>
      </w:r>
    </w:p>
    <w:p w14:paraId="7BAC898C" w14:textId="3507D8E1" w:rsidR="00871690" w:rsidRPr="003407A9" w:rsidRDefault="004B5AE3" w:rsidP="00B73FDA">
      <w:pPr>
        <w:autoSpaceDE w:val="0"/>
        <w:autoSpaceDN w:val="0"/>
        <w:adjustRightInd w:val="0"/>
        <w:spacing w:after="0" w:line="360" w:lineRule="auto"/>
        <w:ind w:firstLine="709"/>
        <w:jc w:val="both"/>
      </w:pPr>
      <w:r w:rsidRPr="003407A9">
        <w:t>Intraspecific variability</w:t>
      </w:r>
      <w:r w:rsidR="00C83B98" w:rsidRPr="003407A9">
        <w:t xml:space="preserve"> </w:t>
      </w:r>
      <w:r w:rsidR="00002A8C" w:rsidRPr="003407A9">
        <w:t xml:space="preserve">can be defined as the differences (genotypic and phenotypic) </w:t>
      </w:r>
      <w:r w:rsidR="009B3A1B" w:rsidRPr="003407A9">
        <w:t xml:space="preserve">exhibited between </w:t>
      </w:r>
      <w:r w:rsidR="00F77F4A" w:rsidRPr="003407A9">
        <w:t>individuals and populations from the same species (</w:t>
      </w:r>
      <w:commentRangeStart w:id="76"/>
      <w:r w:rsidR="00F77F4A" w:rsidRPr="003407A9">
        <w:rPr>
          <w:highlight w:val="yellow"/>
        </w:rPr>
        <w:t>ref</w:t>
      </w:r>
      <w:commentRangeEnd w:id="76"/>
      <w:r w:rsidR="008F1D39">
        <w:rPr>
          <w:rStyle w:val="Refdecomentario"/>
        </w:rPr>
        <w:commentReference w:id="76"/>
      </w:r>
      <w:r w:rsidR="00F77F4A" w:rsidRPr="003407A9">
        <w:t xml:space="preserve">). This variability </w:t>
      </w:r>
      <w:r w:rsidR="00C83B98" w:rsidRPr="003407A9">
        <w:t xml:space="preserve">plays a key role in </w:t>
      </w:r>
      <w:r w:rsidR="00D6229F" w:rsidRPr="003407A9">
        <w:t xml:space="preserve">a wide </w:t>
      </w:r>
      <w:r w:rsidR="00EF64D4" w:rsidRPr="003407A9">
        <w:t>range</w:t>
      </w:r>
      <w:r w:rsidR="00D6229F" w:rsidRPr="003407A9">
        <w:t xml:space="preserve"> of biological processes</w:t>
      </w:r>
      <w:r w:rsidRPr="003407A9">
        <w:t>,</w:t>
      </w:r>
      <w:r w:rsidR="00D6229F" w:rsidRPr="003407A9">
        <w:t xml:space="preserve"> from individual fitness to </w:t>
      </w:r>
      <w:r w:rsidR="00EF64D4" w:rsidRPr="003407A9">
        <w:t>population</w:t>
      </w:r>
      <w:r w:rsidR="00D6229F" w:rsidRPr="003407A9">
        <w:t xml:space="preserve"> dynamics, species interactions</w:t>
      </w:r>
      <w:r w:rsidR="00B034C6" w:rsidRPr="003407A9">
        <w:t>, community assembly and ecosystem properties (</w:t>
      </w:r>
      <w:r w:rsidR="00151A1C" w:rsidRPr="003407A9">
        <w:fldChar w:fldCharType="begin" w:fldLock="1"/>
      </w:r>
      <w:r w:rsidR="00596825" w:rsidRPr="003407A9">
        <w:instrText>ADDIN CSL_CITATION {"citationItems":[{"id":"ITEM-1","itemData":{"DOI":"10.1093/aob/mcab011","ISSN":"10958290","PMID":"33507251","abstract":"Background: Investigating the causes and consequences of intraspecific trait variation (ITV) in plants is not novel, as it has long been recognized that such variation shapes biotic and abiotic interactions. While evolutionary and population biology have extensively investigated ITV, only in the last 10 years has interest in ITV surged within community and comparative ecology. Scope: Despite this recent interest, still lacking are thorough descriptions of ITV's extent, the spatial and temporal structure of ITV, and stronger connections between ITV and community and ecosystem properties. Our primary aim in this review is to synthesize the recent literature and ask: (1) How extensive is intraspecific variation in traits across scales, and what underlying mechanisms drive this variation? (2) How does this variation impact higher-order ecological processes (e.g. population dynamics, community assembly, invasion, ecosystem productivity)? (3) What are the consequences of ignoring ITV and how can these be mitigated? and (4) What are the most pressing research questions, and how can current practices be modified to suit our research needs? Our secondary aim is to target diverse and underrepresented traits and plant organs, including anatomy, wood, roots, hydraulics, reproduction and secondary chemistry. In addressing these aims, we showcase papers from the Special Issue. Conclusions: Plant ITV plays a key role in determining individual and population performance, species interactions, community structure and assembly, and ecosystem properties. Its extent varies widely across species, traits and environments, and it remains difficult to develop a predictive model for ITV that is broadly applicable. Systematically characterizing the sources (e.g. ontogeny, population differences) of ITV will be a vital step forward towards identifying generalities and the underlying mechanisms that shape ITV. While the use of species means to link traits to higher-order processes may be appropriate in many cases, such approaches can obscure potentially meaningful variation. We urge the reporting of individual replicates and population means in online data repositories, a greater consideration of the mechanisms that enhance and constrain ITV's extent, and studies that span sub-disciplines.","author":[{"dropping-particle":"","family":"Westerband","given":"A. C.","non-dropping-particle":"","parse-names":false,"suffix":""},{"dropping-particle":"","family":"Funk","given":"J. L.","non-dropping-particle":"","parse-names":false,"suffix":""},{"dropping-particle":"","family":"Barton","given":"K. E.","non-dropping-particle":"","parse-names":false,"suffix":""}],"container-title":"Annals of Botany","id":"ITEM-1","issue":"4","issued":{"date-parts":[["2021"]]},"page":"397-410","title":"Intraspecific trait variation in plants: A renewed focus on its role in ecological processes","type":"article-journal","volume":"127"},"uris":["http://www.mendeley.com/documents/?uuid=3ab07b2c-d6b6-47de-b823-2b3a64131a25"]}],"mendeley":{"formattedCitation":"(Westerband et al. 2021)","manualFormatting":"Westerband et al. 2021)","plainTextFormattedCitation":"(Westerband et al. 2021)","previouslyFormattedCitation":"(Westerband et al. 2021)"},"properties":{"noteIndex":0},"schema":"https://github.com/citation-style-language/schema/raw/master/csl-citation.json"}</w:instrText>
      </w:r>
      <w:r w:rsidR="00151A1C" w:rsidRPr="003407A9">
        <w:fldChar w:fldCharType="separate"/>
      </w:r>
      <w:r w:rsidR="00151A1C" w:rsidRPr="003407A9">
        <w:rPr>
          <w:noProof/>
        </w:rPr>
        <w:t>Westerband et al. 2021)</w:t>
      </w:r>
      <w:r w:rsidR="00151A1C" w:rsidRPr="003407A9">
        <w:fldChar w:fldCharType="end"/>
      </w:r>
      <w:r w:rsidR="00FF0852" w:rsidRPr="003407A9">
        <w:t xml:space="preserve">. </w:t>
      </w:r>
      <w:r w:rsidR="00300DFE" w:rsidRPr="003407A9">
        <w:t>Intraspecific</w:t>
      </w:r>
      <w:r w:rsidR="003C7E9D" w:rsidRPr="003407A9">
        <w:t xml:space="preserve"> </w:t>
      </w:r>
      <w:r w:rsidR="00D02CEC" w:rsidRPr="003407A9">
        <w:t xml:space="preserve">variability </w:t>
      </w:r>
      <w:r w:rsidR="006A01F4" w:rsidRPr="003407A9">
        <w:t xml:space="preserve">has been </w:t>
      </w:r>
      <w:r w:rsidR="006071AA" w:rsidRPr="003407A9">
        <w:t xml:space="preserve">hypothesized to be </w:t>
      </w:r>
      <w:r w:rsidRPr="003407A9">
        <w:t>a response to heterogeneous environments (</w:t>
      </w:r>
      <w:r w:rsidR="00596825" w:rsidRPr="003407A9">
        <w:fldChar w:fldCharType="begin" w:fldLock="1"/>
      </w:r>
      <w:r w:rsidR="00596825" w:rsidRPr="003407A9">
        <w:instrText>ADDIN CSL_CITATION {"citationItems":[{"id":"ITEM-1","itemData":{"DOI":"10.1111/j.1469-8137.2004.01296.x","ISSN":"0028646X","PMID":"15760350","abstract":"The high potential fitness benefit of phenotypic plasticity tempts us to expect phenotypic plasticity as a frequent adaptation to environmental heterogeneity. Examples of proven adaptive plasticity in plants, however, are scarce and most plastic responses actually may be 'passive' rather than adaptive. This suggests that frequently requirements for the evolution of adaptive plasticity are not met or that such evolution is impeded by constraints. Here we outline requirements and potential constraints for the evolution of adaptive phenotypic plasticity, identify open questions, and propose new research approaches. Important open questions concern the genetic background of plasticity, genetic variation in plasticity, selection for plasticity in natural habitats, and the nature and occurrence of costs and limits of plasticity. Especially promising tools to address these questions are selection gradient analysis, meta-analysis of studies on genotype-by-environment interactions, QTL analysis, cDNA-microarray scanning and quantitative PCR to quantify gene expression, and two-dimensional gel electrophoresis to quantify protein expression. Studying plasticity along the pathway from gene expression to the phenotype and its relationship with fitness will help us to better understand why adaptive plasticity is not more universal, and to more realistically predict the evolution of plastic responses to environmental change. © New Phytologist (2005).","author":[{"dropping-particle":"","family":"Kleunen","given":"Mark","non-dropping-particle":"Van","parse-names":false,"suffix":""},{"dropping-particle":"","family":"Fischer","given":"Markus","non-dropping-particle":"","parse-names":false,"suffix":""}],"container-title":"New Phytologist","id":"ITEM-1","issue":"1","issued":{"date-parts":[["2005"]]},"page":"49-60","title":"Constraints on the evolution of adaptive phenotypic plasticity in plants","type":"article-journal","volume":"166"},"uris":["http://www.mendeley.com/documents/?uuid=92a66a48-a6ec-4f2f-8183-d2e4e9109bb8"]}],"mendeley":{"formattedCitation":"(Van Kleunen &amp; Fischer 2005)","manualFormatting":"Van Kleunen &amp; Fischer 2005)","plainTextFormattedCitation":"(Van Kleunen &amp; Fischer 2005)","previouslyFormattedCitation":"(Van Kleunen &amp; Fischer 2005)"},"properties":{"noteIndex":0},"schema":"https://github.com/citation-style-language/schema/raw/master/csl-citation.json"}</w:instrText>
      </w:r>
      <w:r w:rsidR="00596825" w:rsidRPr="003407A9">
        <w:fldChar w:fldCharType="separate"/>
      </w:r>
      <w:r w:rsidR="00596825" w:rsidRPr="003407A9">
        <w:rPr>
          <w:noProof/>
        </w:rPr>
        <w:t>Van Kleunen &amp; Fischer 2005)</w:t>
      </w:r>
      <w:r w:rsidR="00596825" w:rsidRPr="003407A9">
        <w:fldChar w:fldCharType="end"/>
      </w:r>
      <w:r w:rsidR="0055693E" w:rsidRPr="003407A9">
        <w:t xml:space="preserve"> </w:t>
      </w:r>
      <w:r w:rsidR="008E320C" w:rsidRPr="003407A9">
        <w:t>an</w:t>
      </w:r>
      <w:r w:rsidR="005F7540" w:rsidRPr="003407A9">
        <w:t>d an</w:t>
      </w:r>
      <w:r w:rsidR="008E320C" w:rsidRPr="003407A9">
        <w:t xml:space="preserve"> </w:t>
      </w:r>
      <w:del w:id="77" w:author="Diana María Cruz Tejada" w:date="2024-02-01T15:53:00Z">
        <w:r w:rsidR="008E320C" w:rsidRPr="003407A9" w:rsidDel="00A750B6">
          <w:delText xml:space="preserve">indispensable </w:delText>
        </w:r>
      </w:del>
      <w:ins w:id="78" w:author="Diana María Cruz Tejada" w:date="2024-02-01T15:53:00Z">
        <w:r w:rsidR="00A750B6">
          <w:t>essential</w:t>
        </w:r>
        <w:r w:rsidR="00A750B6" w:rsidRPr="003407A9">
          <w:t xml:space="preserve"> </w:t>
        </w:r>
      </w:ins>
      <w:r w:rsidR="00871690" w:rsidRPr="003407A9">
        <w:t>condition</w:t>
      </w:r>
      <w:r w:rsidR="004E333A" w:rsidRPr="003407A9">
        <w:t xml:space="preserve"> for</w:t>
      </w:r>
      <w:r w:rsidR="00D260BA" w:rsidRPr="003407A9">
        <w:t xml:space="preserve"> p</w:t>
      </w:r>
      <w:r w:rsidR="004325A8" w:rsidRPr="003407A9">
        <w:t xml:space="preserve">lants to adjust to novel </w:t>
      </w:r>
      <w:r w:rsidR="00274EB9" w:rsidRPr="003407A9">
        <w:t xml:space="preserve">environmental </w:t>
      </w:r>
      <w:r w:rsidR="00100ECB" w:rsidRPr="003407A9">
        <w:t>conditions</w:t>
      </w:r>
      <w:r w:rsidR="005E4594" w:rsidRPr="003407A9">
        <w:t xml:space="preserve"> (</w:t>
      </w:r>
      <w:r w:rsidR="00596825" w:rsidRPr="003407A9">
        <w:fldChar w:fldCharType="begin" w:fldLock="1"/>
      </w:r>
      <w:r w:rsidR="00596825" w:rsidRPr="003407A9">
        <w:instrText>ADDIN CSL_CITATION {"citationItems":[{"id":"ITEM-1","itemData":{"DOI":"10.1016/j.tplants.2008.10.002","ISSN":"13601385","PMID":"19042147","abstract":"Rapid anthropogenic environmental change is altering selection pressures on natural plant populations. However, it is difficult to predict easily the novel selection pressures to which populations will be exposed. There is heavy reliance on plant genetic diversity for future crop security in agriculture and industry, but the implications of genetic diversity for natural populations receives less attention. Here, we examine the links between the genetic diversity of natural populations and aspects of plant performance and fitness. We argue that accumulating evidence demonstrates the future benefit or 'option value' of genetic diversity within natural populations when subject to anthropogenic environmental changes. Consequently, the loss of that diversity will hinder their ability to adapt to changing environments and is, therefore, of serious concern. Crown Copyright © 2008.","author":[{"dropping-particle":"","family":"Jump","given":"Alistair S.","non-dropping-particle":"","parse-names":false,"suffix":""},{"dropping-particle":"","family":"Marchant","given":"Rob","non-dropping-particle":"","parse-names":false,"suffix":""},{"dropping-particle":"","family":"Peñuelas","given":"Josep","non-dropping-particle":"","parse-names":false,"suffix":""}],"container-title":"Trends in Plant Science","id":"ITEM-1","issue":"1","issued":{"date-parts":[["2009"]]},"page":"51-58","title":"Environmental change and the option value of genetic diversity","type":"article-journal","volume":"14"},"uris":["http://www.mendeley.com/documents/?uuid=a6fcc672-3bc5-46ca-abc6-4bc7e225aa4b"]}],"mendeley":{"formattedCitation":"(Jump et al. 2009)","manualFormatting":"Jump et al. 2009)","plainTextFormattedCitation":"(Jump et al. 2009)","previouslyFormattedCitation":"(Jump et al. 2009)"},"properties":{"noteIndex":0},"schema":"https://github.com/citation-style-language/schema/raw/master/csl-citation.json"}</w:instrText>
      </w:r>
      <w:r w:rsidR="00596825" w:rsidRPr="003407A9">
        <w:fldChar w:fldCharType="separate"/>
      </w:r>
      <w:r w:rsidR="00596825" w:rsidRPr="003407A9">
        <w:rPr>
          <w:noProof/>
        </w:rPr>
        <w:t>Jump et al. 2009)</w:t>
      </w:r>
      <w:r w:rsidR="00596825" w:rsidRPr="003407A9">
        <w:fldChar w:fldCharType="end"/>
      </w:r>
      <w:r w:rsidR="00274EB9" w:rsidRPr="003407A9">
        <w:t xml:space="preserve">. </w:t>
      </w:r>
      <w:r w:rsidR="00AE1060" w:rsidRPr="003407A9">
        <w:t xml:space="preserve">The adjustment </w:t>
      </w:r>
      <w:r w:rsidR="00DB472C" w:rsidRPr="003407A9">
        <w:t>comes</w:t>
      </w:r>
      <w:r w:rsidR="00AE1060" w:rsidRPr="003407A9">
        <w:t xml:space="preserve"> from</w:t>
      </w:r>
      <w:r w:rsidR="00340C50" w:rsidRPr="003407A9">
        <w:t xml:space="preserve"> two</w:t>
      </w:r>
      <w:r w:rsidR="003000FD" w:rsidRPr="003407A9">
        <w:t xml:space="preserve"> </w:t>
      </w:r>
      <w:r w:rsidR="00B01D06" w:rsidRPr="003407A9">
        <w:t>non-exclusive</w:t>
      </w:r>
      <w:r w:rsidR="009D69F2" w:rsidRPr="003407A9">
        <w:t xml:space="preserve"> </w:t>
      </w:r>
      <w:r w:rsidR="003000FD" w:rsidRPr="003407A9">
        <w:t>mechanisms</w:t>
      </w:r>
      <w:r w:rsidR="00DB472C" w:rsidRPr="003407A9">
        <w:t xml:space="preserve">: </w:t>
      </w:r>
      <w:r w:rsidR="0038203D" w:rsidRPr="003407A9">
        <w:t>(</w:t>
      </w:r>
      <w:r w:rsidR="00DB472C" w:rsidRPr="003407A9">
        <w:t>1</w:t>
      </w:r>
      <w:r w:rsidR="0038203D" w:rsidRPr="003407A9">
        <w:t>)</w:t>
      </w:r>
      <w:ins w:id="79" w:author="Diana María Cruz Tejada" w:date="2024-02-01T15:56:00Z">
        <w:r w:rsidR="00E24B3A">
          <w:t xml:space="preserve"> </w:t>
        </w:r>
        <w:r w:rsidR="00E24B3A" w:rsidRPr="003407A9">
          <w:t>adaptive evolution</w:t>
        </w:r>
      </w:ins>
      <w:r w:rsidR="0038203D" w:rsidRPr="003407A9">
        <w:t xml:space="preserve"> </w:t>
      </w:r>
      <w:ins w:id="80" w:author="Diana María Cruz Tejada" w:date="2024-02-01T15:56:00Z">
        <w:r w:rsidR="00BD30A7">
          <w:t xml:space="preserve">(i.e. </w:t>
        </w:r>
      </w:ins>
      <w:r w:rsidR="00793460" w:rsidRPr="003407A9">
        <w:t>local adaptation</w:t>
      </w:r>
      <w:ins w:id="81" w:author="Diana María Cruz Tejada" w:date="2024-02-01T15:56:00Z">
        <w:r w:rsidR="00BD30A7">
          <w:t>)</w:t>
        </w:r>
      </w:ins>
      <w:r w:rsidR="00793460" w:rsidRPr="003407A9">
        <w:t xml:space="preserve"> </w:t>
      </w:r>
      <w:del w:id="82" w:author="Diana María Cruz Tejada" w:date="2024-02-01T15:56:00Z">
        <w:r w:rsidR="00793460" w:rsidRPr="003407A9" w:rsidDel="00BD30A7">
          <w:delText>(i.e.</w:delText>
        </w:r>
        <w:r w:rsidR="00793460" w:rsidRPr="003407A9" w:rsidDel="00E24B3A">
          <w:delText xml:space="preserve"> adaptive evolution</w:delText>
        </w:r>
        <w:r w:rsidR="00793460" w:rsidRPr="003407A9" w:rsidDel="00BD30A7">
          <w:delText xml:space="preserve">) </w:delText>
        </w:r>
      </w:del>
      <w:r w:rsidR="00B01D06" w:rsidRPr="003407A9">
        <w:t xml:space="preserve">and </w:t>
      </w:r>
      <w:r w:rsidR="0097414F" w:rsidRPr="003407A9">
        <w:t>(</w:t>
      </w:r>
      <w:r w:rsidR="00DB472C" w:rsidRPr="003407A9">
        <w:t>2</w:t>
      </w:r>
      <w:r w:rsidR="0097414F" w:rsidRPr="003407A9">
        <w:t xml:space="preserve">) </w:t>
      </w:r>
      <w:r w:rsidR="00793460" w:rsidRPr="003407A9">
        <w:t>phenotypic plasticity</w:t>
      </w:r>
      <w:r w:rsidR="00E32D77" w:rsidRPr="003407A9">
        <w:t xml:space="preserve"> (</w:t>
      </w:r>
      <w:ins w:id="83" w:author="Diana María Cruz Tejada" w:date="2024-02-01T15:56:00Z">
        <w:r w:rsidR="00BD30A7">
          <w:t>i</w:t>
        </w:r>
      </w:ins>
      <w:del w:id="84" w:author="Diana María Cruz Tejada" w:date="2024-02-01T15:56:00Z">
        <w:r w:rsidR="00E32D77" w:rsidRPr="003407A9" w:rsidDel="00BD30A7">
          <w:delText>i</w:delText>
        </w:r>
      </w:del>
      <w:r w:rsidR="00E32D77" w:rsidRPr="003407A9">
        <w:t>.</w:t>
      </w:r>
      <w:ins w:id="85" w:author="Diana María Cruz Tejada" w:date="2024-02-01T15:56:00Z">
        <w:r w:rsidR="00BD30A7">
          <w:t>e</w:t>
        </w:r>
      </w:ins>
      <w:del w:id="86" w:author="Diana María Cruz Tejada" w:date="2024-02-01T15:56:00Z">
        <w:r w:rsidR="00E32D77" w:rsidRPr="003407A9" w:rsidDel="00BD30A7">
          <w:delText>e</w:delText>
        </w:r>
      </w:del>
      <w:r w:rsidR="00E32D77" w:rsidRPr="003407A9">
        <w:t>. acclimatisation)</w:t>
      </w:r>
      <w:r w:rsidR="00793460" w:rsidRPr="003407A9">
        <w:t xml:space="preserve"> </w:t>
      </w:r>
      <w:r w:rsidR="009C26E6" w:rsidRPr="003407A9">
        <w:fldChar w:fldCharType="begin" w:fldLock="1"/>
      </w:r>
      <w:r w:rsidR="003A3E16" w:rsidRPr="003407A9">
        <w:instrText>ADDIN CSL_CITATION {"citationItems":[{"id":"ITEM-1","itemData":{"DOI":"10.1016/j.tplants.2010.09.008","ISSN":"13601385","PMID":"20970368","abstract":"Climate change is altering the availability of resources and the conditions that are crucial to plant performance. One way plants will respond to these changes is through environmentally induced shifts in phenotype (phenotypic plasticity). Understanding plastic responses is crucial for predicting and managing the effects of climate change on native species as well as crop plants. Here, we provide a toolbox with definitions of key theoretical elements and a synthesis of the current understanding of the molecular and genetic mechanisms underlying plasticity relevant to climate change. By bringing ecological, evolutionary, physiological and molecular perspectives together, we hope to provide clear directives for future research and stimulate cross-disciplinary dialogue on the relevance of phenotypic plasticity under climate change. © 2010 Elsevier Ltd.","author":[{"dropping-particle":"","family":"Nicotra","given":"A. B.","non-dropping-particle":"","parse-names":false,"suffix":""},{"dropping-particle":"","family":"Atkin","given":"O. K.","non-dropping-particle":"","parse-names":false,"suffix":""},{"dropping-particle":"","family":"Bonser","given":"S. P.","non-dropping-particle":"","parse-names":false,"suffix":""},{"dropping-particle":"","family":"Davidson","given":"A. M.","non-dropping-particle":"","parse-names":false,"suffix":""},{"dropping-particle":"","family":"Finnegan","given":"E. J.","non-dropping-particle":"","parse-names":false,"suffix":""},{"dropping-particle":"","family":"Mathesius","given":"U.","non-dropping-particle":"","parse-names":false,"suffix":""},{"dropping-particle":"","family":"Poot","given":"P.","non-dropping-particle":"","parse-names":false,"suffix":""},{"dropping-particle":"","family":"Purugganan","given":"M. D.","non-dropping-particle":"","parse-names":false,"suffix":""},{"dropping-particle":"","family":"Richards","given":"C. L.","non-dropping-particle":"","parse-names":false,"suffix":""},{"dropping-particle":"","family":"Valladares","given":"F.","non-dropping-particle":"","parse-names":false,"suffix":""},{"dropping-particle":"","family":"Kleunen","given":"M.","non-dropping-particle":"van","parse-names":false,"suffix":""}],"container-title":"Trends in Plant Science","id":"ITEM-1","issue":"12","issued":{"date-parts":[["2010"]]},"page":"684-692","title":"Plant phenotypic plasticity in a changing climate","type":"article-journal","volume":"15"},"uris":["http://www.mendeley.com/documents/?uuid=ede17c98-afc9-4b67-bb3f-ac955cc69258"]},{"id":"ITEM-2","itemData":{"DOI":"10.1111/j.1523-1739.2010.01552.x","ISSN":"08888892","PMID":"20646016","abstract":"Climate change affects individual organisms by altering development, physiology, behavior, and fitness, and populations by altering genetic and phenotypic composition, vital rates, and dynamics. We sought to clarify how selection, phenotypic plasticity, and demography are linked in the context of climate change. On the basis of theory and results of recent empirical studies of plants and animals, we believe the ecological and evolutionary issues relevant to population persistence as climate changes are the rate, type, magnitude, and spatial pattern of climate-induced abiotic and biotic change; generation time and life history of the organism; extent and type of phenotypic plasticity; amount and distribution of adaptive genetic variation across space and time; dispersal potential; and size and connectivity of subpopulations. An understanding of limits to plasticity and evolutionary potential across traits, populations, and species and feedbacks between adaptive and demographic responses is lacking. Integrated knowledge of coupled ecological and evolutionary mechanisms will increase understanding of the resilience and probabilities of persistence of populations and species. © 2010 Society for Conservation Biology.","author":[{"dropping-particle":"","family":"Reed","given":"Thomas E.","non-dropping-particle":"","parse-names":false,"suffix":""},{"dropping-particle":"","family":"Schindler","given":"Daniel E.","non-dropping-particle":"","parse-names":false,"suffix":""},{"dropping-particle":"","family":"Waples","given":"Robin S.","non-dropping-particle":"","parse-names":false,"suffix":""}],"container-title":"Conservation Biology","id":"ITEM-2","issue":"1","issued":{"date-parts":[["2011"]]},"page":"56-63","title":"Efectos Interactivos de la Plasticidad Fenotípica y Evolucíon sobre la Persistencia Poblacional en un Clima Cambiante","type":"article-journal","volume":"25"},"uris":["http://www.mendeley.com/documents/?uuid=6a753c7f-6a30-4f41-b1a2-e1aa2cc43f80"]},{"id":"ITEM-3","itemData":{"DOI":"10.1017/S0960258514000269","ISSN":"09602585","abstract":"Phenotypic plasticity in seed dormancy may allow plant species to cope with rapid environmental changes, such as climate warming. In controlled experimental settings, plasticity in dormancy has been found to relate to temperature during seed maturation, but this relationship has not been tested in field conditions. Here we analyse for the first time the variation in dormancy during five successive years in wild populations of the study species Centaurium somedanum, to determine how this variation is related to average temperatures during specific seasons of plant activity. We performed laboratory germination experiments to measure: (1) the degree of dormancy at dispersal; and (2) the sensitivity to dormancy-breaking factors. We calculated average temperatures during four seasons of plant activity (overwintering, vegetative growth, flowering and seed maturation) for each year, and tested the relationship between these temperatures and patterns of dormancy variation, using Generalized Linear Models. Dormancy varied among sites and years, seeds being more dormant in colder years. For the degree of dormancy at dispersal, we found a positive relationship with flowering temperature and a significant effect of collection site. For the sensitivity to dormancy-breaking factors, we found no significant differences among sites, a positive relationship with flowering temperature and a negative relationship with overwintering temperature. Phenotypic plasticity in dormancy in C. somedanum is thus especially marked in the sensitivity</w:instrText>
      </w:r>
      <w:r w:rsidR="003A3E16" w:rsidRPr="00A86C98">
        <w:rPr>
          <w:lang w:val="es-CO"/>
          <w:rPrChange w:id="87" w:author="Diana María Cruz Tejada" w:date="2024-02-01T17:05:00Z">
            <w:rPr/>
          </w:rPrChange>
        </w:rPr>
        <w:instrText xml:space="preserve"> to dormancy-breaking factors. Temperatures during overwintering and flowering have differential effects on this plasticity, allowing the plant to detect the gradient of seasonality, a main ecological feature of its distribution. These results highlight the importance of taking into account more than average temperatures when assessing the response of plant phenotypic plasticity to climate change.","author":[{"dropping-particle":"","family":"Fernández-Pascual","given":"Eduardo","non-dropping-particle":"","parse-names":false,"suffix":""},{"dropping-particle":"","family":"Jiménez-Alfaro","given":"Borja","non-dropping-particle":"","parse-names":false,"suffix":""}],"container-title":"Seed Science Research","id":"ITEM-3","issue":"4","issued":{"date-parts":[["2014"]]},"page":"273-280","title":"Phenotypic plasticity in seed germination relates differentially to overwintering and flowering temperatures","type":"article-journal","volume":"24"},"uris":["http://www.mendeley.com/documents/?uuid=abaffb3f-6213-493f-95d1-6d336210df53"]}],"mendeley":{"formattedCitation":"(Nicotra et al. 2010; Reed et al. 2011; Fernández-Pascual &amp; Jiménez-Alfaro 2014)","plainTextFormattedCitation":"(Nicotra et al. 2010; Reed et al. 2011; Fernández-Pascual &amp; Jiménez-Alfaro 2014)","previouslyFormattedCitation":"(Nicotra et al. 2010; Reed et al. 2011; Fernández-Pascual &amp; Jiménez-Alfaro 2014)"},"properties":{"noteIndex":0},"schema":"https://github.com/citation-style-language/schema/raw/master/csl-citation.json"}</w:instrText>
      </w:r>
      <w:r w:rsidR="009C26E6" w:rsidRPr="003407A9">
        <w:fldChar w:fldCharType="separate"/>
      </w:r>
      <w:r w:rsidR="00202A4C" w:rsidRPr="00A86C98">
        <w:rPr>
          <w:noProof/>
          <w:lang w:val="es-CO"/>
          <w:rPrChange w:id="88" w:author="Diana María Cruz Tejada" w:date="2024-02-01T17:05:00Z">
            <w:rPr>
              <w:noProof/>
            </w:rPr>
          </w:rPrChange>
        </w:rPr>
        <w:t>(Nicotra et al. 2010; Reed et al. 2011; Fernández-Pascual &amp; Jiménez-Alfaro 2014)</w:t>
      </w:r>
      <w:r w:rsidR="009C26E6" w:rsidRPr="003407A9">
        <w:fldChar w:fldCharType="end"/>
      </w:r>
      <w:r w:rsidR="00E32D77" w:rsidRPr="00A86C98">
        <w:rPr>
          <w:lang w:val="es-CO"/>
          <w:rPrChange w:id="89" w:author="Diana María Cruz Tejada" w:date="2024-02-01T17:05:00Z">
            <w:rPr/>
          </w:rPrChange>
        </w:rPr>
        <w:t>.</w:t>
      </w:r>
      <w:r w:rsidR="00A44BFB" w:rsidRPr="00A86C98">
        <w:rPr>
          <w:lang w:val="es-CO"/>
          <w:rPrChange w:id="90" w:author="Diana María Cruz Tejada" w:date="2024-02-01T17:05:00Z">
            <w:rPr/>
          </w:rPrChange>
        </w:rPr>
        <w:t xml:space="preserve"> </w:t>
      </w:r>
      <w:r w:rsidR="00C3084F" w:rsidRPr="003407A9">
        <w:t>Adaptive evolution</w:t>
      </w:r>
      <w:ins w:id="91" w:author="Diana María Cruz Tejada" w:date="2024-02-01T15:58:00Z">
        <w:r w:rsidR="00FF21B2">
          <w:t xml:space="preserve">, </w:t>
        </w:r>
      </w:ins>
      <w:del w:id="92" w:author="Diana María Cruz Tejada" w:date="2024-02-01T15:58:00Z">
        <w:r w:rsidR="00793460" w:rsidRPr="003407A9" w:rsidDel="00FF21B2">
          <w:delText xml:space="preserve"> </w:delText>
        </w:r>
        <w:r w:rsidR="00E32D77" w:rsidRPr="003407A9" w:rsidDel="00FF21B2">
          <w:delText xml:space="preserve">is </w:delText>
        </w:r>
      </w:del>
      <w:r w:rsidR="00E32D77" w:rsidRPr="003407A9">
        <w:t xml:space="preserve">a </w:t>
      </w:r>
      <w:r w:rsidR="00A11407" w:rsidRPr="003407A9">
        <w:t>long-term</w:t>
      </w:r>
      <w:r w:rsidR="00E32D77" w:rsidRPr="003407A9">
        <w:t xml:space="preserve"> process</w:t>
      </w:r>
      <w:r w:rsidR="00274916" w:rsidRPr="003407A9">
        <w:t xml:space="preserve"> </w:t>
      </w:r>
      <w:r w:rsidR="003F6D0B" w:rsidRPr="003407A9">
        <w:t>of genotypic changes</w:t>
      </w:r>
      <w:ins w:id="93" w:author="Diana María Cruz Tejada" w:date="2024-02-01T15:58:00Z">
        <w:r w:rsidR="00FF21B2">
          <w:t xml:space="preserve">, </w:t>
        </w:r>
      </w:ins>
      <w:r w:rsidR="003F6D0B" w:rsidRPr="003407A9">
        <w:t xml:space="preserve"> </w:t>
      </w:r>
      <w:del w:id="94" w:author="Diana María Cruz Tejada" w:date="2024-02-01T15:59:00Z">
        <w:r w:rsidR="00E32D77" w:rsidRPr="003407A9" w:rsidDel="00FF21B2">
          <w:delText xml:space="preserve">that </w:delText>
        </w:r>
        <w:r w:rsidR="00793460" w:rsidRPr="003407A9" w:rsidDel="00FF21B2">
          <w:delText>widen</w:delText>
        </w:r>
        <w:r w:rsidR="00C0103A" w:rsidRPr="003407A9" w:rsidDel="00FF21B2">
          <w:delText xml:space="preserve"> </w:delText>
        </w:r>
        <w:r w:rsidR="00DE455D" w:rsidRPr="003407A9" w:rsidDel="00FF21B2">
          <w:delText>a</w:delText>
        </w:r>
      </w:del>
      <w:ins w:id="95" w:author="Diana María Cruz Tejada" w:date="2024-02-01T15:59:00Z">
        <w:r w:rsidR="00FF21B2">
          <w:t>broadens a</w:t>
        </w:r>
      </w:ins>
      <w:r w:rsidR="00DE455D" w:rsidRPr="003407A9">
        <w:t xml:space="preserve"> </w:t>
      </w:r>
      <w:r w:rsidR="00C0103A" w:rsidRPr="003407A9">
        <w:t>species’ potential niche</w:t>
      </w:r>
      <w:ins w:id="96" w:author="Diana María Cruz Tejada" w:date="2024-02-01T15:59:00Z">
        <w:r w:rsidR="00D0168A">
          <w:t xml:space="preserve">. </w:t>
        </w:r>
      </w:ins>
      <w:ins w:id="97" w:author="Diana María Cruz Tejada" w:date="2024-02-01T16:00:00Z">
        <w:r w:rsidR="00D0168A">
          <w:t xml:space="preserve">However, </w:t>
        </w:r>
      </w:ins>
      <w:del w:id="98" w:author="Diana María Cruz Tejada" w:date="2024-02-01T15:59:00Z">
        <w:r w:rsidR="001C561F" w:rsidRPr="003407A9" w:rsidDel="00D0168A">
          <w:delText>,</w:delText>
        </w:r>
        <w:r w:rsidR="00793460" w:rsidRPr="003407A9" w:rsidDel="00D0168A">
          <w:delText xml:space="preserve"> </w:delText>
        </w:r>
      </w:del>
      <w:del w:id="99" w:author="Diana María Cruz Tejada" w:date="2024-02-01T16:00:00Z">
        <w:r w:rsidR="00DE455D" w:rsidRPr="003407A9" w:rsidDel="00D0168A">
          <w:delText xml:space="preserve">but </w:delText>
        </w:r>
        <w:r w:rsidR="00793460" w:rsidRPr="003407A9" w:rsidDel="00D0168A">
          <w:delText xml:space="preserve">each </w:delText>
        </w:r>
      </w:del>
      <w:r w:rsidR="00C3084F" w:rsidRPr="003407A9">
        <w:t xml:space="preserve">locally adapted </w:t>
      </w:r>
      <w:r w:rsidR="00793460" w:rsidRPr="003407A9">
        <w:t>population</w:t>
      </w:r>
      <w:ins w:id="100" w:author="Diana María Cruz Tejada" w:date="2024-02-01T16:00:00Z">
        <w:r w:rsidR="00D0168A">
          <w:t>s</w:t>
        </w:r>
      </w:ins>
      <w:r w:rsidR="00793460" w:rsidRPr="003407A9">
        <w:t xml:space="preserve"> </w:t>
      </w:r>
      <w:del w:id="101" w:author="Diana María Cruz Tejada" w:date="2024-02-01T16:00:00Z">
        <w:r w:rsidR="00A25A6B" w:rsidRPr="003407A9" w:rsidDel="00D0168A">
          <w:delText xml:space="preserve">becomes </w:delText>
        </w:r>
        <w:r w:rsidR="00D7231E" w:rsidRPr="003407A9" w:rsidDel="00D0168A">
          <w:delText>limited</w:delText>
        </w:r>
      </w:del>
      <w:ins w:id="102" w:author="Diana María Cruz Tejada" w:date="2024-02-01T16:00:00Z">
        <w:r w:rsidR="00D0168A">
          <w:t xml:space="preserve">face limitations </w:t>
        </w:r>
        <w:r w:rsidR="00C26866">
          <w:t>in survival conditions</w:t>
        </w:r>
      </w:ins>
      <w:ins w:id="103" w:author="Diana María Cruz Tejada" w:date="2024-02-01T16:01:00Z">
        <w:r w:rsidR="00045824">
          <w:t>, rendering them more susceptible to local</w:t>
        </w:r>
      </w:ins>
      <w:ins w:id="104" w:author="Diana María Cruz Tejada" w:date="2024-02-01T16:02:00Z">
        <w:r w:rsidR="00045824">
          <w:t xml:space="preserve"> threats when dispersal and gene flow are restricted </w:t>
        </w:r>
      </w:ins>
      <w:del w:id="105" w:author="Diana María Cruz Tejada" w:date="2024-02-01T16:01:00Z">
        <w:r w:rsidR="00793460" w:rsidRPr="003407A9" w:rsidDel="00C26866">
          <w:delText xml:space="preserve"> </w:delText>
        </w:r>
        <w:r w:rsidR="00A25A6B" w:rsidRPr="003407A9" w:rsidDel="00C26866">
          <w:delText xml:space="preserve">in the </w:delText>
        </w:r>
        <w:r w:rsidR="00793460" w:rsidRPr="003407A9" w:rsidDel="00C26866">
          <w:delText xml:space="preserve">conditions </w:delText>
        </w:r>
        <w:r w:rsidR="003E0A95" w:rsidRPr="003407A9" w:rsidDel="00C26866">
          <w:delText xml:space="preserve">in which </w:delText>
        </w:r>
        <w:r w:rsidR="00A25A6B" w:rsidRPr="003407A9" w:rsidDel="00C26866">
          <w:delText xml:space="preserve">it </w:delText>
        </w:r>
        <w:r w:rsidR="00793460" w:rsidRPr="003407A9" w:rsidDel="00C26866">
          <w:delText>can survive</w:delText>
        </w:r>
        <w:r w:rsidR="00793460" w:rsidRPr="003407A9" w:rsidDel="00045824">
          <w:delText xml:space="preserve">, </w:delText>
        </w:r>
      </w:del>
      <w:del w:id="106" w:author="Diana María Cruz Tejada" w:date="2024-02-01T16:02:00Z">
        <w:r w:rsidR="00793460" w:rsidRPr="003407A9" w:rsidDel="00045824">
          <w:delText xml:space="preserve">thus becoming more sensible to </w:delText>
        </w:r>
        <w:r w:rsidR="00274916" w:rsidRPr="003407A9" w:rsidDel="00045824">
          <w:delText xml:space="preserve">local </w:delText>
        </w:r>
        <w:r w:rsidR="00793460" w:rsidRPr="003407A9" w:rsidDel="00045824">
          <w:delText>threats</w:delText>
        </w:r>
        <w:r w:rsidR="003E0A95" w:rsidRPr="003407A9" w:rsidDel="00045824">
          <w:delText xml:space="preserve"> </w:delText>
        </w:r>
        <w:r w:rsidR="00621D64" w:rsidRPr="003407A9" w:rsidDel="00045824">
          <w:delText xml:space="preserve">if dispersal and gene flow are </w:delText>
        </w:r>
        <w:r w:rsidR="00862FA3" w:rsidRPr="003407A9" w:rsidDel="00045824">
          <w:delText>limited</w:delText>
        </w:r>
        <w:r w:rsidR="00621D64" w:rsidRPr="003407A9" w:rsidDel="00045824">
          <w:delText xml:space="preserve"> </w:delText>
        </w:r>
      </w:del>
      <w:r w:rsidR="00596825" w:rsidRPr="003407A9">
        <w:fldChar w:fldCharType="begin" w:fldLock="1"/>
      </w:r>
      <w:r w:rsidR="00596825" w:rsidRPr="003407A9">
        <w:instrText>ADDIN CSL_CITATION {"citationItems":[{"id":"ITEM-1","itemData":{"DOI":"10.1016/j.jtbi.2010.07.014","ISSN":"00225193","PMID":"20654630","abstract":"The potential impact of climate change on biodiversity is well documented. A well developed range of statistical methods currently exists that projects the possible future habitat of a species directly from the current climate and a species distribution. However, studies incorporating ecological and evolutionary processes remain limited. Here, we focus on the potential role that local adaptation to climate may play in driving the range dynamics of sessile organisms. Incorporating environmental adaptation into a stochastic simulation yields several new insights. Counter-intuitively, our simulation results suggest that species with broader ranges are not necessarily more robust to climate change. Instead, species with broader ranges can be more susceptible to extinction as locally adapted genotypes are often blocked from range shifting by the presence of cooler adapted genotypes that persist even when their optimum climate has left them behind. Interestingly, our results also suggest that it will not always be the cold-adapted phenotypes that drive polewards range expansion. Instead, range shifts may be driven by phenotypes conferring adaptation to conditions prevalent towards the centre of a species' equilibrium distribution. This may have important consequences for the conservation method termed predictive provenancing. These initial results highlight the potential importance of local adaptation in determining how species will respond to climate change and we argue that this is an area requiring urgent theoretical and empirical attention. © 2010 Elsevier Ltd.","author":[{"dropping-particle":"","family":"Atkins","given":"K. E.","non-dropping-particle":"","parse-names":false,"suffix":""},{"dropping-particle":"","family":"Travis","given":"J. M.J.","non-dropping-particle":"","parse-names":false,"suffix":""}],"container-title":"Journal of Theoretical Biology","id":"ITEM-1","issue":"3","issued":{"date-parts":[["2010"]]},"page":"449-457","publisher":"Elsevier","title":"Local adaptation and the evolution of species' ranges under climate change","type":"article-journal","volume":"266"},"uris":["http://www.mendeley.com/documents/?uuid=26a3025e-5e2a-4af9-a004-1203c074b905"]},{"id":"ITEM-2","itemData":{"DOI":"10.1111/ele.12348","ISSN":"14610248","PMID":"25205436","abstract":"Species are the unit of analysis in many global change and conservation biology studies; however, species are not uniform entities but are composed of different, sometimes locally adapted, populations differing in plasticity. We examined how intraspecific variation in thermal niches and phenotypic plasticity will affect species distributions in a warming climate. We first developed a conceptual model linking plasticity and niche breadth, providing five alternative intraspecific scenarios that are consistent with existing literature. Secondly, we used ecological niche-modeling techniques to quantify the impact of each intraspecific scenario on the distribution of a virtual species across a geographically realistic setting. Finally, we performed an analogous modeling exercise using real data on the climatic niches of different tree provenances. We show that when population differentiation is accounted for and dispersal is restricted, forecasts of species range shifts under climate change are even more pessimistic than those using the conventional assumption of homogeneously high plasticity across a species' range. Suitable population-level data are not available for most species so identifying general patterns of population differentiation could fill this gap. However, the literature review revealed contrasting patterns among species, urging greater levels of integration among empirical, modeling and theoretical research on intraspecific phenotypic variation.","author":[{"dropping-particle":"","family":"Valladares","given":"Fernando","non-dropping-particle":"","parse-names":false,"suffix":""},{"dropping-particle":"","family":"Matesanz","given":"Silvia","non-dropping-particle":"","parse-names":false,"suffix":""},{"dropping-particle":"","family":"Guilhaumon","given":"François","non-dropping-particle":"","parse-names":false,"suffix":""},{"dropping-particle":"","family":"Araújo","given":"Miguel B.","non-dropping-particle":"","parse-names":false,"suffix":""},{"dropping-particle":"","family":"Balaguer","given":"Luis","non-dropping-particle":"","parse-names":false,"suffix":""},{"dropping-particle":"","family":"Benito-Garzón","given":"Marta","non-dropping-particle":"","parse-names":false,"suffix":""},{"dropping-particle":"","family":"Cornwell","given":"Will","non-dropping-particle":"","parse-names":false,"suffix":""},{"dropping-particle":"","family":"Gianoli","given":"Ernesto","non-dropping-particle":"","parse-names":false,"suffix":""},{"dropping-particle":"","family":"Kleunen","given":"Mark","non-dropping-particle":"van","parse-names":false,"suffix":""},{"dropping-particle":"","family":"Naya","given":"Daniel E.","non-dropping-particle":"","parse-names":false,"suffix":""},{"dropping-particle":"","family":"Nicotra","given":"Adrienne B.","non-dropping-particle":"","parse-names":false,"suffix":""},{"dropping-particle":"","family":"Poorter","given":"Hendrik","non-dropping-particle":"","parse-names":false,"suffix":""},{"dropping-particle":"","family":"Zavala","given":"Miguel A.","non-dropping-particle":"","parse-names":false,"suffix":""}],"container-title":"Ecology Letters","id":"ITEM-2","issue":"11","issued":{"date-parts":[["2014"]]},"page":"1351-1364","title":"The effects of phenotypic plasticity and local adaptation on forecasts of species range shifts under climate change","type":"article-journal","volume":"17"},"uris":["http://www.mendeley.com/documents/?uuid=6bdbbc63-e65e-4f28-9b1b-96238c124060"]}],"mendeley":{"formattedCitation":"(Atkins &amp; Travis 2010; Valladares et al. 2014)","plainTextFormattedCitation":"(Atkins &amp; Travis 2010; Valladares et al. 2014)","previouslyFormattedCitation":"(Atkins &amp; Travis 2010; Valladares et al. 2014)"},"properties":{"noteIndex":0},"schema":"https://github.com/citation-style-language/schema/raw/master/csl-citation.json"}</w:instrText>
      </w:r>
      <w:r w:rsidR="00596825" w:rsidRPr="003407A9">
        <w:fldChar w:fldCharType="separate"/>
      </w:r>
      <w:r w:rsidR="00596825" w:rsidRPr="003407A9">
        <w:rPr>
          <w:noProof/>
        </w:rPr>
        <w:t>(Atkins &amp; Travis 2010; Valladares et al. 2014)</w:t>
      </w:r>
      <w:r w:rsidR="00596825" w:rsidRPr="003407A9">
        <w:fldChar w:fldCharType="end"/>
      </w:r>
      <w:ins w:id="107" w:author="Diana María Cruz Tejada" w:date="2024-02-01T16:02:00Z">
        <w:r w:rsidR="002A4326">
          <w:t xml:space="preserve">, </w:t>
        </w:r>
      </w:ins>
      <w:del w:id="108" w:author="Diana María Cruz Tejada" w:date="2024-02-01T16:02:00Z">
        <w:r w:rsidR="00452DE4" w:rsidRPr="003407A9" w:rsidDel="00045824">
          <w:delText xml:space="preserve">, </w:delText>
        </w:r>
      </w:del>
      <w:r w:rsidR="00452DE4" w:rsidRPr="003407A9">
        <w:t>especially</w:t>
      </w:r>
      <w:r w:rsidR="00AC2A1E" w:rsidRPr="003407A9">
        <w:t xml:space="preserve"> under current </w:t>
      </w:r>
      <w:r w:rsidR="00452DE4" w:rsidRPr="003407A9">
        <w:t xml:space="preserve">global </w:t>
      </w:r>
      <w:r w:rsidR="00AC2A1E" w:rsidRPr="003407A9">
        <w:t xml:space="preserve">change </w:t>
      </w:r>
      <w:r w:rsidR="00596825" w:rsidRPr="003407A9">
        <w:fldChar w:fldCharType="begin" w:fldLock="1"/>
      </w:r>
      <w:r w:rsidR="00596825" w:rsidRPr="003407A9">
        <w:instrText>ADDIN CSL_CITATION {"citationItems":[{"id":"ITEM-1","itemData":{"DOI":"10.1111/gcb.13990","ISSN":"13652486","PMID":"29155464","abstract":"Many predictions of how climate change will impact biodiversity have focused on range shifts using species-wide climate tolerances, an approach that ignores the demographic mechanisms that enable species to attain broad geographic distributions. But these mechanisms matter, as responses to climate change could fundamentally differ depending on the contributions of life-history plasticity vs. local adaptation to species-wide climate tolerances. In particular, if local adaptation to climate is strong, populations across a species’ range—not only those at the trailing range edge—could decline sharply with global climate change. Indeed, faster rates of climate change in many high latitude regions could combine with local adaptation to generate sharper declines well away from trailing edges. Combining 15 years of demographic data from field populations across North America with growth chamber warming experiments, we show that growth and survival in a widespread tundra plant show compensatory responses to warming throughout the species’ latitudinal range, buffering overall performance across a range of temperatures. However, populations also differ in their temperature responses, consistent with adaptation to local climate, especially growing season temperature. In particular, warming begins to negatively impact plant growth at cooler temperatures for plants from colder, northern populations than for those from warmer, southern populations, both in the field and in growth chambers. Furthermore, the individuals and maternal families with the fastest growth also have the lowest water use efficiency at all temperatures, suggesting that a trade-off between growth and water use efficiency could further constrain responses to forecasted warming and drying. Taken together, these results suggest that populations throughout species’ ranges could be at risk of decline with continued climate change, and that the focus on trailing edge populations risks overlooking the largest potential impacts of climate change on species’ abundance and distribution.","author":[{"dropping-particle":"","family":"Peterson","given":"Megan L.","non-dropping-particle":"","parse-names":false,"suffix":""},{"dropping-particle":"","family":"Doak","given":"Daniel F.","non-dropping-particle":"","parse-names":false,"suffix":""},{"dropping-particle":"","family":"Morris","given":"William F.","non-dropping-particle":"","parse-names":false,"suffix":""}],"container-title":"Global Change Biology","id":"ITEM-1","issue":"4","issued":{"date-parts":[["2018"]]},"page":"1614-1625","title":"Both life-history plasticity and local adaptation will shape range-wide responses to climate warming in the tundra plant Silene acaulis","type":"article-journal","volume":"24"},"uris":["http://www.mendeley.com/documents/?uuid=377a4e6c-399f-43ff-a846-a564b252c62a"]}],"mendeley":{"formattedCitation":"(Peterson et al. 2018)","plainTextFormattedCitation":"(Peterson et al. 2018)","previouslyFormattedCitation":"(Peterson et al. 2018)"},"properties":{"noteIndex":0},"schema":"https://github.com/citation-style-language/schema/raw/master/csl-citation.json"}</w:instrText>
      </w:r>
      <w:r w:rsidR="00596825" w:rsidRPr="003407A9">
        <w:fldChar w:fldCharType="separate"/>
      </w:r>
      <w:r w:rsidR="00596825" w:rsidRPr="003407A9">
        <w:rPr>
          <w:noProof/>
        </w:rPr>
        <w:t>(Peterson et al. 2018)</w:t>
      </w:r>
      <w:r w:rsidR="00596825" w:rsidRPr="003407A9">
        <w:fldChar w:fldCharType="end"/>
      </w:r>
      <w:r w:rsidR="00793460" w:rsidRPr="003407A9">
        <w:t xml:space="preserve">. </w:t>
      </w:r>
      <w:r w:rsidR="0027123A" w:rsidRPr="003407A9">
        <w:t>In this situation, p</w:t>
      </w:r>
      <w:r w:rsidR="00A202DC" w:rsidRPr="003407A9">
        <w:t xml:space="preserve">henotypic plasticity </w:t>
      </w:r>
      <w:r w:rsidR="001754C6" w:rsidRPr="003407A9">
        <w:t xml:space="preserve">may be the key to </w:t>
      </w:r>
      <w:r w:rsidR="007A3D70" w:rsidRPr="003407A9">
        <w:t xml:space="preserve">fast </w:t>
      </w:r>
      <w:r w:rsidR="001754C6" w:rsidRPr="003407A9">
        <w:t xml:space="preserve">plant responses to new conditions </w:t>
      </w:r>
      <w:r w:rsidR="00223746" w:rsidRPr="003407A9">
        <w:fldChar w:fldCharType="begin" w:fldLock="1"/>
      </w:r>
      <w:r w:rsidR="00596825" w:rsidRPr="003407A9">
        <w:instrText>ADDIN CSL_CITATION {"citationItems":[{"id":"ITEM-1","itemData":{"DOI":"10.1111/j.1365-2486.2010.02368.x","ISSN":"13541013","abstract":"At the core of plant regeneration, temperature and water supply are critical drivers for seed dormancy (initiation, break) and germination. Hence, global climate change is altering these environmental cues and will preclude, delay, or enhance regeneration from seeds, as already documented in some cases. Along with compromised seedling emergence and vigour, shifts in germination phenology will influence population dynamics, and thus, species composition and diversity of communities. Altered seed maturation (including consequences for dispersal) and seed mass will have ramifications on life history traits of plants. Predicted changes in temperature and precipitation, and thus in soil moisture, will affect many components of seed persistence in soil, e.g. seed longevity, dormancy release and germination, and soil pathogen activity. More/less equitable climate will alter geographic distribution for species, but restricted migratory capacity in some will greatly limit their response. Seed traits for weedy species could evolve relatively quickly to keep pace with climate change enhancing their negative environmental and economic impact. Thus, increased research in understudied ecosystems, on key issues related to seed ecology, and on evolution of seed traits in nonweedy species is needed to more fully comprehend and plan for plant responses to global warming. © 2011 Blackwell Publishing Ltd.","author":[{"dropping-particle":"","family":"Walck","given":"Jeffrey L.","non-dropping-particle":"","parse-names":false,"suffix":""},{"dropping-particle":"","family":"Hidayati","given":"Siti N.","non-dropping-particle":"","parse-names":false,"suffix":""},{"dropping-particle":"","family":"Dixon","given":"Kingsley W.","non-dropping-particle":"","parse-names":false,"suffix":""},{"dropping-particle":"","family":"Thompson","given":"Ken","non-dropping-particle":"","parse-names":false,"suffix":""},{"dropping-particle":"","family":"Poschlod","given":"Peter","non-dropping-particle":"","parse-names":false,"suffix":""}],"container-title":"Global Change Biology","id":"ITEM-1","issue":"6","issued":{"date-parts":[["2011"]]},"page":"2145-2161","title":"Climate change and plant regeneration from seed","type":"article-journal","volume":"17"},"uris":["http://www.mendeley.com/documents/?uuid=8381775f-051d-40b2-aa7b-e969b88aa61e"]},{"id":"ITEM-2","itemData":{"DOI":"10.1016/j.tplants.2010.09.008","ISSN":"13601385","PMID":"20970368","abstract":"Climate change is altering the availability of resources and the conditions that are crucial to plant performance. One way plants will respond to these changes is through environmentally induced shifts in phenotype (phenotypic plasticity). Understanding plastic responses is crucial for predicting and managing the effects of climate change on native species as well as crop plants. Here, we provide a toolbox with definitions of key theoretical elements and a synthesis of the current understanding of the molecular and genetic mechanisms underlying plasticity relevant to climate change. By bringing ecological, evolutionary, physiological and molecular perspectives together, we hope to provide clear directives for future research and stimulate cross-disciplinary dialogue on the relevance of phenotypic plasticity under climate change. © 2010 Elsevier Ltd.","author":[{"dropping-particle":"","family":"Nicotra","given":"A. B.","non-dropping-particle":"","parse-names":false,"suffix":""},{"dropping-particle":"","family":"Atkin","given":"O. K.","non-dropping-particle":"","parse-names":false,"suffix":""},{"dropping-particle":"","family":"Bonser","given":"S. P.","non-dropping-particle":"","parse-names":false,"suffix":""},{"dropping-particle":"","family":"Davidson","given":"A. M.","non-dropping-particle":"","parse-names":false,"suffix":""},{"dropping-particle":"","family":"Finnegan","given":"E. J.","non-dropping-particle":"","parse-names":false,"suffix":""},{"dropping-particle":"","family":"Mathesius","given":"U.","non-dropping-particle":"","parse-names":false,"suffix":""},{"dropping-particle":"","family":"Poot","given":"P.","non-dropping-particle":"","parse-names":false,"suffix":""},{"dropping-particle":"","family":"Purugganan","given":"M. D.","non-dropping-particle":"","parse-names":false,"suffix":""},{"dropping-particle":"","family":"Richards","given":"C. L.","non-dropping-particle":"","parse-names":false,"suffix":""},{"dropping-particle":"","family":"Valladares","given":"F.","non-dropping-particle":"","parse-names":false,"suffix":""},{"dropping-particle":"","family":"Kleunen","given":"M.","non-dropping-particle":"van","parse-names":false,"suffix":""}],"container-title":"Trends in Plant Science","id":"ITEM-2","issue":"12","issued":{"date-parts":[["2010"]]},"page":"684-692","title":"Plant phenotypic plasticity in a changing climate","type":"article-journal","volume":"15"},"uris":["http://www.mendeley.com/documents/?uuid=ede17c98-afc9-4b67-bb3f-ac955cc69258"]},{"id":"ITEM-3","itemData":{"DOI":"10.1111/j.1523-1739.2010.01552.x","ISSN":"08888892","PMID":"20646016","abstract":"Climate change affects individual organisms by altering development, physiology, behavior, and fitness, and populations by altering genetic and phenotypic composition, vital rates, and dynamics. We sought to clarify how selection, phenotypic plasticity, and demography are linked in the context of climate change. On the basis of theory and results of recent empirical studies of plants and animals, we believe the ecological and evolutionary issues relevant to population persistence as climate changes are the rate, type, magnitude, and spatial pattern of climate-induced abiotic and biotic change; generation time and life history of the organism; extent and type of phenotypic plasticity; amount and distribution of adaptive genetic variation across space and time; dispersal potential; and size and connectivity of subpopulations. An understanding of limits to plasticity and evolutionary potential across traits, populations, and species and feedbacks between adaptive and demographic responses is lacking. Integrated knowledge of coupled ecological and evolutionary mechanisms will increase understanding of the resilience and probabilities of persistence of populations and species. © 2010 Society for Conservation Biology.","author":[{"dropping-particle":"","family":"Reed","given":"Thomas E.","non-dropping-particle":"","parse-names":false,"suffix":""},{"dropping-particle":"","family":"Schindler","given":"Daniel E.","non-dropping-particle":"","parse-names":false,"suffix":""},{"dropping-particle":"","family":"Waples","given":"Robin S.","non-dropping-particle":"","parse-names":false,"suffix":""}],"container-title":"Conservation Biology","id":"ITEM-3","issue":"1","issued":{"date-parts":[["2011"]]},"page":"56-63","title":"Efectos Interactivos de la Plasticidad Fenotípica y Evolucíon sobre la Persistencia Poblacional en un Clima Cambiante","type":"article-journal","volume":"25"},"uris":["http://www.mendeley.com/documents/?uuid=6a753c7f-6a30-4f41-b1a2-e1aa2cc43f80"]},{"id":"ITEM-4","itemData":{"DOI":"10.1111/j.1749-6632.2010.05704.x","ISBN":"9781573317924","ISSN":"17496632","PMID":"20860682","abstract":"Global change drivers create new environmental scenarios and selective pressures, affecting plant species in various interacting ways. Plants respond with changes in phenology, physiology, and reproduction, with consequences for biotic interactions and community composition. We review information on phenotypic plasticity, a primary means by which plants cope with global change scenarios, recommending promising approaches for investigating the evolution of plasticity and describing constraints to its evolution. We discuss the important but largely ignored role of phenotypic plasticity in range shifts and review the extensive literature on invasive species as models of evolutionary change in novel environments. Plasticity can play a role both in the short-term response of plant populations to global change as well as in their long-term fate through the maintenance of genetic variation. In new environmental conditions, plasticity of certain functional traits may be beneficial (i.e., the plastic response is accompanied by a fitness advantage) and thus selected for. Plasticity can also be relevant in the establishment and persistence of plants in novel environments that are crucial for populations at the colonizing edge in range shifts induced by climate change. Experimental studies show taxonomically widespread plastic responses to global change drivers in many functional traits, though there is a lack of empirical support for many theoretical models on the evolution of phenotypic plasticity. Future studies should assess the adaptive value and evolutionary potential of plasticity under complex, realistic global change scenarios. Promising tools include resurrection protocols and artificial selection experiments. © 2010 New York Academy of Sciences.","author":[{"dropping-particle":"","family":"Matesanz","given":"Silvia","non-dropping-particle":"","parse-names":false,"suffix":""},{"dropping-particle":"","family":"Gianoli","given":"Ernesto","non-dropping-particle":"","parse-names":false,"suffix":""},{"dropping-particle":"","family":"Valladares","given":"Fernando","non-dropping-particle":"","parse-names":false,"suffix":""}],"container-title":"Annals of the New York Academy of Sciences","id":"ITEM-4","issued":{"date-parts":[["2010"]]},"page":"35-55","title":"Global change and the evolution of phenotypic plasticity in plants","type":"article-journal","volume":"1206"},"uris":["http://www.mendeley.com/documents/?uuid=8fa1dbc8-3b2b-4a7d-a40a-ff8674e9a8d9"]}],"mendeley":{"formattedCitation":"(Matesanz et al. 2010; Nicotra et al. 2010; Reed et al. 2011; Walck et al. 2011)","plainTextFormattedCitation":"(Matesanz et al. 2010; Nicotra et al. 2010; Reed et al. 2011; Walck et al. 2011)","previouslyFormattedCitation":"(Matesanz et al. 2010; Nicotra et al. 2010; Reed et al. 2011; Walck et al. 2011)"},"properties":{"noteIndex":0},"schema":"https://github.com/citation-style-language/schema/raw/master/csl-citation.json"}</w:instrText>
      </w:r>
      <w:r w:rsidR="00223746" w:rsidRPr="003407A9">
        <w:fldChar w:fldCharType="separate"/>
      </w:r>
      <w:r w:rsidR="00596825" w:rsidRPr="003407A9">
        <w:rPr>
          <w:noProof/>
        </w:rPr>
        <w:t>(Matesanz et al. 2010; Nicotra et al. 2010; Reed et al. 2011; Walck et al. 2011)</w:t>
      </w:r>
      <w:r w:rsidR="00223746" w:rsidRPr="003407A9">
        <w:fldChar w:fldCharType="end"/>
      </w:r>
      <w:r w:rsidR="00B334EF" w:rsidRPr="003407A9">
        <w:t xml:space="preserve">, </w:t>
      </w:r>
      <w:r w:rsidR="00E173A0" w:rsidRPr="003407A9">
        <w:t>act</w:t>
      </w:r>
      <w:r w:rsidR="00B334EF" w:rsidRPr="003407A9">
        <w:t>ing</w:t>
      </w:r>
      <w:r w:rsidR="00E173A0" w:rsidRPr="003407A9">
        <w:t xml:space="preserve"> as a buffer</w:t>
      </w:r>
      <w:r w:rsidR="009D6BEF" w:rsidRPr="003407A9">
        <w:t xml:space="preserve"> </w:t>
      </w:r>
      <w:r w:rsidR="007A3D70" w:rsidRPr="003407A9">
        <w:t xml:space="preserve">against </w:t>
      </w:r>
      <w:r w:rsidR="00F70211" w:rsidRPr="003407A9">
        <w:t>environmental changes</w:t>
      </w:r>
      <w:r w:rsidR="00596825" w:rsidRPr="003407A9">
        <w:t xml:space="preserve"> </w:t>
      </w:r>
      <w:r w:rsidR="00596825" w:rsidRPr="003407A9">
        <w:fldChar w:fldCharType="begin" w:fldLock="1"/>
      </w:r>
      <w:r w:rsidR="00D379E7" w:rsidRPr="003407A9">
        <w:instrText>ADDIN CSL_CITATION {"citationItems":[{"id":"ITEM-1","itemData":{"DOI":"10.1111/j.1420-9101.2009.01754.x","ISSN":"1010061X","PMID":"19467134","abstract":"Adaptation to a sudden extreme change in environment, beyond the usual range of background environmental fluctuations, is analysed using a quantitative genetic model of phenotypic plasticity. Generations are discrete, with time lag τ between a critical period for environmental influence on individual development and natural selection on adult phenotypes. The optimum phenotype, and genotypic norms of reaction, are linear functions of the environment. Reaction norm elevation and slope (plasticity) vary among genotypes. Initially, in the average background environment, the character is canalized with minimum genetic and phenotypic variance, and no correlation between reaction norm elevation and slope. The optimal plasticity is proportional to the predictability of environmental fluctuations over time lag τ. During the first generation in the new environment the mean fitness suddenly drops and the mean phenotype jumps towards the new optimum phenotype by plasticity. Subsequent adaptation occurs in two phases. Rapid evolution of increased plasticity allows the mean phenotype to closely approach the new optimum. The new phenotype then undergoes slow genetic assimilation, with reduction in plasticity compensated by genetic evolution of reaction norm elevation in the original environment. © 2009 European Society For Evolutionary Biology.","author":[{"dropping-particle":"","family":"Lande","given":"R.","non-dropping-particle":"","parse-names":false,"suffix":""}],"container-title":"Journal of Evolutionary Biology","id":"ITEM-1","issue":"7","issued":{"date-parts":[["2009"]]},"page":"1435-1446","title":"Adaptation to an extraordinary environment by evolution of phenotypic plasticity and genetic assimilation","type":"article-journal","volume":"22"},"uris":["http://www.mendeley.com/documents/?uuid=e916ba23-0d2d-420e-bb88-6a77d958a0d3"]},{"id":"ITEM-2","itemData":{"DOI":"10.1371/journal.pbio.1000357","ISSN":"15449173","PMID":"20463950","abstract":"Many species are experiencing sustained environmental change mainly due to human activities. The unusual rate and extent of anthropogenic alterations of the environment may exceed the capacity of developmental, genetic, and demographic mechanisms that populations have evolved to deal with environmental change. To begin to understand the limits to population persistence, we present a simple evolutionary model for the critical rate of environmental change beyond which a population must decline and go extinct. We use this model to highlight the major determinants of extinction risk in a changing environment, and identify research needs for improved predictions based on projected changes in environmental variables. Two key parameters relating the environment to population biology have not yet received sufficient attention. Phenotypic plasticity, the direct influence of environment on the development of individual phenotypes, is increasingly considered an important component of phenotypic change in the wild and should be incorporated in models of population persistence. Environmental sensitivity of selection, the change in the optimum phenotype with the environment, still crucially needs empirical assessment. We use environmental tolerance curves and other examples of ecological and evolutionary responses to climate change to illustrate how these mechanistic approaches can be developed for predictive purposes. © 2010 Chevin et al.","author":[{"dropping-particle":"","family":"Chevin","given":"Luis Miguel","non-dropping-particle":"","parse-names":false,"suffix":""},{"dropping-particle":"","family":"Lande","given":"Russell","non-dropping-particle":"","parse-names":false,"suffix":""},{"dropping-particle":"","family":"Mace","given":"Georgina M.","non-dropping-particle":"","parse-names":false,"suffix":""}],"container-title":"PLoS Biology","id":"ITEM-2","issue":"4","issued":{"date-parts":[["2010"]]},"title":"Adaptation, plasticity, and extinction in a changing environment: Towards a predictive theory","type":"article-journal","volume":"8"},"uris":["http://www.mendeley.com/documents/?uuid=16d5afc5-40c6-44e7-bf74-bd9cbc0d066c"]}],"mendeley":{"formattedCitation":"(Lande 2009; Chevin et al. 2010)","plainTextFormattedCitation":"(Lande 2009; Chevin et al. 2010)","previouslyFormattedCitation":"(Lande 2009; Chevin et al. 2010)"},"properties":{"noteIndex":0},"schema":"https://github.com/citation-style-language/schema/raw/master/csl-citation.json"}</w:instrText>
      </w:r>
      <w:r w:rsidR="00596825" w:rsidRPr="003407A9">
        <w:fldChar w:fldCharType="separate"/>
      </w:r>
      <w:r w:rsidR="00596825" w:rsidRPr="003407A9">
        <w:rPr>
          <w:noProof/>
        </w:rPr>
        <w:t>(Lande 2009; Chevin et al. 2010)</w:t>
      </w:r>
      <w:r w:rsidR="00596825" w:rsidRPr="003407A9">
        <w:fldChar w:fldCharType="end"/>
      </w:r>
      <w:r w:rsidR="001754C6" w:rsidRPr="003407A9">
        <w:t xml:space="preserve">. </w:t>
      </w:r>
    </w:p>
    <w:p w14:paraId="41CC9E3F" w14:textId="4800652A" w:rsidR="008968CF" w:rsidRPr="003407A9" w:rsidRDefault="005106A7" w:rsidP="00A026B7">
      <w:pPr>
        <w:autoSpaceDE w:val="0"/>
        <w:autoSpaceDN w:val="0"/>
        <w:adjustRightInd w:val="0"/>
        <w:spacing w:after="0" w:line="360" w:lineRule="auto"/>
        <w:ind w:firstLine="709"/>
        <w:jc w:val="both"/>
      </w:pPr>
      <w:del w:id="109" w:author="Diana María Cruz Tejada" w:date="2024-02-01T16:33:00Z">
        <w:r w:rsidRPr="003407A9" w:rsidDel="00BF01B5">
          <w:delText xml:space="preserve">Among other things, </w:delText>
        </w:r>
        <w:r w:rsidR="0016001C" w:rsidRPr="003407A9" w:rsidDel="00BF01B5">
          <w:delText>e</w:delText>
        </w:r>
      </w:del>
      <w:ins w:id="110" w:author="Diana María Cruz Tejada" w:date="2024-02-01T16:33:00Z">
        <w:r w:rsidR="00BF01B5">
          <w:t>E</w:t>
        </w:r>
      </w:ins>
      <w:r w:rsidR="0016001C" w:rsidRPr="003407A9">
        <w:t xml:space="preserve">nvironmental changes </w:t>
      </w:r>
      <w:del w:id="111" w:author="Diana María Cruz Tejada" w:date="2024-02-01T16:37:00Z">
        <w:r w:rsidR="0016001C" w:rsidRPr="003407A9" w:rsidDel="004E0A4F">
          <w:delText>can pose</w:delText>
        </w:r>
      </w:del>
      <w:ins w:id="112" w:author="Diana María Cruz Tejada" w:date="2024-02-01T16:37:00Z">
        <w:r w:rsidR="004E0A4F">
          <w:t>dete</w:t>
        </w:r>
      </w:ins>
      <w:ins w:id="113" w:author="Diana María Cruz Tejada" w:date="2024-02-01T16:38:00Z">
        <w:r w:rsidR="004E0A4F">
          <w:t>rmine</w:t>
        </w:r>
      </w:ins>
      <w:r w:rsidR="0016001C" w:rsidRPr="003407A9">
        <w:t xml:space="preserve"> challenges to successful plant </w:t>
      </w:r>
      <w:r w:rsidR="00653DB5" w:rsidRPr="003407A9">
        <w:t>regeneration</w:t>
      </w:r>
      <w:r w:rsidR="00407C07" w:rsidRPr="003407A9">
        <w:t xml:space="preserve"> from seeds</w:t>
      </w:r>
      <w:r w:rsidR="004A5331" w:rsidRPr="003407A9">
        <w:t>, a key life history process that determines</w:t>
      </w:r>
      <w:r w:rsidR="000D1FED" w:rsidRPr="003407A9">
        <w:t xml:space="preserve"> the ability </w:t>
      </w:r>
      <w:r w:rsidR="001F7B7F" w:rsidRPr="003407A9">
        <w:t xml:space="preserve">of plant populations </w:t>
      </w:r>
      <w:r w:rsidR="000D1FED" w:rsidRPr="003407A9">
        <w:t>to migrate or persist</w:t>
      </w:r>
      <w:r w:rsidR="008317B2" w:rsidRPr="003407A9">
        <w:t xml:space="preserve"> </w:t>
      </w:r>
      <w:r w:rsidR="008317B2" w:rsidRPr="003407A9">
        <w:fldChar w:fldCharType="begin" w:fldLock="1"/>
      </w:r>
      <w:r w:rsidR="006B02CF" w:rsidRPr="003407A9">
        <w:instrText>ADDIN CSL_CITATION {"citationItems":[{"id":"ITEM-1","itemData":{"DOI":"10.1111/j.1365-2486.2010.02368.x","ISSN":"13541013","abstract":"At the core of plant regeneration, temperature and water supply are critical drivers for seed dormancy (initiation, break) and germination. Hence, global climate change is altering these environmental cues and will preclude, delay, or enhance regeneration from seeds, as already documented in some cases. Along with compromised seedling emergence and vigour, shifts in germination phenology will influence population dynamics, and thus, species composition and diversity of communities. Altered seed maturation (including consequences for dispersal) and seed mass will have ramifications on life history traits of plants. Predicted changes in temperature and precipitation, and thus in soil moisture, will affect many components of seed persistence in soil, e.g. seed longevity, dormancy release and germination, and soil pathogen activity. More/less equitable climate will alter geographic distribution for species, but restricted migratory capacity in some will greatly limit their response. Seed traits for weedy species could evolve relatively quickly to keep pace with climate change enhancing their negative environmental and economic impact. Thus, increased research in understudied ecosystems, on key issues related to seed ecology, and on evolution of seed traits in nonweedy species is needed to more fully comprehend and plan for plant responses to global warming. © 2011 Blackwell Publishing Ltd.","author":[{"dropping-particle":"","family":"Walck","given":"Jeffrey L.","non-dropping-particle":"","parse-names":false,"suffix":""},{"dropping-particle":"","family":"Hidayati","given":"Siti N.","non-dropping-particle":"","parse-names":false,"suffix":""},{"dropping-particle":"","family":"Dixon","given":"Kingsley W.","non-dropping-particle":"","parse-names":false,"suffix":""},{"dropping-particle":"","family":"Thompson","given":"Ken","non-dropping-particle":"","parse-names":false,"suffix":""},{"dropping-particle":"","family":"Poschlod","given":"Peter","non-dropping-particle":"","parse-names":false,"suffix":""}],"container-title":"Global Change Biology","id":"ITEM-1","issue":"6","issued":{"date-parts":[["2011"]]},"page":"2145-2161","title":"Climate change and plant regeneration from seed","type":"article-journal","volume":"17"},"uris":["http://www.mendeley.com/documents/?uuid=8381775f-051d-40b2-aa7b-e969b88aa61e"]},{"id":"ITEM-2","itemData":{"DOI":"10.1093/aob/mcs218","ISSN":"03057364","PMID":"23071219","abstract":"Background and Aims: The importance of thermal thresholds for predicting seed dormancy release and germination timing under the present climate conditions and simulated climate change scenarios was investigated. In particular, Vitis vinifera subsp. sylvestris was investigated in four Sardinian populations over the full altitudinal range of the species (from approx. 100 to 800 m a.s.l). Methods:Dried and fresh seeds from each population were incubated in the light at a range of temperatures (10-25 and 25/10 °C), without any pre-treatment and after a warm (3 months at 25 °C) or a cold (3 months at 5 °C) stratification. A thermal time approach was then applied to the germination results for dried seeds and the seed responses were modelled according to the present climate conditions and two simulated scenarios of the Intergovernmental Panel on Climate Change (IPCC): B1 (1·8 °C) and A2 (3·4 °C).Key ResultsCold stratification released physiological dormancy, while very few seeds germinated without treatments or after warm stratification. Fresh, cold-stratified seeds germinated significantly better (&gt;80 ) at temperatures &lt;20 °C than at lower temperatures. A base temperature for germination (Tb) of 9·0-11·3 °C and a thermal time requirement for 50 of germination (θ50) ranging from 33·6 °Cd to 68·6 °Cd were identified for non-dormant cold-stratified seeds, depending on the populations. This complex combination of thermal requirements for dormancy release and germination allowed prediction of field emergence from March to May under the present climatic conditions for the investigated populations.ConclusionsThe thermal thresholds for seed germination identified in this study (Tb and θ50) explained the differences in seed germination detected among populations. Under the two simulated IPCC scenarios, an altitude-related risk from climate warming is identified, with lowland populations being more threatened due to a compromised seed dormancy release and a narrowed seed germination window. © 2012 The Author.","author":[{"dropping-particle":"","family":"Orrù","given":"Martino","non-dropping-particle":"","parse-names":false,"suffix":""},{"dropping-particle":"","family":"Mattana","given":"Efisio","non-dropping-particle":"","parse-names":false,"suffix":""},{"dropping-particle":"","family":"Pritchard","given":"Hugh W.","non-dropping-particle":"","parse-names":false,"suffix":""},{"dropping-particle":"","family":"Bacchetta","given":"Gianluigi","non-dropping-particle":"","parse-names":false,"suffix":""}],"container-title":"Annals of Botany","id":"ITEM-2","issue":"8","issued":{"date-parts":[["2012"]]},"page":"1651-1660","title":"Thermal thresholds as predictors of seed dormancy release and germination timing: Altitude-related risks from climate warming for the wild grapevine Vitis vinifera subsp. sylvestris","type":"article-journal","volume":"110"},"uris":["http://www.mendeley.com/documents/?uuid=e52beac3-b0e8-4b2a-b1fc-40a9896bc8b1"]},{"id":"ITEM-3","itemData":{"DOI":"10.1016/c2020-0-00735-8","ISBN":"9780128237311","container-title":"Plant Regeneration from Seeds A Global Warming Perspective","editor":[{"dropping-particle":"","family":"Baskin","given":"C. C.","non-dropping-particle":"","parse-names":false,"suffix":""},{"dropping-particle":"","family":"Baskin","given":"Jerry M","non-dropping-particle":"","parse-names":false,"suffix":""}],"id":"ITEM-3","issued":{"date-parts":[["2022"]]},"publisher":"Elsevier","title":"Plant Regeneration from Seeds","type":"book"},"uris":["http://www.mendeley.com/documents/?uuid=e87c8074-f036-4d3e-b4a1-13158765ab16"]}],"mendeley":{"formattedCitation":"(Walck et al. 2011; Orrù et al. 2012; Baskin &amp; Baskin 2022)","plainTextFormattedCitation":"(Walck et al. 2011; Orrù et al. 2012; Baskin &amp; Baskin 2022)","previouslyFormattedCitation":"(Walck et al. 2011; Orrù et al. 2012; Baskin &amp; Baskin 2022)"},"properties":{"noteIndex":0},"schema":"https://github.com/citation-style-language/schema/raw/master/csl-citation.json"}</w:instrText>
      </w:r>
      <w:r w:rsidR="008317B2" w:rsidRPr="003407A9">
        <w:fldChar w:fldCharType="separate"/>
      </w:r>
      <w:r w:rsidR="00852D10" w:rsidRPr="003407A9">
        <w:rPr>
          <w:noProof/>
        </w:rPr>
        <w:t>(Walck et al. 2011; Orrù et al. 2012; Baskin &amp; Baskin 2022)</w:t>
      </w:r>
      <w:r w:rsidR="008317B2" w:rsidRPr="003407A9">
        <w:fldChar w:fldCharType="end"/>
      </w:r>
      <w:r w:rsidR="00852D10" w:rsidRPr="003407A9">
        <w:t xml:space="preserve">. </w:t>
      </w:r>
      <w:r w:rsidR="009C088F" w:rsidRPr="003407A9">
        <w:t>Seed germination is an ecophysiological process driven by moisture and temperature</w:t>
      </w:r>
      <w:r w:rsidR="00563D7C" w:rsidRPr="003407A9">
        <w:t xml:space="preserve"> </w:t>
      </w:r>
      <w:r w:rsidR="00FD78DF" w:rsidRPr="003407A9">
        <w:t>(</w:t>
      </w:r>
      <w:r w:rsidR="00FD78DF" w:rsidRPr="003407A9">
        <w:rPr>
          <w:noProof/>
        </w:rPr>
        <w:t>Bewley et al. 2013</w:t>
      </w:r>
      <w:r w:rsidR="00FD78DF" w:rsidRPr="003407A9">
        <w:t>) and, thus, i</w:t>
      </w:r>
      <w:r w:rsidR="00CF5D96" w:rsidRPr="003407A9">
        <w:t>t i</w:t>
      </w:r>
      <w:r w:rsidR="00FD78DF" w:rsidRPr="003407A9">
        <w:t>s highly sensitive to changes in these two environmental factors</w:t>
      </w:r>
      <w:r w:rsidR="006B02CF" w:rsidRPr="003407A9">
        <w:t xml:space="preserve"> </w:t>
      </w:r>
      <w:r w:rsidR="006B02CF" w:rsidRPr="003407A9">
        <w:fldChar w:fldCharType="begin" w:fldLock="1"/>
      </w:r>
      <w:r w:rsidR="0086574D" w:rsidRPr="003407A9">
        <w:instrText>ADDIN CSL_CITATION {"citationItems":[{"id":"ITEM-1","itemData":{"DOI":"10.1111/j.1365-2486.2010.02368.x","ISSN":"13541013","abstract":"At the core of plant regeneration, temperature and water supply are critical drivers for seed dormancy (initiation, break) and germination. Hence, global climate change is altering these environmental cues and will preclude, delay, or enhance regeneration from seeds, as already documented in some cases. Along with compromised seedling emergence and vigour, shifts in germination phenology will influence population dynamics, and thus, species composition and diversity of communities. Altered seed maturation (including consequences for dispersal) and seed mass will have ramifications on life history traits of plants. Predicted changes in temperature and precipitation, and thus in soil moisture, will affect many components of seed persistence in soil, e.g. seed longevity, dormancy release and germination, and soil pathogen activity. More/less equitable climate will alter geographic distribution for species, but restricted migratory capacity in some will greatly limit their response. Seed traits for weedy species could evolve relatively quickly to keep pace with climate change enhancing their negative environmental and economic impact. Thus, increased research in understudied ecosystems, on key issues related to seed ecology, and on evolution of seed traits in nonweedy species is needed to more fully comprehend and plan for plant responses to global warming. © 2011 Blackwell Publishing Ltd.","author":[{"dropping-particle":"","family":"Walck","given":"Jeffrey L.","non-dropping-particle":"","parse-names":false,"suffix":""},{"dropping-particle":"","family":"Hidayati","given":"Siti N.","non-dropping-particle":"","parse-names":false,"suffix":""},{"dropping-particle":"","family":"Dixon","given":"Kingsley W.","non-dropping-particle":"","parse-names":false,"suffix":""},{"dropping-particle":"","family":"Thompson","given":"Ken","non-dropping-particle":"","parse-names":false,"suffix":""},{"dropping-particle":"","family":"Poschlod","given":"Peter","non-dropping-particle":"","parse-names":false,"suffix":""}],"container-title":"Global Change Biology","id":"ITEM-1","issue":"6","issued":{"date-parts":[["2011"]]},"page":"2145-2161","title":"Climate change and plant regeneration from seed","type":"article-journal","volume":"17"},"uris":["http://www.mendeley.com/documents/?uuid=8381775f-051d-40b2-aa7b-e969b88aa61e"]}],"mendeley":{"formattedCitation":"(Walck et al. 2011)","plainTextFormattedCitation":"(Walck et al. 2011)","previouslyFormattedCitation":"(Walck et al. 2011)"},"properties":{"noteIndex":0},"schema":"https://github.com/citation-style-language/schema/raw/master/csl-citation.json"}</w:instrText>
      </w:r>
      <w:r w:rsidR="006B02CF" w:rsidRPr="003407A9">
        <w:fldChar w:fldCharType="separate"/>
      </w:r>
      <w:r w:rsidR="006B02CF" w:rsidRPr="003407A9">
        <w:rPr>
          <w:noProof/>
        </w:rPr>
        <w:t>(Walck et al. 2011)</w:t>
      </w:r>
      <w:r w:rsidR="006B02CF" w:rsidRPr="003407A9">
        <w:fldChar w:fldCharType="end"/>
      </w:r>
      <w:r w:rsidR="006B02CF" w:rsidRPr="003407A9">
        <w:t xml:space="preserve">. </w:t>
      </w:r>
      <w:r w:rsidR="008A2F95" w:rsidRPr="003407A9">
        <w:t xml:space="preserve">Intraspecific variability in seed responses to </w:t>
      </w:r>
      <w:r w:rsidR="00125EEA" w:rsidRPr="003407A9">
        <w:t>moisture and temperature will be key for the</w:t>
      </w:r>
      <w:r w:rsidR="008A2F95" w:rsidRPr="003407A9">
        <w:t xml:space="preserve"> </w:t>
      </w:r>
      <w:r w:rsidR="00125EEA" w:rsidRPr="003407A9">
        <w:t xml:space="preserve">adaption or acclimatization of plant regeneration to ongoing climate change </w:t>
      </w:r>
      <w:r w:rsidR="008A2F95" w:rsidRPr="003407A9">
        <w:fldChar w:fldCharType="begin" w:fldLock="1"/>
      </w:r>
      <w:r w:rsidR="00281B95" w:rsidRPr="003407A9">
        <w:instrText>ADDIN CSL_CITATION {"citationItems":[{"id":"ITEM-1","itemData":{"DOI":"10.1111/geb.12234","ISSN":"14668238","abstract":"Aim: Seed traits related to recruitment have direct relevance for plant fitness and persistence. Trait variation in time and among populations may increase species resilience and ultimately reduce the risk of extinction. However, patterns of among-population variation in critical recruitment traits remain poorly known and are often disregarded when considering extinction risk under future climates. Location: Global. Methods: In this paper we review and synthesize current knowledge about among-population variation in physiological and morphological traits related to plant recruitment. We outline the consequences of that variation for species persistence under climate change, and discuss the implications for conservation, management and restoration. Results: The evaluated studies provide compelling evidence that among-population variation in traits underpinning seedling emergence, growth and establishment is widespread. Contrary to expectations, environmental gradients do not appear to be reliable predictors of variation among populations and responses are often individualistic. Likewise, well-established cross-species patterns are not consistently reflected among populations within a species. As the pattern of this variation is unpredictable, we cannot make simple generalizations about how this variation is allocated across geographic ranges or the extent of environmental versus fixed genetic differences. Nor do these patterns clearly elucidate the potential for this variation to mitigate negative effects of climate change. Main conclusions: If we ignore among-population variation in seed traits, or assume it will follow simple environmental clines, we do so at our own peril. The consequences of such an approach are likely to include biased forecasts of future range dynamics, hindering identification of the genetic material most appropriate for conservation, restoration and management. Further research that integrates ecology and emerging evolutionary genetic techniques to identify the distribution of seed traits within foundation species and the mechanisms driving them is urgently required to guide the management and maintenance of systems in the face of rapidly changing climates.","author":[{"dropping-particle":"","family":"Cochrane","given":"Anne","non-dropping-particle":"","parse-names":false,"suffix":""},{"dropping-particle":"","family":"Yates","given":"Colin J.","non-dropping-particle":"","parse-names":false,"suffix":""},{"dropping-particle":"","family":"Hoyle","given":"Gemma L.","non-dropping-particle":"","parse-names":false,"suffix":""},{"dropping-particle":"","family":"Nicotra","given":"Adrienne B.","non-dropping-particle":"","parse-names":false,"suffix":""}],"container-title":"Global Ecology and Biogeography","id":"ITEM-1","issue":"1","issued":{"date-parts":[["2015"]]},"page":"12-24","title":"Will among-population variation in seed traits improve the chance of species persistence under climate change?","type":"article-journal","volume":"24"},"uris":["http://www.mendeley.com/documents/?uuid=0e043a1d-5cd1-4d73-8874-3d4a689aee1e"]}],"mendeley":{"formattedCitation":"(Cochrane et al. 2015)","plainTextFormattedCitation":"(Cochrane et al. 2015)","previouslyFormattedCitation":"(Cochrane et al. 2015)"},"properties":{"noteIndex":0},"schema":"https://github.com/citation-style-language/schema/raw/master/csl-citation.json"}</w:instrText>
      </w:r>
      <w:r w:rsidR="008A2F95" w:rsidRPr="003407A9">
        <w:fldChar w:fldCharType="separate"/>
      </w:r>
      <w:r w:rsidR="003A3E16" w:rsidRPr="003407A9">
        <w:rPr>
          <w:noProof/>
        </w:rPr>
        <w:t>(Cochrane et al. 2015)</w:t>
      </w:r>
      <w:r w:rsidR="008A2F95" w:rsidRPr="003407A9">
        <w:fldChar w:fldCharType="end"/>
      </w:r>
      <w:r w:rsidR="0042467D" w:rsidRPr="003407A9">
        <w:t>. However, compared to temperature</w:t>
      </w:r>
      <w:r w:rsidR="0086574D" w:rsidRPr="003407A9">
        <w:t xml:space="preserve"> </w:t>
      </w:r>
      <w:r w:rsidR="0086574D" w:rsidRPr="003407A9">
        <w:fldChar w:fldCharType="begin" w:fldLock="1"/>
      </w:r>
      <w:r w:rsidR="00A80841" w:rsidRPr="003407A9">
        <w:instrText>ADDIN CSL_CITATION {"citationItems":[{"id":"ITEM-1","itemData":{"DOI":"10.1093/aob/mcs218","ISSN":"03057364","PMID":"23071219","abstract":"Background and Aims: The importance of thermal thresholds for predicting seed dormancy release and germination timing under the present climate conditions and simulated climate change scenarios was investigated. In particular, Vitis vinifera subsp. sylvestris was investigated in four Sardinian populations over the full altitudinal range of the species (from approx. 100 to 800 m a.s.l). Methods:Dried and fresh seeds from each population were incubated in the light at a range of temperatures (10-25 and 25/10 °C), without any pre-treatment and after a warm (3 months at 25 °C) or a cold (3 months at 5 °C) stratification. A thermal time approach was then applied to the germination results for dried seeds and the seed responses were modelled according to the present climate conditions and two simulated scenarios of the Intergovernmental Panel on Climate Change (IPCC): B1 (1·8 °C) and A2 (3·4 °C).Key ResultsCold stratification released physiological dormancy, while very few seeds germinated without treatments or after warm stratification. Fresh, cold-stratified seeds germinated significantly better (&gt;80 ) at temperatures &lt;20 °C than at lower temperatures. A base temperature for germination (Tb) of 9·0-11·3 °C and a thermal time requirement for 50 of germination (θ50) ranging from 33·6 °Cd to 68·6 °Cd were identified for non-dormant cold-stratified seeds, depending on the populations. This complex combination of thermal requirements for dormancy release and germination allowed prediction of field emergence from March to May under the present climatic conditions for the investigated populations.ConclusionsThe thermal thresholds for seed germination identified in this study (Tb and θ50) explained the differences in seed germination detected among populations. Under the two simulated IPCC scenarios, an altitude-related risk from climate warming is identified, with lowland populations being more threatened due to a compromised seed dormancy release and a narrowed seed germination window. © 2012 The Author.","author":[{"dropping-particle":"","family":"Orrù","given":"Martino","non-dropping-particle":"","parse-names":false,"suffix":""},{"dropping-particle":"","family":"Mattana","given":"Efisio","non-dropping-particle":"","parse-names":false,"suffix":""},{"dropping-particle":"","family":"Pritchard","given":"Hugh W.","non-dropping-particle":"","parse-names":false,"suffix":""},{"dropping-particle":"","family":"Bacchetta","given":"Gianluigi","non-dropping-particle":"","parse-names":false,"suffix":""}],"container-title":"Annals of Botany","id":"ITEM-1","issue":"8","issued":{"date-parts":[["2012"]]},"page":"1651-1660","title":"Thermal thresholds as predictors of seed dormancy release and germination timing: Altitude-related risks from climate warming for the wild grapevine Vitis vinifera subsp. sylvestris","type":"article-journal","volume":"110"},"uris":["http://www.mendeley.com/documents/?uuid=e52beac3-b0e8-4b2a-b1fc-40a9896bc8b1"]},{"id":"ITEM-2","itemData":{"DOI":"10.1093/aob/mct154","ISSN":"03057364","abstract":"Background and AimsSeed dormancy varies within species in response to climate, both in the long term (through ecotypes or clines) and in the short term (through the influence of the seed maturation environment). Disentangling both processes is crucial to understand plant adaptation to environmental changes. In this study, the local patterns of seed dormancy were investigated in a narrow endemic species, Centaurium somedanum, in order to determine the influence of the seed maturation environment, population genetic composition and climate.MethodsLaboratory germination experiments were performed to measure dormancy in (1) seeds collected from different wild populations along a local altitudinal gradient and (2) seeds of a subsequent generation produced in a common garden. The genetic composition of the original populations was characterized using intersimple sequence repeat (ISSR) PCR and principal co-ordinate analysis (PCoA), and its correlation with the dormancy patterns of both generations was analysed. The effect of the local climate on dormancy was also modelled.Key ResultsAn altitudinal dormancy cline was found in the wild populations, which was maintained by the plants grown in the common garden. However, seeds from the common garden responded better to stratification, and their release from dormancy was more intense. The patterns of dormancy variation were correlated with genetic composition, whereas lower temperature and summer precipitation at the population sites predicted higher dormancy in the seeds of both generations.ConclusionsThe dormancy cline in C. somedanum is related to a local climatic gradient and also corresponds to genetic differentiation among populations. This cline is further affected by the weather conditions during seed maturation, which influence the receptiveness to dormancy-breaking factors. These results show that dormancy is influenced by both long-and short-term climatic variation. Such processes at such a reduced spatial scale highlight the potential of plants to adapt to fast environmental changes. © The Author 2013.","author":[{"dropping-particle":"","family":"Fernández-Pascual","given":"Eduardo","non-dropping-particle":"","parse-names":false,"suffix":""},{"dropping-particle":"","family":"Jiménez-Alfaro","given":"Borja","non-dropping-particle":"","parse-names":false,"suffix":""},{"dropping-particle":"","family":"Caujapé-Castells","given":"Juli","non-dropping-particle":"","parse-names":false,"suffix":""},{"dropping-particle":"","family":"Jaén-Molina","given":"Ruth","non-dropping-particle":"","parse-names":false,"suffix":""},{"dropping-particle":"","family":"Díaz","given":"Tomás Emilio","non-dropping-particle":"","parse-names":false,"suffix":""}],"container-title":"Annals of Botany","id":"ITEM-2","issue":"5","issued":{"date-parts":[["2013"]]},"page":"937-945","title":"A local dormancy cline is related to the seed maturation environment, population genetic composition and climate","type":"article-journal","volume":"112"},"uris":["http://www.mendeley.com/documents/?uuid=a9655d9d-38c7-4f5f-9d95-e871a42671e2"]},{"id":"ITEM-3","itemData":{"DOI":"10.1111/brv.12461","ISSN":"1469185X","PMID":"30188004","abstract":"Plant persistence and migration in face of climate change depends on successful reproduction by seed, a central aspect of plant life that drives population dynamics, community assembly and species distributions. Plant reproduction by seed is a chain of physiological processes, the rates of which are a function of temperature, and can be modelled using thermal time models. Importantly, while seed reproduction responds to its instantaneous thermal environment, there is also evidence of phenotypic plasticity in response to the thermal history experienced by the plant's recent ancestors, by the reproducing plant since seedling establishment, and by its seeds both before and after their release. This phenotypic plasticity enables a thermal memory of plant reproduction, which allows individuals to acclimatise to their surroundings. This review synthesises current knowledge on the thermal memory of plant reproduction by seed, and highlights its importance for modelling approaches based on physiological thermal time. We performed a comprehensive search in the Web of Science and analysed 533 relevant articles, of which 81 provided material for a meta-analysis of thermal memory in reproductive functional traits based on the effect size Zr. The articles encompassed the topics of seed development, seed yield (mass and number), seed dormancy (physiological, morphological and physical), germination, and seedling establishment. The results of the meta-analysis provide evidence for a thermal memory of seed yield, physiological dormancy and germination. Seed mass and physiological dormancy appear to be the central hubs of this memory. We argue for integrating thermal memory into a predictive framework based on physiological time modelling. This will provide a quantitative assessment of plant reproduction, a complex system that integrates past and present thermal inputs to achieve successful reproduction in changing environments. The effects of a warming environment on plant reproduction cannot be reduced to a qualitative interpretation of absolute positives and negatives. Rather, these effects need to be understood in terms of changing rates and thresholds for the physiological process that underlie reproduction by seed.","author":[{"dropping-particle":"","family":"Fernández-Pascual","given":"Eduardo","non-dropping-particle":"","parse-names":false,"suffix":""},{"dropping-particle":"","family":"Mattana","given":"Efisio","non-dropping-particle":"","parse-names":false,"suffix":""},{"dropping-particle":"","family":"Pritchard","given":"Hugh W.","non-dropping-particle":"","parse-names":false,"suffix":""}],"container-title":"Biological Reviews","id":"ITEM-3","issue":"2","issued":{"date-parts":[["2019"]]},"page":"439-456","title":"Seeds of future past: climate change and the thermal memory of plant reproductive traits","type":"article-journal","volume":"94"},"uris":["http://www.mendeley.com/documents/?uuid=1c9d8cd0-a89c-4af0-8275-65d6562b7a9d"]}],"mendeley":{"formattedCitation":"(Orrù et al. 2012; Fernández-Pascual et al. 2013; Fernández-Pascual et al. 2019)","plainTextFormattedCitation":"(Orrù et al. 2012; Fernández-Pascual et al. 2013; Fernández-Pascual et al. 2019)","previouslyFormattedCitation":"(Orrù et al. 2012; Fernández-Pascual et al. 2013; Fernández-Pascual et al. 2019)"},"properties":{"noteIndex":0},"schema":"https://github.com/citation-style-language/schema/raw/master/csl-citation.json"}</w:instrText>
      </w:r>
      <w:r w:rsidR="0086574D" w:rsidRPr="003407A9">
        <w:fldChar w:fldCharType="separate"/>
      </w:r>
      <w:r w:rsidR="00165DDA" w:rsidRPr="003407A9">
        <w:rPr>
          <w:noProof/>
        </w:rPr>
        <w:t>(Orrù et al. 2012; Fernández-Pascual et al. 2013; Fernández-Pascual et al. 2019)</w:t>
      </w:r>
      <w:r w:rsidR="0086574D" w:rsidRPr="003407A9">
        <w:fldChar w:fldCharType="end"/>
      </w:r>
      <w:r w:rsidR="00165DDA" w:rsidRPr="003407A9">
        <w:t xml:space="preserve">, </w:t>
      </w:r>
      <w:r w:rsidR="0042467D" w:rsidRPr="003407A9">
        <w:t>few</w:t>
      </w:r>
      <w:r w:rsidR="009B399F" w:rsidRPr="003407A9">
        <w:t>er</w:t>
      </w:r>
      <w:r w:rsidR="0042467D" w:rsidRPr="003407A9">
        <w:t xml:space="preserve"> studies have tackled how </w:t>
      </w:r>
      <w:r w:rsidR="00F71DF2" w:rsidRPr="003407A9">
        <w:t xml:space="preserve">the </w:t>
      </w:r>
      <w:r w:rsidR="0042467D" w:rsidRPr="003407A9">
        <w:t xml:space="preserve">germination </w:t>
      </w:r>
      <w:r w:rsidR="00F71DF2" w:rsidRPr="003407A9">
        <w:t xml:space="preserve">of wild species </w:t>
      </w:r>
      <w:r w:rsidR="0042467D" w:rsidRPr="003407A9">
        <w:t xml:space="preserve">responds to </w:t>
      </w:r>
      <w:r w:rsidR="00CF5D96" w:rsidRPr="003407A9">
        <w:t xml:space="preserve">changes in </w:t>
      </w:r>
      <w:r w:rsidR="0042467D" w:rsidRPr="003407A9">
        <w:t xml:space="preserve">water stress </w:t>
      </w:r>
      <w:r w:rsidR="0042467D" w:rsidRPr="003407A9">
        <w:fldChar w:fldCharType="begin" w:fldLock="1"/>
      </w:r>
      <w:r w:rsidR="0042467D" w:rsidRPr="003407A9">
        <w:instrText>ADDIN CSL_CITATION {"citationItems":[{"id":"ITEM-1","itemData":{"DOI":"10.3390/land10111150","ISSN":"2073445X","abstract":"Climate change is expected to lead to changes to the amount, frequency, intensity, and timing of precipitation and subsequent water supply and its availability to plants in mountain regions worldwide. This is likely to affect plant growth and physiological performance, with subsequent effects to the functioning of many important high‐elevation ecosystems. We conducted a quantitative systematic review and meta‐analysis of the effects of altered water supply on plants from high elevation ecosystems. We found a clear negative response of plants to decreases in water supply (mean Hedges’ g = −0.75, 95% confidence intervals: −1.09 to −0.41), and a neutral response to increases in water supply (mean Hedges’ g = 0.10, 95% confidence intervals: 0.43 to 0.62). Responses to decreases in water supply appear to be related to the magnitude of change in water supply, plant growth form, and to the measured response attribute. Changes to precipitation and water supply are likely to have important consequences for plant growth in high elevation ecosystems, with vegetation change more likely be triggered by reductions than increases in growing season precipita-tion. High elevation ecosystems that experience future reductions in growing‐season precipitation are likely to exhibit plant responses such as reduced growth and higher allocation of carbohydrates to roots.","author":[{"dropping-particle":"","family":"Sumner","given":"Emma","non-dropping-particle":"","parse-names":false,"suffix":""},{"dropping-particle":"","family":"Venn","given":"Susanna","non-dropping-particle":"","parse-names":false,"suffix":""}],"container-title":"Land","id":"ITEM-1","issue":"11","issued":{"date-parts":[["2021"]]},"title":"Plant responses to changing water supply and availability in high elevation ecosystems: A quantitative systematic review and meta‐analysis","type":"article-journal","volume":"10"},"uris":["http://www.mendeley.com/documents/?uuid=fb1ac4c3-eb05-47e1-ba1f-d58cae5abc86"]},{"id":"ITEM-2","itemData":{"DOI":"10.1371/journal.pone.0236001","ISBN":"1111111111","ISSN":"19326203","PMID":"33196641","abstract":"Responses to drought within a single species may vary based on plant developmental stage, drought severity, and the avoidance or tolerance mechanisms employed. Early drought stress can restrict emergence and seedling growth. Thus, in areas where water availability is limited, rapid germination leading to early plant establishment may be beneficial. Alternatively, germination without sufficient water to support the seedling may lead to early senescence, so reduced germination under low moisture conditions may be adaptive at the level of the population. We studied the germination response to osmotic stress of diverse chile pepper germplasm collected in southern Mexico from varied ecozones, cultivation systems, and of named landraces. Drought stress was simulated using polyethylene glycol solutions. Overall, survival time analysis revealed delayed germination at the 20% concentration of PEG across all ecozones. The effect was most pronounced in the genotypes from hotter, drier ecozones. Additionally, accessions from wetter and cooler ecozones had the fastest rate of germination. Moreover, accessions of the landraces Costeño Rojo and Tusta germinated more slowly and incompletely if sourced from a drier ecozone than a wetter one, indicating that slower, reduced germination under drought stress may be an adaptive avoidance mechanism. Significant differences were also observed between named landraces, with more domesticated types from intensive cultivation systems nearly always germinating faster than small-fruited backyard- or wild-types, perhaps due to the fact that the smaller-fruited accessions may have undergone less selection. Thus, we conclude that there is evidence of local adaptation to both ecozone of origin and source cultivation system in germination characteristics of diverse chile peppers.","author":[{"dropping-particle":"","family":"Bernau","given":"Vivian M.","non-dropping-particle":"","parse-names":false,"suffix":""},{"dropping-particle":"","family":"Barbolla","given":"Lev Jardón","non-dropping-particle":"","parse-names":false,"suffix":""},{"dropping-particle":"","family":"McHale","given":"Leah K.","non-dropping-particle":"","parse-names":false,"suffix":""},{"dropping-particle":"","family":"Mercer","given":"Kristin L.","non-dropping-particle":"","parse-names":false,"suffix":""}],"container-title":"PLoS ONE","id":"ITEM-2","issue":"11 November","issued":{"date-parts":[["2020"]]},"page":"1-19","title":"Germination response of diverse wild and landrace chile peppers (Capsicum spp.) under drought stress simulated with polyethylene glycol","type":"article-journal","volume":"15"},"uris":["http://www.mendeley.com/documents/?uuid=016a188a-604c-4186-a263-9f44d51a4bb9"]}],"mendeley":{"formattedCitation":"(Bernau et al. 2020; Sumner &amp; Venn 2021)","plainTextFormattedCitation":"(Bernau et al. 2020; Sumner &amp; Venn 2021)","previouslyFormattedCitation":"(Bernau et al. 2020; Sumner &amp; Venn 2021)"},"properties":{"noteIndex":0},"schema":"https://github.com/citation-style-language/schema/raw/master/csl-citation.json"}</w:instrText>
      </w:r>
      <w:r w:rsidR="0042467D" w:rsidRPr="003407A9">
        <w:fldChar w:fldCharType="separate"/>
      </w:r>
      <w:r w:rsidR="0042467D" w:rsidRPr="003407A9">
        <w:rPr>
          <w:noProof/>
        </w:rPr>
        <w:t>(Bernau et al. 2020; Sumner &amp; Venn 2021)</w:t>
      </w:r>
      <w:r w:rsidR="0042467D" w:rsidRPr="003407A9">
        <w:fldChar w:fldCharType="end"/>
      </w:r>
      <w:r w:rsidR="0042467D" w:rsidRPr="003407A9">
        <w:t xml:space="preserve">. </w:t>
      </w:r>
      <w:ins w:id="114" w:author="Diana María Cruz Tejada" w:date="2024-02-01T16:50:00Z">
        <w:r w:rsidR="00B61AA3">
          <w:t xml:space="preserve">Morevover, </w:t>
        </w:r>
      </w:ins>
      <w:ins w:id="115" w:author="Diana María Cruz Tejada" w:date="2024-02-01T16:51:00Z">
        <w:r w:rsidR="004421A5">
          <w:t xml:space="preserve">current assumptions </w:t>
        </w:r>
      </w:ins>
      <w:ins w:id="116" w:author="Diana María Cruz Tejada" w:date="2024-02-01T16:52:00Z">
        <w:r w:rsidR="005E61D4">
          <w:t>about</w:t>
        </w:r>
      </w:ins>
      <w:ins w:id="117" w:author="Diana María Cruz Tejada" w:date="2024-02-01T16:51:00Z">
        <w:r w:rsidR="004421A5">
          <w:t xml:space="preserve"> </w:t>
        </w:r>
      </w:ins>
      <w:ins w:id="118" w:author="Diana María Cruz Tejada" w:date="2024-02-01T16:52:00Z">
        <w:r w:rsidR="0057308D">
          <w:t>germination r</w:t>
        </w:r>
        <w:r w:rsidR="005E61D4">
          <w:t xml:space="preserve">eponses to </w:t>
        </w:r>
      </w:ins>
      <w:del w:id="119" w:author="Diana María Cruz Tejada" w:date="2024-02-01T16:50:00Z">
        <w:r w:rsidR="00AD7D49" w:rsidDel="00B61AA3">
          <w:delText xml:space="preserve">While </w:delText>
        </w:r>
      </w:del>
      <w:del w:id="120" w:author="Diana María Cruz Tejada" w:date="2024-02-01T16:52:00Z">
        <w:r w:rsidR="00AD7D49" w:rsidRPr="0088256E" w:rsidDel="005E61D4">
          <w:delText>m</w:delText>
        </w:r>
        <w:r w:rsidR="0042467D" w:rsidRPr="0088256E" w:rsidDel="005E61D4">
          <w:delText xml:space="preserve">ost information about </w:delText>
        </w:r>
      </w:del>
      <w:r w:rsidR="0042467D" w:rsidRPr="0088256E">
        <w:t>drought</w:t>
      </w:r>
      <w:ins w:id="121" w:author="Diana María Cruz Tejada" w:date="2024-02-01T16:52:00Z">
        <w:r w:rsidR="000A15DB">
          <w:t xml:space="preserve"> are based on </w:t>
        </w:r>
      </w:ins>
      <w:ins w:id="122" w:author="Diana María Cruz Tejada" w:date="2024-02-01T16:53:00Z">
        <w:r w:rsidR="00E6389C">
          <w:t xml:space="preserve">species specific </w:t>
        </w:r>
        <w:r w:rsidR="00E6389C" w:rsidRPr="0088256E">
          <w:fldChar w:fldCharType="begin" w:fldLock="1"/>
        </w:r>
        <w:r w:rsidR="00E6389C" w:rsidRPr="0088256E">
          <w:instrText>ADDIN CSL_CITATION {"citationItems":[{"id":"ITEM-1","itemData":{"DOI":"10.1016/j.baae.2007.10.005","ISSN":"14391791","abstract":"Within arid plant communities species vary considerably in the ability to germinate under water stress. Attempts to correlate this variation with environmental gradients have remained largely inconclusive. Germinating only at high water potentials can be seen as a form of predictive germination. Predictive germination provides a fitness variance reducing mechanism and is therefore expected to show negative correlations with other variance reducing life-history attributes such as large seed size or dormancy. We predicted that differences in life-history attributes rather than edaphic gradients could explain the variation in germination responses to water stress found in arid plant communities. To test our hypothesis we determined the germination response of 28 species from the arid Kalahari savannah to a gradient of osmotic stress, expressed as the water potential needed to reduce germination by 50%. In addition, we determined the life-history variables seed mass and germination fraction and the habitat variables soil texture preference and association with acacias. The data were analysed using phylogenetically independent contrasts in a multiple regression model. Contrary to our hypothesis we found no increase in the capacity to germinate under osmotic stress with increasing seed mass and an increase with increasing germination fraction. However, we also found no significant effect of the habitat variables. This result may be explained by variation in seedling drought tolerance. Drought tolerance will also have a variance-reducing effect and can be expected to trade-off with fractional germination. Our results suggest that in arid plant communities most variation in the capacity to germinate under water stress expresses different ways to make a living under similar conditions rather than adaptations to environmental gradients. © 2007 Gesellschaft für Ökologie.","author":[{"dropping-particle":"","family":"Kos","given":"Martijn","non-dropping-particle":"","parse-names":false,"suffix":""},{"dropping-particle":"","family":"Poschlod","given":"Peter","non-dropping-particle":"","parse-names":false,"suffix":""}],"container-title":"Basic and Applied Ecology","id":"ITEM-1","issue":"6","issued":{"date-parts":[["2008"]]},"page":"645-652","title":"Correlates of inter-specific variation in germination response to water stress in a semi-arid savannah","type":"article-journal","volume":"9"},"uris":["http://www.mendeley.com/documents/?uuid=52d1f40b-6cde-42f5-975c-343c0f3bd08a"]}],"mendeley":{"formattedCitation":"(Kos &amp; Poschlod 2008)","plainTextFormattedCitation":"(Kos &amp; Poschlod 2008)","previouslyFormattedCitation":"(Kos &amp; Poschlod 2008)"},"properties":{"noteIndex":0},"schema":"https://github.com/citation-style-language/schema/raw/master/csl-citation.json"}</w:instrText>
        </w:r>
        <w:r w:rsidR="00E6389C" w:rsidRPr="0088256E">
          <w:fldChar w:fldCharType="separate"/>
        </w:r>
        <w:r w:rsidR="00E6389C" w:rsidRPr="0088256E">
          <w:rPr>
            <w:noProof/>
          </w:rPr>
          <w:t>(Kos &amp; Poschlod 2008)</w:t>
        </w:r>
        <w:r w:rsidR="00E6389C" w:rsidRPr="0088256E">
          <w:fldChar w:fldCharType="end"/>
        </w:r>
        <w:r w:rsidR="00E6389C">
          <w:t xml:space="preserve"> and only arid ecosystems</w:t>
        </w:r>
      </w:ins>
      <w:del w:id="123" w:author="Diana María Cruz Tejada" w:date="2024-02-01T16:53:00Z">
        <w:r w:rsidR="0042467D" w:rsidRPr="0088256E" w:rsidDel="00E6389C">
          <w:delText xml:space="preserve"> effects on germination comes from studies on arid ecosystems</w:delText>
        </w:r>
      </w:del>
      <w:r w:rsidR="0042467D" w:rsidRPr="0088256E">
        <w:t xml:space="preserve"> </w:t>
      </w:r>
      <w:r w:rsidR="0042467D" w:rsidRPr="0088256E">
        <w:fldChar w:fldCharType="begin" w:fldLock="1"/>
      </w:r>
      <w:r w:rsidR="0042467D" w:rsidRPr="0088256E">
        <w:instrText>ADDIN CSL_CITATION {"citationItems":[{"id":"ITEM-1","itemData":{"DOI":"10.17129/BOTSCI.2537","ISSN":"20074476","abstract":"Background: In semiarid ecosystems, many plant species are tolerant to drought. However, increased aridity as a result of climatic change could modify the capacity of germination and establishment. Hypothesis: Under drought conditions, small-seeded species will tend to germinate in higher proportions than large-seeded species because the former have larger surface-to-volume ratio, allowing for more rapid water uptake. Study species: Ageratina espinosarum, Flourensia resinosa, Montanoa tomentosa and Gymnosperma glutinosum (Asteraceae), Dalea bicolor, Eysenhardtia polystachya and Mimosa pringlei (Fabacecae). Study site: Hidalgo, Mexico. September 2015. Methods: We evaluated the effect of five water potential treatments on seed germination. Four dishes (replicates), each with 25 seeds, were used in each treatment. Seeds of each species were weighed and the relationship between seed germination under water stress and seed size was obtained. Results: Germination decreased as water potential was reduced; almost no seeds germinated at -0.8 MPa. The least sensitive species was Eysenhardtia polystachya, whose germination reached 35 % at -0.6 MPa. A positive relationship was found between seed size and germination proportion under water stress. Conclusions: Contrary to expectation, germination was higher in the large-seeded species in all drought treatments, suggesting that large seeds may have a greater capacity to retain water in dry environments.","author":[{"dropping-particle":"","family":"Gelviz-Gelvez","given":"Sandra M.","non-dropping-particle":"","parse-names":false,"suffix":""},{"dropping-particle":"","family":"Pavón","given":"Numa P.","non-dropping-particle":"","parse-names":false,"suffix":""},{"dropping-particle":"","family":"Flores","given":"Joel","non-dropping-particle":"","parse-names":false,"suffix":""},{"dropping-particle":"","family":"Barragán","given":"Felipe","non-dropping-particle":"","parse-names":false,"suffix":""},{"dropping-particle":"","family":"Paz","given":"Horacio","non-dropping-particle":"","parse-names":false,"suffix":""}],"container-title":"Botanical Sciences","id":"ITEM-1","issue":"3","issued":{"date-parts":[["2020"]]},"page":"464-472","title":"Germination of seven species of shrubs in semiarid central Mexico: Effect of drought and seed size","type":"article-journal","volume":"98"},"uris":["http://www.mendeley.com/documents/?uuid=6e635ee7-c3f2-436d-8327-869fb52a658a"]},{"id":"ITEM-2","itemData":{"DOI":"10.1002/ece3.4909","ISSN":"20457758","abstract":"Investigating how seed germination of multiple species in an ecosystem responds to environmental conditions is crucial for understanding the mechanisms for community structure and biodiversity maintenance. However, knowledge of seed germination response of species to environmental conditions is still scarce at the community level. We hypothesized that responses of seed germination to environmental conditions differ among species at the community level, and that germination response is not correlated with seed size. To test this hypothesis, we determined the response of seed germination of 20 common species in the Siziwang Desert Steppe, China, to seasonal temperature regimes (representing April, May, June, and July) and drought stress (0, −0.003, −0.027, −0.155, and −0.87 MPa). Seed germination percentage increased with increasing temperature regime, but Allium ramosum, Allium tenuissimum, Artemisia annua, Artemisia mongolica, Artemisia scoparia, Artemisia sieversiana, Bassia dasyphylla, Kochia prastrata, and Neopallasia pectinata germinated to &gt;60% in the lowest temperature regime (April). Germination decreased with increasing water stress, but Allium ramosum, Artemisia annua, Artemisia scoparia, Bassia dasyphylla, Heteropappus altaicus, Kochia prastrata, Neopallasia pectinata, and Potentilla tanacetifolia germinated to near 60% at −0.87 MPa. Among these eight species, germination of six was tolerant to both temperature and water stress. Mean germination percentage in the four temperature regimes and the five water potentials was not significantly correlated with seed mass or seed area, which were highly correlated. Our results suggest that the species-specific germination responses to environmental conditions are important in structuring the desert steppe community and have implications for predicting community structure under climate change. Thus, the predicted warmer and dryer climate will favor germination of drought-tolerant species, resulting in altered proportions of germinants of different species and subsequently change in community composition of the desert steppe.","author":[{"dropping-particle":"","family":"Yi","given":"Fengyan","non-dropping-particle":"","parse-names":false,"suffix":""},{"dropping-particle":"","family":"Wang","given":"Zhaoren","non-dropping-particle":"","parse-names":false,"suffix":""},{"dropping-particle":"","family":"Baskin","given":"Carol C.","non-dropping-particle":"","parse-names":false,"suffix":""},{"dropping-particle":"","family":"Baskin","given":"Jerry M.","non-dropping-particle":"","parse-names":false,"suffix":""},{"dropping-particle":"","family":"Ye","given":"Ruhan","non-dropping-particle":"","parse-names":false,"suffix":""},{"dropping-particle":""</w:instrText>
      </w:r>
      <w:r w:rsidR="0042467D" w:rsidRPr="00EF4BE5">
        <w:rPr>
          <w:lang w:val="es-CO"/>
          <w:rPrChange w:id="124" w:author="Diana María Cruz Tejada" w:date="2024-02-01T17:06:00Z">
            <w:rPr/>
          </w:rPrChange>
        </w:rPr>
        <w:instrText>,"family":"Sun","given":"Hailian","non-dropping-particle":"","parse-names":false,"suffix":""},{"dropping-particle":"","family":"Zhang","given":"Yuanyuan","non-dropping-particle":"","parse-names":false,"suffix":""},{"dropping-particle":"","family":"Ye","given":"Xuehua","non-dropping-particle":"","parse-names":false,"suffix":""},{"dropping-particle":"","family":"Liu","given":"Guofang","non-dropping-particle":"","parse-names":false,"suffix":""},{"dropping-particle":"","family":"Yang","given":"Xuejun","non-dropping-particle":"","parse-names":false,"suffix":""},{"dropping-particle":"","family":"Huang","given":"Zhenying","non-dropping-particle":"","parse-names":false,"suffix":""}],"container-title":"Ecology and Evolution","id":"ITEM-2","issue":"4","issued":{"date-parts":[["2019"]]},"page":"2149-2159","title":"Seed germination responses to seasonal temperature and drought stress are species-specific but not related to seed size in a desert steppe: Implications for effect of climate change on community structure","type":"article-journal","volume":"9"},"uris":["http://www.mendeley.com/documents/?uuid=1b9025a4-2e90-4582-9957-62922212d0c3"]}],"mendeley":{"formattedCitation":"(Yi et al. 2019; Gelviz-Gelvez et al. 2020)","plainTextFormattedCitation":"(Yi et al. 2019; Gelviz-Gelvez et al. 2020)","previouslyFormattedCitation":"(Yi et al. 2019; Gelviz-Gelvez et al. 2020)"},"properties":{"noteIndex":0},"schema":"https://github.com/citation-style-language/schema/raw/master/csl-citation.json"}</w:instrText>
      </w:r>
      <w:r w:rsidR="0042467D" w:rsidRPr="0088256E">
        <w:fldChar w:fldCharType="separate"/>
      </w:r>
      <w:r w:rsidR="0042467D" w:rsidRPr="00EF4BE5">
        <w:rPr>
          <w:noProof/>
          <w:lang w:val="es-CO"/>
          <w:rPrChange w:id="125" w:author="Diana María Cruz Tejada" w:date="2024-02-01T17:06:00Z">
            <w:rPr>
              <w:noProof/>
            </w:rPr>
          </w:rPrChange>
        </w:rPr>
        <w:t>(Yi et al. 2019; Gelviz-Gelvez et al. 2020)</w:t>
      </w:r>
      <w:r w:rsidR="0042467D" w:rsidRPr="0088256E">
        <w:fldChar w:fldCharType="end"/>
      </w:r>
      <w:r w:rsidR="00F47696" w:rsidRPr="00EF4BE5">
        <w:rPr>
          <w:lang w:val="es-CO"/>
          <w:rPrChange w:id="126" w:author="Diana María Cruz Tejada" w:date="2024-02-01T17:06:00Z">
            <w:rPr/>
          </w:rPrChange>
        </w:rPr>
        <w:t xml:space="preserve"> </w:t>
      </w:r>
      <w:del w:id="127" w:author="Diana María Cruz Tejada" w:date="2024-02-01T16:53:00Z">
        <w:r w:rsidR="00F47696" w:rsidRPr="00EF4BE5" w:rsidDel="00E6389C">
          <w:rPr>
            <w:lang w:val="es-CO"/>
            <w:rPrChange w:id="128" w:author="Diana María Cruz Tejada" w:date="2024-02-01T17:06:00Z">
              <w:rPr/>
            </w:rPrChange>
          </w:rPr>
          <w:delText>and</w:delText>
        </w:r>
        <w:r w:rsidR="0042467D" w:rsidRPr="00EF4BE5" w:rsidDel="00E6389C">
          <w:rPr>
            <w:lang w:val="es-CO"/>
            <w:rPrChange w:id="129" w:author="Diana María Cruz Tejada" w:date="2024-02-01T17:06:00Z">
              <w:rPr/>
            </w:rPrChange>
          </w:rPr>
          <w:delText xml:space="preserve"> in </w:delText>
        </w:r>
        <w:r w:rsidR="00077DAB" w:rsidRPr="00EF4BE5" w:rsidDel="00E6389C">
          <w:rPr>
            <w:lang w:val="es-CO"/>
            <w:rPrChange w:id="130" w:author="Diana María Cruz Tejada" w:date="2024-02-01T17:06:00Z">
              <w:rPr/>
            </w:rPrChange>
          </w:rPr>
          <w:delText>most cases</w:delText>
        </w:r>
        <w:r w:rsidR="0042467D" w:rsidRPr="00EF4BE5" w:rsidDel="00E6389C">
          <w:rPr>
            <w:lang w:val="es-CO"/>
            <w:rPrChange w:id="131" w:author="Diana María Cruz Tejada" w:date="2024-02-01T17:06:00Z">
              <w:rPr/>
            </w:rPrChange>
          </w:rPr>
          <w:delText xml:space="preserve"> responses </w:delText>
        </w:r>
        <w:r w:rsidR="00077DAB" w:rsidRPr="00EF4BE5" w:rsidDel="00E6389C">
          <w:rPr>
            <w:lang w:val="es-CO"/>
            <w:rPrChange w:id="132" w:author="Diana María Cruz Tejada" w:date="2024-02-01T17:06:00Z">
              <w:rPr/>
            </w:rPrChange>
          </w:rPr>
          <w:delText xml:space="preserve">were </w:delText>
        </w:r>
        <w:r w:rsidR="0042467D" w:rsidRPr="00EF4BE5" w:rsidDel="00E6389C">
          <w:rPr>
            <w:lang w:val="es-CO"/>
            <w:rPrChange w:id="133" w:author="Diana María Cruz Tejada" w:date="2024-02-01T17:06:00Z">
              <w:rPr/>
            </w:rPrChange>
          </w:rPr>
          <w:delText>species</w:delText>
        </w:r>
        <w:r w:rsidR="00077DAB" w:rsidRPr="00EF4BE5" w:rsidDel="00E6389C">
          <w:rPr>
            <w:lang w:val="es-CO"/>
            <w:rPrChange w:id="134" w:author="Diana María Cruz Tejada" w:date="2024-02-01T17:06:00Z">
              <w:rPr/>
            </w:rPrChange>
          </w:rPr>
          <w:delText>-specific</w:delText>
        </w:r>
        <w:r w:rsidR="0042467D" w:rsidRPr="00EF4BE5" w:rsidDel="00E6389C">
          <w:rPr>
            <w:lang w:val="es-CO"/>
            <w:rPrChange w:id="135" w:author="Diana María Cruz Tejada" w:date="2024-02-01T17:06:00Z">
              <w:rPr/>
            </w:rPrChange>
          </w:rPr>
          <w:delText xml:space="preserve"> </w:delText>
        </w:r>
        <w:r w:rsidR="0042467D" w:rsidRPr="0088256E" w:rsidDel="00E6389C">
          <w:fldChar w:fldCharType="begin" w:fldLock="1"/>
        </w:r>
        <w:r w:rsidR="0042467D" w:rsidRPr="00EF4BE5" w:rsidDel="00E6389C">
          <w:rPr>
            <w:lang w:val="es-CO"/>
            <w:rPrChange w:id="136" w:author="Diana María Cruz Tejada" w:date="2024-02-01T17:06:00Z">
              <w:rPr/>
            </w:rPrChange>
          </w:rPr>
          <w:delInstrText>ADDIN CSL_CITATION {"citationItems":[{"id":"ITEM-1","itemData":{"DOI":"10.1016/j.baae.2007.10.005","ISSN":"14391791","abstract":"Within arid plant communities species vary considerably in the ability to germinate under water stress. Attempts to correlate this variation with environmental gradients have remained largely inconclusive. Germinating only at high water potentials can be seen as a form of predictive germination. Predictive germination provides a fitness variance reducing mechanism and is therefore expected to show negative correlations with other variance reducing life-history attributes such as large seed size or dormancy. We predicted that differences in life-history attributes rather than edaphic gradients could explain the variation in germination responses to water stress found in arid plant communities. To test our hypothesis we determined the germination response of 28 species from the arid Kalahari savannah to a gradient of osmotic stress, expressed as the water potential needed to reduce germination by 50%. In addition, we determined the life-history variables seed mass and germination fraction and the habitat variables soil texture preference and association with acacias. The data were analysed using phylogenetically independent contrasts in a multiple regression model. Contrary to our hypothesis we found no increase in the capacity to germinate under osmotic stress with increasing seed mass and an increase with increasing germination fraction. However, we also found no significant effect of the habitat variables. This result may be explained by variation in seedling drought tolerance. Drought tolerance will also have a variance-reducing effect and can be expected to trade-off with fractional germination. Our results suggest that in arid plant communities most variation in the capacity to germinate under water stress expresses different ways to make a living under similar conditions rather than adaptations to environmental gradients. © 2007 Gesellschaft für Ökologie.","author":[{"dropping-particle":"","family":"Kos","given":"Martijn","non-dropping-particle":"","parse-names":false,"suffix":""},{"dropping-particle":"","family":"Poschlod","given":"Peter","non-dropping-particle":"","parse-names":false,"suffix":""}],"container-title":"Basic and Applied Ecology","id":"ITEM-1","issue":"6","issued":{"date-parts":[["2008"]]},"page":"645-652","title":"Correlates of inter-specific variation in germination response to water stress in a semi-arid savannah","type":"article-journal","volume":"9"},"uris":["http://www.mendeley.com/documents/?uuid=52d1f40b-6cde-42f5-975c-343c0f3bd08a"]}],"mendeley":{"formattedCitation":"(Kos &amp; Poschlod 2008)","plainTextFormattedCitation":"(Kos &amp; Poschlod 2008)","previouslyFormattedCitation":"(Kos &amp; Poschlod 2008)"},"properties":{"noteIndex":0},"schema":"https://github.com/citation-style-language/schema/raw/master/csl-citation.json"}</w:delInstrText>
        </w:r>
        <w:r w:rsidR="0042467D" w:rsidRPr="0088256E" w:rsidDel="00E6389C">
          <w:fldChar w:fldCharType="separate"/>
        </w:r>
        <w:r w:rsidR="0042467D" w:rsidRPr="00EF4BE5" w:rsidDel="00E6389C">
          <w:rPr>
            <w:noProof/>
            <w:lang w:val="es-CO"/>
            <w:rPrChange w:id="137" w:author="Diana María Cruz Tejada" w:date="2024-02-01T17:06:00Z">
              <w:rPr>
                <w:noProof/>
              </w:rPr>
            </w:rPrChange>
          </w:rPr>
          <w:delText>(Kos &amp; Poschlod 2008)</w:delText>
        </w:r>
        <w:r w:rsidR="0042467D" w:rsidRPr="0088256E" w:rsidDel="00E6389C">
          <w:fldChar w:fldCharType="end"/>
        </w:r>
        <w:r w:rsidR="00F47696" w:rsidRPr="00EF4BE5" w:rsidDel="00E6389C">
          <w:rPr>
            <w:lang w:val="es-CO"/>
            <w:rPrChange w:id="138" w:author="Diana María Cruz Tejada" w:date="2024-02-01T17:06:00Z">
              <w:rPr/>
            </w:rPrChange>
          </w:rPr>
          <w:delText>.</w:delText>
        </w:r>
      </w:del>
      <w:r w:rsidR="00F47696" w:rsidRPr="00EF4BE5">
        <w:rPr>
          <w:lang w:val="es-CO"/>
          <w:rPrChange w:id="139" w:author="Diana María Cruz Tejada" w:date="2024-02-01T17:06:00Z">
            <w:rPr/>
          </w:rPrChange>
        </w:rPr>
        <w:t xml:space="preserve"> </w:t>
      </w:r>
      <w:commentRangeStart w:id="140"/>
      <w:r w:rsidR="00F47696" w:rsidRPr="00EF4BE5">
        <w:rPr>
          <w:lang w:val="es-CO"/>
          <w:rPrChange w:id="141" w:author="Diana María Cruz Tejada" w:date="2024-02-01T17:06:00Z">
            <w:rPr/>
          </w:rPrChange>
        </w:rPr>
        <w:t xml:space="preserve">It is largely unknown </w:t>
      </w:r>
      <w:r w:rsidR="00F66DD8" w:rsidRPr="00EF4BE5">
        <w:rPr>
          <w:lang w:val="es-CO"/>
          <w:rPrChange w:id="142" w:author="Diana María Cruz Tejada" w:date="2024-02-01T17:06:00Z">
            <w:rPr/>
          </w:rPrChange>
        </w:rPr>
        <w:t>whether there is significant intra-specific variability in germination responses to water stress</w:t>
      </w:r>
      <w:r w:rsidR="0088256E" w:rsidRPr="00EF4BE5">
        <w:rPr>
          <w:lang w:val="es-CO"/>
          <w:rPrChange w:id="143" w:author="Diana María Cruz Tejada" w:date="2024-02-01T17:06:00Z">
            <w:rPr/>
          </w:rPrChange>
        </w:rPr>
        <w:t xml:space="preserve"> as it is </w:t>
      </w:r>
      <w:r w:rsidR="0088256E" w:rsidRPr="00EF4BE5">
        <w:rPr>
          <w:lang w:val="es-CO"/>
          <w:rPrChange w:id="144" w:author="Diana María Cruz Tejada" w:date="2024-02-01T17:06:00Z">
            <w:rPr/>
          </w:rPrChange>
        </w:rPr>
        <w:lastRenderedPageBreak/>
        <w:t xml:space="preserve">suggested by some recent research </w:t>
      </w:r>
      <w:r w:rsidR="0088256E" w:rsidRPr="00F66DD8">
        <w:fldChar w:fldCharType="begin" w:fldLock="1"/>
      </w:r>
      <w:r w:rsidR="0088256E" w:rsidRPr="00EF4BE5">
        <w:rPr>
          <w:lang w:val="es-CO"/>
          <w:rPrChange w:id="145" w:author="Diana María Cruz Tejada" w:date="2024-02-01T17:06:00Z">
            <w:rPr/>
          </w:rPrChange>
        </w:rPr>
        <w:instrText xml:space="preserve">ADDIN CSL_CITATION {"citationItems":[{"id":"ITEM-1","itemData":{"DOI":"10.1002/ece3.4909","ISSN":"20457758","abstract":"Investigating how seed germination of multiple species in an ecosystem responds to environmental conditions is crucial for understanding the mechanisms for community structure and biodiversity maintenance. However, knowledge of seed germination response of species to environmental conditions is still scarce at the community level. We hypothesized that responses of seed germination to environmental conditions differ among species at the community level, and that germination response is not correlated with seed size. To test this hypothesis, we determined the response of seed germination of 20 common species in the Siziwang Desert Steppe, China, to seasonal temperature regimes (representing April, May, June, and July) and drought stress (0, −0.003, −0.027, −0.155, and −0.87 MPa). Seed germination percentage increased with increasing temperature regime, but Allium ramosum, Allium tenuissimum, Artemisia annua, Artemisia mongolica, Artemisia scoparia, Artemisia sieversiana, Bassia dasyphylla, Kochia prastrata, and Neopallasia pectinata germinated to &gt;60% in the lowest temperature regime (April). Germination decreased with increasing water stress, but Allium ramosum, Artemisia annua, Artemisia scoparia, </w:instrText>
      </w:r>
      <w:r w:rsidR="0088256E" w:rsidRPr="00F66DD8">
        <w:instrText>Bassia dasyphylla, Heteropappus altaicus, Kochia prastrata, Neopallasia pectinata, and Potentilla tanacetifolia germinated to near 60% at −0.87 MPa. Among these eight species, germination of six was tolerant to both temperature and water stress. Mean germination percentage in the four temperature regimes and the five water potentials was not significantly correlated with seed mass or seed area, which were highly correlated. Our results suggest that the species-specific germination responses to environmental conditions are important in structuring the desert steppe community and have implications for predicting community structure under climate change. Thus, the predicted warmer and dryer climate will favor germination of drought-tolerant species, resulting in altered proportions of germinants of different species and subsequently change in community composition of the desert steppe.","author":[{"dropping-particle":"","family":"Yi","given":"Fengyan","non-dropping-particle":"","parse-names":false,"suffix":""},{"dropping-particle":"","family":"Wang","given":"Zhaoren","non-dropping-particle":"","parse-names":false,"suffix":""},{"dropping-particle":"","family":"Baskin","given":"Carol C.","non-dropping-particle":"","parse-names":false,"suffix":""},{"dropping-particle":"","family":"Baskin","given":"Jerry M.","non-dropping-particle":"","parse-names":false,"suffix":""},{"dropping-particle":"","family":"Ye","given":"Ruhan","non-dropping-particle":"","parse-names":false,"suffix":""},{"dropping-particle":"","family":"Sun","given":"Hailian","non-dropping-particle":"","parse-names":false,"suffix":""},{"dropping-particle":"","family":"Zhang","given":"Yuanyuan","non-dropping-particle":"","parse-names":false,"suffix":""},{"dropping-particle":"","family":"Ye","given":"Xuehua","non-dropping-particle":"","parse-names":false,"suffix":""},{"dropping-particle":"","family":"Liu","given":"Guofang","non-dropping-particle":"","parse-names":false,"suffix":""},{"dropping-particle":"","family":"Yang","given":"Xuejun","non-dropping-particle":"","parse-names":false,"suffix":""},{"dropping-particle":"","family":"Huang","given":"Zhenying","non-dropping-particle":"","parse-names":false,"suffix":""}],"container-title":"Ecology and Evolution","id":"ITEM-1","issue":"4","issued":{"date-parts":[["2019"]]},"page":"2149-2159","title":"Seed germination responses to seasonal temperature and drought stress are species-specific but not related to seed size in a desert steppe: Implications for effect of climate change on community structure","type":"article-journal","volume":"9"},"uris":["http://www.mendeley.com/documents/?uuid=1b9025a4-2e90-4582-9957-62922212d0c3"]}],"mendeley":{"formattedCitation":"(Yi et al. 2019)","plainTextFormattedCitation":"(Yi et al. 2019)","previouslyFormattedCitation":"(Yi et al. 2019)"},"properties":{"noteIndex":0},"schema":"https://github.com/citation-style-language/schema/raw/master/csl-citation.json"}</w:instrText>
      </w:r>
      <w:r w:rsidR="0088256E" w:rsidRPr="00F66DD8">
        <w:fldChar w:fldCharType="separate"/>
      </w:r>
      <w:r w:rsidR="0088256E" w:rsidRPr="00F66DD8">
        <w:rPr>
          <w:noProof/>
        </w:rPr>
        <w:t>(Yi et al. 2019)</w:t>
      </w:r>
      <w:r w:rsidR="0088256E" w:rsidRPr="00F66DD8">
        <w:fldChar w:fldCharType="end"/>
      </w:r>
      <w:r w:rsidR="0088256E">
        <w:t xml:space="preserve"> </w:t>
      </w:r>
      <w:r w:rsidR="00F66DD8" w:rsidRPr="00F66DD8">
        <w:t>and whethere this variability show functional significance along local water availability gradients</w:t>
      </w:r>
      <w:r w:rsidR="0042467D" w:rsidRPr="00F66DD8">
        <w:t xml:space="preserve"> and even within species</w:t>
      </w:r>
      <w:r w:rsidR="0088256E">
        <w:t xml:space="preserve"> Gya2023?)</w:t>
      </w:r>
      <w:r w:rsidR="0042467D" w:rsidRPr="00F66DD8">
        <w:t>.</w:t>
      </w:r>
      <w:r w:rsidR="0070124F" w:rsidRPr="003407A9">
        <w:t xml:space="preserve"> </w:t>
      </w:r>
      <w:commentRangeEnd w:id="140"/>
      <w:r w:rsidR="00D00642">
        <w:rPr>
          <w:rStyle w:val="Refdecomentario"/>
        </w:rPr>
        <w:commentReference w:id="140"/>
      </w:r>
      <w:r w:rsidR="00B67CBC" w:rsidRPr="003407A9">
        <w:t>A promising</w:t>
      </w:r>
      <w:r w:rsidR="00010E7B" w:rsidRPr="003407A9">
        <w:t xml:space="preserve"> approach to study seed responses to moisture and water stress is the application of developmental threshold models</w:t>
      </w:r>
      <w:r w:rsidR="004D1066" w:rsidRPr="003407A9">
        <w:t xml:space="preserve"> </w:t>
      </w:r>
      <w:r w:rsidR="00A80841" w:rsidRPr="003407A9">
        <w:fldChar w:fldCharType="begin" w:fldLock="1"/>
      </w:r>
      <w:r w:rsidR="00661070" w:rsidRPr="003407A9">
        <w:instrText>ADDIN CSL_CITATION {"citationItems":[{"id":"ITEM-1","itemData":{"DOI":"10.1016/j.tree.2014.11.008","ISSN":"01695347","PMID":"25534247","abstract":"Process-based models of development predict developmental rates and phenology as a function of physiological responses to multiple dynamic environmental factors. These models can be adapted to analyze diverse processes in evolutionary ecology. By linking models across life stages, they can predict life cycles and generation times. By incorporating fitness, they can identify environmental and physiological factors that limit species distributions. By incorporating population variance, they can investigate mechanisms of intraspecific variation or synchronization. By incorporating genetics, they can predict genotype-specific phenology under diverse climatic scenarios and examine causes and consequences of pleiotropy across life stages. With further development, they have the potential to predict genotype-specific ranges and identify key genes involved in determining phenology and fitness in variable and changing environments.","author":[{"dropping-particle":"","family":"Donohue","given":"Kathleen","non-dropping-particle":"","parse-names":false,"suffix":""},{"dropping-particle":"","family":"Burghardt","given":"Liana T.","non-dropping-particle":"","parse-names":false,"suffix":""},{"dropping-particle":"","family":"Runcie","given":"Daniel","non-dropping-particle":"","parse-names":false,"suffix":""},{"dropping-particle":"","family":"Bradford","given":"Kent J.","non-dropping-particle":"","parse-names":false,"suffix":""},{"dropping-particle":"","family":"Schmitt","given":"Johanna","non-dropping-particle":"","parse-names":false,"suffix":""}],"container-title":"Trends in Ecology and Evolution","id":"ITEM-1","issue":"2","issued":{"date-parts":[["2015"]]},"page":"66-77","publisher":"Elsevier Ltd","title":"Applying developmental threshold models to evolutionary ecology","type":"article-journal","volume":"30"},"uris":["http://www.mendeley.com/documents/?uuid=899cba3b-bdc6-47c8-9f47-5db33716f348"]}],"mendeley":{"formattedCitation":"(Donohue et al. 2015)","plainTextFormattedCitation":"(Donohue et al. 2015)","previouslyFormattedCitation":"(Donohue et al. 2015)"},"properties":{"noteIndex":0},"schema":"https://github.com/citation-style-language/schema/raw/master/csl-citation.json"}</w:instrText>
      </w:r>
      <w:r w:rsidR="00A80841" w:rsidRPr="003407A9">
        <w:fldChar w:fldCharType="separate"/>
      </w:r>
      <w:r w:rsidR="00A80841" w:rsidRPr="003407A9">
        <w:rPr>
          <w:noProof/>
        </w:rPr>
        <w:t>(Donohue et al. 2015)</w:t>
      </w:r>
      <w:r w:rsidR="00A80841" w:rsidRPr="003407A9">
        <w:fldChar w:fldCharType="end"/>
      </w:r>
      <w:r w:rsidR="00A80841" w:rsidRPr="003407A9">
        <w:t xml:space="preserve"> </w:t>
      </w:r>
      <w:r w:rsidR="009156DA" w:rsidRPr="003407A9">
        <w:t xml:space="preserve">, specifically, the modelling of the seed germination niche using hydro-time models </w:t>
      </w:r>
      <w:r w:rsidR="0070124F" w:rsidRPr="003407A9">
        <w:fldChar w:fldCharType="begin" w:fldLock="1"/>
      </w:r>
      <w:r w:rsidR="0070124F" w:rsidRPr="003407A9">
        <w:instrText>ADDIN CSL_CITATION {"citationItems":[{"id":"ITEM-1","itemData":{"DOI":"10.1079/9780851994048.0401","ISBN":"9780851994048","abstract":"Hydrothermal time (HTT) analysis is an effective method for quantifying germination response to temperature and water potential. Time course curves under any temperature and water potential conditions can be generated from knowledge of the HTT parameters mean base water potential, standard deviation of base water potentials, base temperature, and hydrothermal time requirement. These parameters were used as indices for making comparisons among 24 species including shrubs, grasses and perennial herbs from the deserts and semi-deserts of Asia and North America. Halophytes (salt-tolerant species) are characterized by low base water potential values but high hydrothermal time constants. Psammophytes (species that inhabit high-sand soils) are just the opposite, and bodenvags (generalist species with no special soil requirements) display a wide range in all parameter values. Variation in the distribution of base water potentials strongly influences uniformity of germination. The results illustrate that germination rate in water or at reduced water potentials is closely associated with HTT parameters. These findings also have important ecological relevance, in that they help explain differences in germination patterns associated with contrasting habitats.","author":[{"dropping-particle":"","family":"Allen","given":"P. S.","non-dropping-particle":"","parse-names":false,"suffix":""},{"dropping-particle":"","family":"Meyer","given":"S. E.","non-dropping-particle":"","parse-names":false,"suffix":""},{"dropping-particle":"","family":"Khan","given":"M. A.","non-dropping-particle":"","parse-names":false,"suffix":""}],"container-title":"Seed biology: advances and applications. Proceedings of the Sixth International Workshop on Seeds, Merida, Mexico, 1999.","id":"ITEM-1","issue":"January","issued":{"date-parts":[["2009"]]},"page":"401-410","title":"Hydrothermal time as a tool in comparative germination studies.","type":"article-journal"},"uris":["http://www.mendeley.com/documents/?uuid=8c74bb3d-dc03-4738-ae22-7a3ca5a5cf25"]},{"id":"ITEM-2","itemData":{"DOI":"10.1614/0043-1745(2002)050[0248:aohttq]2.0.co;2","ISSN":"0043-1745","abstract":"Knowledge and prediction of seasonal weed seedling emergence patterns is useful in weed management programs. Seed dormancy is a major factor influencing the timing of seedling emergence, and once dormancy is broken, environmental conditions determine the rate of germination and seedling emergence. Seed dormancy is a population-based phenomenon, because individual seeds are independently sensing their environment and responding physiologically to the signals they perceive. Mathematical models based on characterizing the variation that occurs in germination times among individual seeds in a population can describe and quantify environmental and after-ripening effects on seed dormancy. In particular, the hydrothermal time model can describe and quantify the effects of temperature and water potential on seed germination. This model states that the time to germination of a given seed fraction is inversely proportional to the amount by which a given germination factor (e.g., temperature or water potential) exceeds a threshold level for that factor. The hydrothermal time model provides a robust method for understanding how environmental factors interact to result in the germination phenotype (i.e., germination pattern over time) of a seed population. In addition, other factors that influence seed dormancy and germination act by causing the water potential thresholds of the seed population to shift to higher or lower values. This relatively simple model can describe and quantify the germination behavior of seeds across a wide array of environmental conditions and dormancy states, and can be used as an input to more general models of seed germination and seedling emergence in the field.","author":[{"dropping-particle":"","family":"Bradford","given":"Kent J.","non-dropping-particle":"","parse-names":false,"suffix":""}],"container-title":"Weed Science","id":"ITEM-2","issue":"2","issued":{"date-parts":[["2002"]]},"page":"248-260","title":"Applications of hydrothermal time to quantifying and modeling seed germination and dormancy","type":"article-journal","volume":"50"},"uris":["http://www.mendeley.com/documents/?uuid=c3c90c78-e390-4928-9fe8-703e576e67bf"]},{"id":"ITEM-3","itemData":{"author":[{"dropping-particle":"","family":"Bewley","given":"JD","non-dropping-particle":"","parse-names":false,"suffix":""},{"dropping-particle":"","family":"Bradford","given":"KJ","non-dropping-particle":"","parse-names":false,"suffix":""},{"dropping-particle":"","family":"Hilhorst","given":"HWM","non-dropping-particle":"","parse-names":false,"suffix":""},{"dropping-particle":"","family":"Nonogaki","given":"H","non-dropping-particle":"","parse-names":false,"suffix":""}],"container-title":"Seeds: physiology of development, germination and dormancy","edition":"3rd","editor":[{"dropping-particle":"","family":"Bewley","given":"JD","non-dropping-particle":"","parse-names":false,"suffix":""},{"dropping-particle":"","family":"Bradford","given":"K","non-dropping-particle":"","parse-names":false,"suffix":""},{"dropping-particle":"","family":"Hilhorst","given":"H","non-dropping-particle":"","parse-names":false,"suffix":""}],"id":"ITEM-3","issued":{"date-parts":[["2013"]]},"publisher":"Springer","publisher-place":"New York","title":"Environmental regulation of dormancy and germination","type":"chapter"},"uris":["http://www.mendeley.com/documents/?uuid=aee78e0b-acbd-4bf7-8357-1f8a96d11e2e"]}],"mendeley":{"formattedCitation":"(Bradford 2002; Allen et al. 2009; Bewley et al. 2013)","plainTextFormattedCitation":"(Bradford 2002; Allen et al. 2009; Bewley et al. 2013)","previouslyFormattedCitation":"(Bradford 2002; Allen et al. 2009; Bewley et al. 2013)"},"properties":{"noteIndex":0},"schema":"https://github.com/citation-style-language/schema/raw/master/csl-citation.json"}</w:instrText>
      </w:r>
      <w:r w:rsidR="0070124F" w:rsidRPr="003407A9">
        <w:fldChar w:fldCharType="separate"/>
      </w:r>
      <w:r w:rsidR="0070124F" w:rsidRPr="003407A9">
        <w:rPr>
          <w:noProof/>
        </w:rPr>
        <w:t>(Bradford 2002; Allen et al. 2009; Bewley et al. 2013)</w:t>
      </w:r>
      <w:r w:rsidR="0070124F" w:rsidRPr="003407A9">
        <w:fldChar w:fldCharType="end"/>
      </w:r>
      <w:r w:rsidR="0070124F" w:rsidRPr="003407A9">
        <w:t xml:space="preserve">. </w:t>
      </w:r>
      <w:r w:rsidR="00F61892" w:rsidRPr="003407A9">
        <w:t>In the hydro-time framework, f</w:t>
      </w:r>
      <w:r w:rsidR="0070124F" w:rsidRPr="003407A9">
        <w:t>or germination to happen</w:t>
      </w:r>
      <w:r w:rsidR="00D26851" w:rsidRPr="003407A9">
        <w:t>,</w:t>
      </w:r>
      <w:r w:rsidR="0070124F" w:rsidRPr="003407A9">
        <w:t xml:space="preserve"> water availability </w:t>
      </w:r>
      <w:r w:rsidR="00737879" w:rsidRPr="003407A9">
        <w:t xml:space="preserve">in the environment </w:t>
      </w:r>
      <w:r w:rsidR="0070124F" w:rsidRPr="003407A9">
        <w:t xml:space="preserve">must surpass a specific </w:t>
      </w:r>
      <w:r w:rsidR="004752A6" w:rsidRPr="003407A9">
        <w:t>threshold</w:t>
      </w:r>
      <w:r w:rsidR="0070124F" w:rsidRPr="003407A9">
        <w:t xml:space="preserve"> (i.e. </w:t>
      </w:r>
      <w:r w:rsidR="004752A6" w:rsidRPr="003407A9">
        <w:t xml:space="preserve">the </w:t>
      </w:r>
      <w:r w:rsidR="0070124F" w:rsidRPr="003407A9">
        <w:t>base water potential,</w:t>
      </w:r>
      <w:r w:rsidR="0070124F" w:rsidRPr="003407A9">
        <w:rPr>
          <w:rFonts w:cstheme="minorHAnsi"/>
        </w:rPr>
        <w:t xml:space="preserve"> ψ</w:t>
      </w:r>
      <w:r w:rsidR="0070124F" w:rsidRPr="003407A9">
        <w:rPr>
          <w:rFonts w:cstheme="minorHAnsi"/>
          <w:vertAlign w:val="subscript"/>
        </w:rPr>
        <w:t>b</w:t>
      </w:r>
      <w:r w:rsidR="0070124F" w:rsidRPr="003407A9">
        <w:t>).</w:t>
      </w:r>
      <w:r w:rsidR="000B658C" w:rsidRPr="003407A9">
        <w:t xml:space="preserve"> Each seed in a population has its own value of </w:t>
      </w:r>
      <w:r w:rsidR="000B658C" w:rsidRPr="003407A9">
        <w:rPr>
          <w:rFonts w:cstheme="minorHAnsi"/>
        </w:rPr>
        <w:t>ψ</w:t>
      </w:r>
      <w:r w:rsidR="000B658C" w:rsidRPr="003407A9">
        <w:rPr>
          <w:rFonts w:cstheme="minorHAnsi"/>
          <w:vertAlign w:val="subscript"/>
        </w:rPr>
        <w:t>b</w:t>
      </w:r>
      <w:r w:rsidR="000B658C" w:rsidRPr="003407A9">
        <w:rPr>
          <w:rFonts w:cstheme="minorHAnsi"/>
        </w:rPr>
        <w:t xml:space="preserve">, and therefore calculating this parameter and its variation allows to </w:t>
      </w:r>
      <w:r w:rsidR="00411431" w:rsidRPr="003407A9">
        <w:rPr>
          <w:rFonts w:cstheme="minorHAnsi"/>
        </w:rPr>
        <w:t>test the sources and mechanisms of variation among individuals (i.e. intraspecific variability in seed responses to water stress)</w:t>
      </w:r>
      <w:r w:rsidR="00661070" w:rsidRPr="003407A9">
        <w:rPr>
          <w:rFonts w:cstheme="minorHAnsi"/>
        </w:rPr>
        <w:t xml:space="preserve"> </w:t>
      </w:r>
      <w:r w:rsidR="00661070" w:rsidRPr="003407A9">
        <w:rPr>
          <w:rFonts w:cstheme="minorHAnsi"/>
        </w:rPr>
        <w:fldChar w:fldCharType="begin" w:fldLock="1"/>
      </w:r>
      <w:r w:rsidR="009F62E4" w:rsidRPr="003407A9">
        <w:rPr>
          <w:rFonts w:cstheme="minorHAnsi"/>
        </w:rPr>
        <w:instrText>ADDIN CSL_CITATION {"citationItems":[{"id":"ITEM-1","itemData":{"DOI":"10.1016/j.tree.2014.11.008","ISSN":"01695347","PMID":"25534247","abstract":"Process-based models of development predict developmental rates and phenology as a function of physiological responses to multiple dynamic environmental factors. These models can be adapted to analyze diverse processes in evolutionary ecology. By linking models across life stages, they can predict life cycles and generation times. By incorporating fitness, they can identify environmental and physiological factors that limit species distributions. By incorporating population variance, they can investigate mechanisms of intraspecific variation or synchronization. By incorporating genetics, they can predict genotype-specific phenology under diverse climatic scenarios and examine causes and consequences of pleiotropy across life stages. With further development, they have the potential to predict genotype-specific ranges and identify key genes involved in determining phenology and fitness in variable and changing environments.","author":[{"dropping-particle":"","family":"Donohue","given":"Kathleen","non-dropping-particle":"","parse-names":false,"suffix":""},{"dropping-particle":"","family":"Burghardt","given":"Liana T.","non-dropping-particle":"","parse-names":false,"suffix":""},{"dropping-particle":"","family":"Runcie","given":"Daniel","non-dropping-particle":"","parse-names":false,"suffix":""},{"dropping-particle":"","family":"Bradford","given":"Kent J.","non-dropping-particle":"","parse-names":false,"suffix":""},{"dropping-particle":"","family":"Schmitt","given":"Johanna","non-dropping-particle":"","parse-names":false,"suffix":""}],"container-title":"Trends in Ecology and Evolution","id":"ITEM-1","issue":"2","issued":{"date-parts":[["2015"]]},"page":"66-77","publisher":"Elsevier Ltd","title":"Applying developmental threshold models to evolutionary ecology","type":"article-journal","volume":"30"},"uris":["http://www.mendeley.com/documents/?uuid=899cba3b-bdc6-47c8-9f47-5db33716f348"]}],"mendeley":{"formattedCitation":"(Donohue et al. 2015)","plainTextFormattedCitation":"(Donohue et al. 2015)","previouslyFormattedCitation":"(Donohue et al. 2015)"},"properties":{"noteIndex":0},"schema":"https://github.com/citation-style-language/schema/raw/master/csl-citation.json"}</w:instrText>
      </w:r>
      <w:r w:rsidR="00661070" w:rsidRPr="003407A9">
        <w:rPr>
          <w:rFonts w:cstheme="minorHAnsi"/>
        </w:rPr>
        <w:fldChar w:fldCharType="separate"/>
      </w:r>
      <w:r w:rsidR="00661070" w:rsidRPr="003407A9">
        <w:rPr>
          <w:rFonts w:cstheme="minorHAnsi"/>
          <w:noProof/>
        </w:rPr>
        <w:t>(Donohue et al. 2015)</w:t>
      </w:r>
      <w:r w:rsidR="00661070" w:rsidRPr="003407A9">
        <w:rPr>
          <w:rFonts w:cstheme="minorHAnsi"/>
        </w:rPr>
        <w:fldChar w:fldCharType="end"/>
      </w:r>
      <w:r w:rsidR="00A026B7" w:rsidRPr="003407A9">
        <w:rPr>
          <w:rFonts w:cstheme="minorHAnsi"/>
        </w:rPr>
        <w:t>.</w:t>
      </w:r>
    </w:p>
    <w:p w14:paraId="368A2E6B" w14:textId="3F8C7B67" w:rsidR="00EE5407" w:rsidRPr="003407A9" w:rsidRDefault="006D4A62" w:rsidP="00AE1B59">
      <w:pPr>
        <w:spacing w:line="360" w:lineRule="auto"/>
        <w:ind w:firstLine="709"/>
        <w:jc w:val="both"/>
      </w:pPr>
      <w:r w:rsidRPr="003407A9">
        <w:t>Global warming</w:t>
      </w:r>
      <w:r w:rsidRPr="003407A9" w:rsidDel="009B1090">
        <w:t xml:space="preserve"> </w:t>
      </w:r>
      <w:r w:rsidR="00236298" w:rsidRPr="003407A9">
        <w:t xml:space="preserve">is a major challenge for worldwide </w:t>
      </w:r>
      <w:r w:rsidR="00AD70BD" w:rsidRPr="003407A9">
        <w:t xml:space="preserve">alpine </w:t>
      </w:r>
      <w:r w:rsidR="00236298" w:rsidRPr="003407A9">
        <w:t>ecosystems</w:t>
      </w:r>
      <w:r w:rsidR="005A4AAD" w:rsidRPr="003407A9">
        <w:t>.</w:t>
      </w:r>
      <w:r w:rsidR="0015216C" w:rsidRPr="003407A9">
        <w:t xml:space="preserve"> </w:t>
      </w:r>
      <w:r w:rsidR="005A4AAD" w:rsidRPr="003407A9">
        <w:t xml:space="preserve">International </w:t>
      </w:r>
      <w:r w:rsidR="00382DF7" w:rsidRPr="003407A9">
        <w:t>records show higher temperature</w:t>
      </w:r>
      <w:r w:rsidR="005A4AAD" w:rsidRPr="003407A9">
        <w:t xml:space="preserve"> increases </w:t>
      </w:r>
      <w:commentRangeStart w:id="146"/>
      <w:r w:rsidR="00816DBE" w:rsidRPr="003407A9">
        <w:fldChar w:fldCharType="begin" w:fldLock="1"/>
      </w:r>
      <w:r w:rsidR="005F79C0" w:rsidRPr="003407A9">
        <w:instrText>ADDIN CSL_CITATION {"citationItems":[{"id":"ITEM-1","itemData":{"DOI":"10.1177/0002716295541001010","ISBN":"9789291691432","ISSN":"15523349","abstract":"This article argues that significant political, economic, and social changes within Salvadoran society and changes in the world arena permitted reconciliation between the Salvadoran government and the insurgents of the Farabundo Martí National Liberation Front (FMLN). The negotiated peace was based on contending parties' perceptions that each could claim victory and that society had been transformed sufficiently to permit an acceptable future. The U.S. government's support for the Salvadoran government and the peace process, for reasons of both national security and the promotion of democracy and human rights, was vindicated. Salvadoran society is progressing toward the end state envisioned by the U.S. government and by Salvadoran democrats. The 1994 presidential elections included all political parties, and the FMLN established itself for the time being as the nation's second-strongest political force in the democratic process. Continued economic development and consolidation of democratic society depend on maintaining the expansion of opportunities for historically excluded sectors of society. © 1995, SAGE Periodicals Press. All rights reserved.","author":[{"dropping-particle":"","family":"IPCC","given":"","non-dropping-particle":"","parse-names":false,"suffix":""}],"container-title":"Contribution of Working Groups I, II and III to the Fifth Assessment Report of the Intergovernmental Panel on Climate Change [Core","id":"ITEM-1","issued":{"date-parts":[["2014"]]},"number-of-pages":"151","publisher-place":"Geneva, Switzerland","title":"Climate change 2014 Synthesis Report","type":"report"},"uris":["http://www.mendeley.com/documents/?uuid=50dca0d2-d677-4133-b921-d5c2319d91a8"]}],"mendeley":{"formattedCitation":"(IPCC 2014)","plainTextFormattedCitation":"(IPCC 2014)","previouslyFormattedCitation":"(IPCC 2014)"},"properties":{"noteIndex":0},"schema":"https://github.com/citation-style-language/schema/raw/master/csl-citation.json"}</w:instrText>
      </w:r>
      <w:r w:rsidR="00816DBE" w:rsidRPr="003407A9">
        <w:fldChar w:fldCharType="separate"/>
      </w:r>
      <w:r w:rsidR="00816DBE" w:rsidRPr="003407A9">
        <w:rPr>
          <w:noProof/>
        </w:rPr>
        <w:t>(IPCC 2014)</w:t>
      </w:r>
      <w:r w:rsidR="00816DBE" w:rsidRPr="003407A9">
        <w:fldChar w:fldCharType="end"/>
      </w:r>
      <w:commentRangeEnd w:id="146"/>
      <w:r w:rsidR="005F79C0" w:rsidRPr="003407A9">
        <w:rPr>
          <w:rStyle w:val="Refdecomentario"/>
        </w:rPr>
        <w:commentReference w:id="146"/>
      </w:r>
      <w:r w:rsidR="005A4AAD" w:rsidRPr="003407A9">
        <w:t xml:space="preserve"> </w:t>
      </w:r>
      <w:r w:rsidR="00956530" w:rsidRPr="003407A9">
        <w:t xml:space="preserve">and associated changes in summit plant communities </w:t>
      </w:r>
      <w:r w:rsidR="009F62E4" w:rsidRPr="003407A9">
        <w:fldChar w:fldCharType="begin" w:fldLock="1"/>
      </w:r>
      <w:r w:rsidR="00816DBE" w:rsidRPr="003407A9">
        <w:instrText>ADDIN CSL_CITATION {"citationItems":[{"id":"ITEM-1","itemData":{"DOI":"10.3389/fevo.2021.642309","ISSN":"2296701X","abstract":"The alpine life zone is expected to undergo major changes with ongoing climate change. While an increase of plant species richness on mountain summits has generally been found, competitive displacement may result in the long term. Here, we explore how species richness and surface cover types (vascular plants, litter, bare ground, scree and rock) changed over time on different bedrocks on summits of the European Alps. We focus on how species richness and turnover (new and lost species) depended on the density of existing vegetation, namely vascular plant cover. We analyzed permanent plots (1 m × 1 m) in each cardinal direction on 24 summits (24 × 4 × 4), with always four summits distributed along elevation gradients in each of six regions (three siliceous, three calcareous) across the European Alps. Mean summer temperatures derived from downscaled climate data increased synchronously over the past 30 years in all six regions. During the investigated 14 years, vascular plant cover decreased on siliceous bedrock, coupled with an increase in litter, and it marginally increased on higher calcareous summits. Species richness showed a unimodal relationship with vascular plant cover. Richness increased over time on siliceous bedrock but slightly decreased on calcareous bedrock due to losses in plots with high plant cover. Our analyses suggest contrasting and complex processes on siliceous versus calcareous summits in the European Alps. The unimodal richness-cover relationship and species losses at high plant cover suggest competition as a driver for vegetation change on alpine summits.","author":[{"dropping-particle":"","family":"Nicklas","given":"Lena","non-dropping-particle":"","parse-names":false,"suffix":""},{"dropping-particle":"","family":"Walde","given":"Janette","non-dropping-particle":"","parse-names":false,"suffix":""},{"dropping-particle":"","family":"Wipf","given":"Sonja","non-dropping-particle":"","parse-names":false,"suffix":""},{"dropping-particle":"","family":"Lamprecht","given":"Andrea","non-dropping-particle":"","parse-names":false,"suffix":""},{"dropping-particle":"","family":"Mallaun","given":"Martin","non-dropping-particle":"","parse-names":false,"suffix":""},{"dropping-particle":"","family":"Rixen","given":"Christian","non-dropping-particle":"","parse-names":false,"suffix":""},{"dropping-particle":"","family":"Steinbauer","given":"Klaus","non-dropping-particle":"","parse-names":false,"suffix":""},{"dropping-particle":"","family":"Theurillat","given":"Jean Paul","non-dropping-particle":"","parse-names":false,"suffix":""},{"dropping-particle":"","family":"Unterluggauer","given":"Peter","non-dropping-particle":"","parse-names":false,"suffix":""},{"dropping-particle":"","family":"Vittoz","given":"Pascal","non-dropping-particle":"","parse-names":false,"suffix":""},{"dropping-particle":"","family":"Moser","given":"Dietmar","non-dropping-particle":"","parse-names":false,"suffix":""},{"dropping-particle":"","family":"Gattringer","given":"Andreas","non-dropping-particle":"","parse-names":false,"suffix":""},{"dropping-particle":"","family":"Wessely","given":"Johannes","non-dropping-particle":"","parse-names":false,"suffix":""},{"dropping-particle":"","family":"Erschbamer","given":"Brigitta","non-dropping-particle":"","parse-names":false,"suffix":""}],"container-title":"Frontiers in Ecology and Evolution","id":"ITEM-1","issue":"April","issued":{"date-parts":[["2021","4","9"]]},"page":"1-15","publisher":"Frontiers Media S.A.","title":"Climate Change Affects Vegetation Differently on Siliceous and Calcareous Summits of the European Alps","type":"article-journal","volume":"9"},"uris":["http://www.mendeley.com/documents/?uuid=9cd897f6-d7ec-42df-9bb5-6f570d9e7c07"]}],"mendeley":{"formattedCitation":"(Nicklas et al. 2021)","plainTextFormattedCitation":"(Nicklas et al. 2021)","previouslyFormattedCitation":"(Nicklas et al. 2021)"},"properties":{"noteIndex":0},"schema":"https://github.com/citation-style-language/schema/raw/master/csl-citation.json"}</w:instrText>
      </w:r>
      <w:r w:rsidR="009F62E4" w:rsidRPr="003407A9">
        <w:fldChar w:fldCharType="separate"/>
      </w:r>
      <w:r w:rsidR="009F62E4" w:rsidRPr="003407A9">
        <w:rPr>
          <w:noProof/>
        </w:rPr>
        <w:t>(Nicklas et al. 2021)</w:t>
      </w:r>
      <w:r w:rsidR="009F62E4" w:rsidRPr="003407A9">
        <w:fldChar w:fldCharType="end"/>
      </w:r>
      <w:r w:rsidR="0091497E" w:rsidRPr="003407A9">
        <w:t>.</w:t>
      </w:r>
      <w:r w:rsidR="00841CFC" w:rsidRPr="003407A9">
        <w:t xml:space="preserve"> </w:t>
      </w:r>
      <w:r w:rsidR="005A6399" w:rsidRPr="003407A9">
        <w:t>The</w:t>
      </w:r>
      <w:r w:rsidR="00DC4CF9" w:rsidRPr="003407A9">
        <w:t xml:space="preserve"> high topographic complexity</w:t>
      </w:r>
      <w:r w:rsidR="00AC62CD" w:rsidRPr="003407A9">
        <w:t xml:space="preserve"> </w:t>
      </w:r>
      <w:r w:rsidR="000742C5" w:rsidRPr="003407A9">
        <w:t xml:space="preserve">observed </w:t>
      </w:r>
      <w:r w:rsidR="00AC62CD" w:rsidRPr="003407A9">
        <w:t>at fine scales</w:t>
      </w:r>
      <w:r w:rsidR="007B25BD" w:rsidRPr="003407A9">
        <w:t xml:space="preserve"> in alpine ecosystems</w:t>
      </w:r>
      <w:r w:rsidR="00AD5980" w:rsidRPr="003407A9">
        <w:t xml:space="preserve"> </w:t>
      </w:r>
      <w:r w:rsidR="00AD5980" w:rsidRPr="003407A9">
        <w:fldChar w:fldCharType="begin" w:fldLock="1"/>
      </w:r>
      <w:r w:rsidR="00AD5980" w:rsidRPr="003407A9">
        <w:instrText>ADDIN CSL_CITATION {"citationItems":[{"id":"ITEM-1","itemData":{"DOI":"https://doi.org/10.1111/j.1365-2699.2010.02407.x","abstract":"Aim We aim to: (1) explore thermal habitat preferences in alpine plant species across mosaics of topographically controlled micro-habitats; (2) test the predictive value of so-called ‘indicator values’; and (3) quantify the shift in micro-habitat conditions under the influence of climate warming. Location Alpine vegetation 2200–2800 m a.s.l., Swiss central Alps. Methods High-resolution infra-red thermometry and large numbers of small data loggers were used to assess the spatial and temporal variation of plant-surface and ground temperatures as well as snow-melt patterns for 889 plots distributed across three alpine slopes of contrasting exposure. These environmental data were then correlated with Landolt indicator values for temperature preferences of different plant species and vegetation units. By simulating a uniform 2 K warming we estimated the changes in abundance of micro-habitat temperatures within the study area. Results Within the study area we observed a substantial variation between micro-habitats in seasonal mean soil temperature (ΔT = 7.2 K), surface temperature (ΔT = 10.5 K) and season length (&gt;32 days). Plant species with low indicator values for temperature (plants commonly found in cool habitats) grew in significantly colder micro-habitats than plants with higher indicator values found on the same slope. A 2 K warming will lead to the loss of the coldest habitats (3% of current area), 75% of the current thermal micro-habitats will be reduced in abundance (crowding effect) and 22% will become more abundant. Main conclusions Our results demonstrate that the topographically induced mosaics of micro-climatic conditions in an alpine landscape are associated with local plant species distribution. Semi-quantitative plant species indicator values based on expert knowledge and aggregated to community means match measured thermal habitat conditions. Metre-scale thermal contrasts significantly exceed IPCC warming projections for the next 100 years. The data presented here thus indicate a great risk of overestimating alpine habitat losses in isotherm-based model scenarios. While all but the species depending on the very coldest micro-habitats will find thermally suitable ‘escape’ habitats within short distances, there will be enhanced competition for those cooler places on a given slope in an alpine climate that is 2 K warmer. Yet, due to their topographic variability, alpine landscapes are likely to be safer places for most species than lowland te…","author":[{"dropping-particle":"","family":"Scherrer","given":"D.","non-dropping-particle":"","parse-names":false,"suffix":""},{"dropping-particle":"","family":"Körner","given":"C.","non-dropping-particle":"","parse-names":false,"suffix":""}],"container-title":"Journal of Biogeography","id":"ITEM-1","issued":{"date-parts":[["2011"]]},"page":"406-416","title":"Topographically controlled thermal-habitat differentiation buffers alpine plant diversity against climate warming","type":"article-journal","volume":"38"},"uris":["http://www.mendeley.com/documents/?uuid=216296df-ff4e-4280-825c-21bb03af3199"]}],"mendeley":{"formattedCitation":"(Scherrer &amp; Körner 2011)","plainTextFormattedCitation":"(Scherrer &amp; Körner 2011)","previouslyFormattedCitation":"(Scherrer &amp; Körner 2011)"},"properties":{"noteIndex":0},"schema":"https://github.com/citation-style-language/schema/raw/master/csl-citation.json"}</w:instrText>
      </w:r>
      <w:r w:rsidR="00AD5980" w:rsidRPr="003407A9">
        <w:fldChar w:fldCharType="separate"/>
      </w:r>
      <w:r w:rsidR="00AD5980" w:rsidRPr="003407A9">
        <w:rPr>
          <w:noProof/>
        </w:rPr>
        <w:t>(Scherrer &amp; Körner 2011)</w:t>
      </w:r>
      <w:r w:rsidR="00AD5980" w:rsidRPr="003407A9">
        <w:fldChar w:fldCharType="end"/>
      </w:r>
      <w:r w:rsidR="00AD5980" w:rsidRPr="003407A9">
        <w:t xml:space="preserve"> allows a mosaic of microclimatic conditions </w:t>
      </w:r>
      <w:r w:rsidR="00AD5980" w:rsidRPr="003407A9">
        <w:fldChar w:fldCharType="begin" w:fldLock="1"/>
      </w:r>
      <w:r w:rsidR="00AD5980" w:rsidRPr="003407A9">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AD5980" w:rsidRPr="003407A9">
        <w:fldChar w:fldCharType="separate"/>
      </w:r>
      <w:r w:rsidR="00AD5980" w:rsidRPr="003407A9">
        <w:rPr>
          <w:noProof/>
        </w:rPr>
        <w:t>(Körner 2021)</w:t>
      </w:r>
      <w:r w:rsidR="00AD5980" w:rsidRPr="003407A9">
        <w:fldChar w:fldCharType="end"/>
      </w:r>
      <w:r w:rsidR="00AD5980" w:rsidRPr="003407A9">
        <w:t xml:space="preserve"> with sharp gradients within few centimetres </w:t>
      </w:r>
      <w:r w:rsidR="00AD5980" w:rsidRPr="003407A9">
        <w:fldChar w:fldCharType="begin" w:fldLock="1"/>
      </w:r>
      <w:r w:rsidR="00D50390" w:rsidRPr="003407A9">
        <w:instrText>ADDIN CSL_CITATION {"citationItems":[{"id":"ITEM-1","itemData":{"DOI":"10.1657/1938-4246-44.3.288","ISSN":"15230430","abstract":"Within alpine environments the interactions of air temperature, solar irradiance, wind, surface albedo, microtopography, and biotic traits all influence patterns of soil and plant canopy temperatures. The resulting mosaic of surface temperatures has a profound impact on ecosystem processes, plant survival, and ecophysiological performance. Previous studies have documented large and persistent variations in microhabitat temperatures over mesoscale alpine terrains. We have used a novel mobile system to examine changes in soil and plant canopy surface temperatures at spatial scales of centimeters and temporal scales of minutes in an alpine fellfield habitat in the White Mountains of California. In the middle of a summer day, the mean surface temperature differences between points 2, 5, and 10 cm apart were 2.9, 5.4, and 9.0°C, respectively, and extreme differences of 18°C or more were found over distances of a few centimeters. These thermal patterns are due not only to substrate material but also to biotic conditions of plant canopy architecture and ecophysiological traits of individual species. The magnitude of temperature variation at these fine scales is greater than the range of warming scenarios in Intergovernmental Panel on Climate Change (IPCC) projections, suggesting that these habitats offer the capacity of significant thermal heterogeneity for plant survival.","author":[{"dropping-particle":"","family":"Graham","given":"Eric","non-dropping-particle":"","parse-names":false,"suffix":""},{"dropping-particle":"","family":"Rundel","given":"Philip","non-dropping-particle":"","parse-names":false,"suffix":""},{"dropping-particle":"","family":"Kaiser","given":"William","non-dropping-particle":"","parse-names":false,"suffix":""},{"dropping-particle":"","family":"Lam","given":"Yeung","non-dropping-particle":"","parse-names":false,"suffix":""},{"dropping-particle":"","family":"Stealey","given":"Michael","non-dropping-particle":"","parse-names":false,"suffix":""},{"dropping-particle":"","family":"Yuen","given":"Eric","non-dropping-particle":"","parse-names":false,"suffix":""}],"container-title":"Arctic, Antarctic, and Alpine Research","id":"ITEM-1","issue":"3","issued":{"date-parts":[["2012"]]},"page":"288-295","title":"Fine-scale patterns of soil and plant surface temperatures in an alpine fellfield habitat, white mountains, California","type":"article-journal","volume":"44"},"uris":["http://www.mendeley.com/documents/?uuid=df8cd4b2-ef26-4852-b5db-fe11d9acd462"]}],"mendeley":{"formattedCitation":"(Graham et al. 2012)","plainTextFormattedCitation":"(Graham et al. 2012)","previouslyFormattedCitation":"(Graham et al. 2012)"},"properties":{"noteIndex":0},"schema":"https://github.com/citation-style-language/schema/raw/master/csl-citation.json"}</w:instrText>
      </w:r>
      <w:r w:rsidR="00AD5980" w:rsidRPr="003407A9">
        <w:fldChar w:fldCharType="separate"/>
      </w:r>
      <w:r w:rsidR="00AD5980" w:rsidRPr="003407A9">
        <w:rPr>
          <w:noProof/>
        </w:rPr>
        <w:t>(Graham et al. 2012)</w:t>
      </w:r>
      <w:r w:rsidR="00AD5980" w:rsidRPr="003407A9">
        <w:fldChar w:fldCharType="end"/>
      </w:r>
      <w:r w:rsidR="004C5097" w:rsidRPr="003407A9">
        <w:t>.</w:t>
      </w:r>
      <w:r w:rsidR="00DC4CF9" w:rsidRPr="003407A9">
        <w:t xml:space="preserve"> </w:t>
      </w:r>
      <w:r w:rsidR="004C5097" w:rsidRPr="003407A9">
        <w:t>Thus</w:t>
      </w:r>
      <w:ins w:id="147" w:author="Diana María Cruz Tejada" w:date="2024-02-08T19:23:00Z">
        <w:r w:rsidR="009F0D96">
          <w:t>,</w:t>
        </w:r>
      </w:ins>
      <w:r w:rsidR="004C5097" w:rsidRPr="003407A9">
        <w:t xml:space="preserve"> microclimatic variability </w:t>
      </w:r>
      <w:r w:rsidR="00DE7326" w:rsidRPr="003407A9">
        <w:t xml:space="preserve">has been seen to partially buffer </w:t>
      </w:r>
      <w:r w:rsidR="00E71523" w:rsidRPr="003407A9">
        <w:t>climate warming</w:t>
      </w:r>
      <w:r w:rsidR="00DE7326" w:rsidRPr="003407A9">
        <w:t xml:space="preserve"> </w:t>
      </w:r>
      <w:r w:rsidR="00174922" w:rsidRPr="003407A9">
        <w:fldChar w:fldCharType="begin" w:fldLock="1"/>
      </w:r>
      <w:r w:rsidR="008C731B" w:rsidRPr="003407A9">
        <w:instrText>ADDIN CSL_CITATION {"citationItems":[{"id":"ITEM-1","itemData":{"DOI":"10.3390/D13080383","ISSN":"14242818","abstract":"The alpine belt hosts the treeless vegetation above the high elevation climatic treeline. The way alpine plants manage to thrive in a climate that prevents tree growth is through small stature, apt seasonal development, and ‘managing’ the microclimate near the ground surface. Nested in a mosaic of micro-environmental conditions, these plants are in a unique position by a close-by neighborhood of strongly diverging microhabitats. The range of adjacent thermal niches that the alpine environment provides is exceeding the worst climate warming scenarios. The provided mountains are high and large enough, these are conditions that cause alpine plant species diversity to be robust against climatic change. However, the areal extent of certain habitat types will shrink as isotherms move upslope, with the potential areal loss by the advance of the treeline by far outranging the gain in new land by glacier retreat globally.","author":[{"dropping-particle":"","family":"Körner","given":"Christian","non-dropping-particle":"","parse-names":false,"suffix":""},{"dropping-particle":"","family":"Hiltbrunner","given":"Erika","non-dropping-particle":"","parse-names":false,"suffix":""}],"container-title":"Diversity","id":"ITEM-1","issue":"8","issued":{"date-parts":[["2021"]]},"title":"Why is the alpine flora comparatively robust against climatic warming?","type":"article-journal","volume":"13"},"uris":["http://www.mendeley.com/documents/?uuid=f40d9bf7-c2e9-433f-b287-05e5a653280c"]}],"mendeley":{"formattedCitation":"(Körner &amp; Hiltbrunner 2021)","plainTextFormattedCitation":"(Körner &amp; Hiltbrunner 2021)","previouslyFormattedCitation":"(Körner &amp; Hiltbrunner 2021)"},"properties":{"noteIndex":0},"schema":"https://github.com/citation-style-language/schema/raw/master/csl-citation.json"}</w:instrText>
      </w:r>
      <w:r w:rsidR="00174922" w:rsidRPr="003407A9">
        <w:fldChar w:fldCharType="separate"/>
      </w:r>
      <w:r w:rsidR="00174922" w:rsidRPr="003407A9">
        <w:rPr>
          <w:noProof/>
        </w:rPr>
        <w:t>(Körner &amp; Hiltbrunner 2021)</w:t>
      </w:r>
      <w:r w:rsidR="00174922" w:rsidRPr="003407A9">
        <w:fldChar w:fldCharType="end"/>
      </w:r>
      <w:r w:rsidR="00DC0E7B" w:rsidRPr="003407A9">
        <w:t xml:space="preserve"> </w:t>
      </w:r>
      <w:r w:rsidR="006F4FA0" w:rsidRPr="003407A9">
        <w:t xml:space="preserve">through </w:t>
      </w:r>
      <w:r w:rsidR="00174922" w:rsidRPr="003407A9">
        <w:t xml:space="preserve">communities </w:t>
      </w:r>
      <w:r w:rsidR="00C8491D" w:rsidRPr="003407A9">
        <w:t xml:space="preserve">shifting </w:t>
      </w:r>
      <w:r w:rsidR="00174922" w:rsidRPr="003407A9">
        <w:t>distributions</w:t>
      </w:r>
      <w:r w:rsidR="00C8491D" w:rsidRPr="003407A9">
        <w:t xml:space="preserve"> (</w:t>
      </w:r>
      <w:r w:rsidR="005F79C0" w:rsidRPr="003407A9">
        <w:rPr>
          <w:highlight w:val="yellow"/>
        </w:rPr>
        <w:t>Jiménez-alfaro et al. 2024,</w:t>
      </w:r>
      <w:r w:rsidR="0091497E" w:rsidRPr="003407A9">
        <w:rPr>
          <w:highlight w:val="yellow"/>
        </w:rPr>
        <w:t xml:space="preserve"> JVA</w:t>
      </w:r>
      <w:r w:rsidR="00C8491D" w:rsidRPr="003407A9">
        <w:t>)</w:t>
      </w:r>
      <w:r w:rsidR="00DC4CF9" w:rsidRPr="003407A9">
        <w:rPr>
          <w:rFonts w:eastAsia="Times New Roman" w:cstheme="minorHAnsi"/>
          <w:color w:val="000000"/>
          <w:lang w:eastAsia="ca-ES"/>
        </w:rPr>
        <w:t>.</w:t>
      </w:r>
      <w:r w:rsidR="00DC4CF9" w:rsidRPr="003407A9">
        <w:t xml:space="preserve"> </w:t>
      </w:r>
      <w:r w:rsidR="00F47EFE" w:rsidRPr="003407A9">
        <w:t>Nevertheless,</w:t>
      </w:r>
      <w:r w:rsidR="00E07D4C" w:rsidRPr="003407A9">
        <w:t xml:space="preserve"> </w:t>
      </w:r>
      <w:r w:rsidR="0057023F" w:rsidRPr="003407A9">
        <w:t xml:space="preserve">there is still a need to assess </w:t>
      </w:r>
      <w:r w:rsidR="00C8491D" w:rsidRPr="003407A9">
        <w:t xml:space="preserve">the effects of unpredictable precipitation and earlier </w:t>
      </w:r>
      <w:r w:rsidR="00382DF7" w:rsidRPr="003407A9">
        <w:t>snowmelt, which</w:t>
      </w:r>
      <w:r w:rsidR="00C8491D" w:rsidRPr="003407A9">
        <w:t xml:space="preserve"> could result in water stress during summer</w:t>
      </w:r>
      <w:r w:rsidR="007B08EC" w:rsidRPr="003407A9">
        <w:t xml:space="preserve">. </w:t>
      </w:r>
      <w:r w:rsidR="00790D09" w:rsidRPr="003407A9">
        <w:t xml:space="preserve">Alpine </w:t>
      </w:r>
      <w:r w:rsidR="00845034" w:rsidRPr="003407A9">
        <w:t xml:space="preserve">plant regeneration </w:t>
      </w:r>
      <w:r w:rsidR="004728FD" w:rsidRPr="003407A9">
        <w:t>studies</w:t>
      </w:r>
      <w:r w:rsidR="00A36C09" w:rsidRPr="003407A9">
        <w:t xml:space="preserve"> </w:t>
      </w:r>
      <w:r w:rsidR="00316C21" w:rsidRPr="003407A9">
        <w:t xml:space="preserve">have mostly focused on </w:t>
      </w:r>
      <w:r w:rsidR="00686976" w:rsidRPr="003407A9">
        <w:t>the effect</w:t>
      </w:r>
      <w:r w:rsidR="00845034" w:rsidRPr="003407A9">
        <w:t>s</w:t>
      </w:r>
      <w:r w:rsidR="00686976" w:rsidRPr="003407A9">
        <w:t xml:space="preserve"> of temperature</w:t>
      </w:r>
      <w:r w:rsidR="00845034" w:rsidRPr="003407A9">
        <w:t xml:space="preserve"> and </w:t>
      </w:r>
      <w:r w:rsidR="0032135F" w:rsidRPr="003407A9">
        <w:t xml:space="preserve">warming </w:t>
      </w:r>
      <w:r w:rsidR="00C73947" w:rsidRPr="003407A9">
        <w:fldChar w:fldCharType="begin" w:fldLock="1"/>
      </w:r>
      <w:r w:rsidR="00AD5980" w:rsidRPr="003407A9">
        <w:instrText>ADDIN CSL_CITATION {"citationItems":[{"id":"ITEM-1","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1","issue":"6","issued":{"date-parts":[["2021","3","1"]]},"page":"3573-3586","publisher":"Blackwell Publishing Ltd","title":"The seed germination spectrum of alpine plants: a global meta-analysis","type":"article-journal","volume":"229"},"uris":["http://www.mendeley.com/documents/?uuid=914481dd-0ebc-32fd-ba39-a39191c8a1a0"]},{"id":"ITEM-2","itemData":{"DOI":"10.1093/aob/mcs097","ISSN":"03057364","PMID":"22596094","abstract":"Background and AimsDespite the considerable number of studies on the impacts of climate change on alpine plants, there have been few attempts to investigate its effect on regeneration. Recruitment from seeds is a key event in the life-history of plants, affecting their spread and evolution and seasonal changes in climate will inevitably affect recruitment success. Here, an investigation was made of how climate change will affect the timing and the level of germination in eight alpine species of the glacier foreland. MethodsUsing a novel approach which considered the altitudinal variation of temperature as a surrogate for future climate scenarios, seeds were exposed to 12 different cycles of simulated seasonal temperatures in the laboratory, derived from measurements at the soil surface at the study site.Key ResultsUnder present climatic conditions, germination occurred in spring, in all but one species, after seeds had experienced autumn and winter seasons. However, autumn warming resulted in a significant increase in germination in all but two species. In contrast, seed germination was less sensitive to changes in spring and/or winter temperatures, which affected only three species.ConclusionsClimate warming will lead to a shift from spring to autumn emergence but the extent of this change across species will be driven by seed dormancy status. Ungerminated seeds at the end of autumn will be exposed to shorter winter seasons and lower spring temperatures in a future, warmer climate, but these changes will only have a minor impact on germination. The extent to which climate change will be detrimental to regeneration from seed is less likely to be due to a significant negative effect on germination per se, but rather to seedling emergence in seasons that the species are not adapted to experience. Emergence in autumn could have major implications for species currently adapted to emerge in spring. © The Author 2012. Published by Oxford University Press on behalf of the Annals of Botany Company. All rights reserved.","author":[{"dropping-particle":"","family":"Mondoni","given":"Andrea","non-dropping-particle":"","parse-names":false,"suffix":""},{"dropping-particle":"","family":"Rossi","given":"Graziano","non-dropping-particle":"","parse-names":false,"suffix":""},{"dropping-particle":"","family":"Orsenigo","given":"Simone","non-dropping-particle":"","parse-names":false,"suffix":""},{"dropping-particle":"","family":"Probert","given":"Robin J.","non-dropping-particle":"","parse-names":false,"suffix":""}],"container-title":"Annals of Botany","id":"ITEM-2","issue":"1","issued":{"date-parts":[["2012"]]},"page":"155-164","title":"Climate warming could shift the timing of seed germination in alpine plants","type":"article-journal","volume":"110"},"uris":["http://www.mendeley.com/documents/?uuid=cd3a0675-dcc6-42d9-8b9e-9306f80b8914"]},{"id":"ITEM-3","itemData":{"DOI":"10.3389/fpls.2015.00731","ISSN":"1664462X","abstract":"1. Seed germination strategies vary dramatically among species but relatively little is known about how germination traits correlate with other elements of plant strategy systems. Understanding drivers of germination strategy is critical to our understanding of the evolutionary biology of plant reproduction. 2. We present a novel assessment of seed germination strategies focussing on Australian alpine species as a case study. We describe the distribution of germination strategies and ask whether these are correlated with, or form an independent axis to, other plant functional traits. Our approach to describing germination strategy mimicked realistic temperatures that seeds experience in situ following dispersal. Strategies were subsequently assigned using an objective clustering approach. We hypothesized that two main strategies would emerge, involving dormant or non-dormant seeds, and that while these strategies would be correlated with seed traits (e.g., mass or endospermy) they would be largely independent of vegetative traits when analysed in a phylogenetically structured manner. 3. Across all species, three germination strategies emerged. The majority of species postponed germination until after a period of cold, winter-like temperatures indicating physiological and/or morphological dormancy mechanisms. Other species exhibited immediate germination at temperatures representative of those at dispersal. Interestingly, seeds of an additional 13 species “staggered” germination over time. Germination strategies were generally conserved within families. Across a broad range of ecological traits only seed mass and endospermy showed any correlation with germination strategy when phylogenetic relatedness was accounted for; vegetative traits showed no significant correlations with germination strategy. The results indicate that germination traits correlate with other aspects of seed ecology but form an independent axis relative to vegetative traits.","author":[{"dropping-particle":"","family":"Hoyle","given":"Gemma L.","non-dropping-particle":"","parse-names":false,"suffix":""},{"dropping-particle":"","family":"Steadman","given":"Kathryn J.","non-dropping-particle":"","parse-names":false,"suffix":""},{"dropping-particle":"","family":"Good","given":"Roger B.","non-dropping-particle":"","parse-names":false,"suffix":""},{"dropping-particle":"","family":"McIntosh","given":"Emma J.","non-dropping-particle":"","parse-names":false,"suffix":""},{"dropping-particle":"","family":"Galea","given":"Lucy M.E.","non-dropping-particle":"","parse-names":false,"suffix":""},{"dropping-particle":"","family":"Nicotra","given":"Adrienne B.","non-dropping-particle":"","parse-names":false,"suffix":""}],"container-title":"Frontiers in Plant Science","id":"ITEM-3","issue":"OCTOBER","issued":{"date-parts":[["2015"]]},"page":"1-13","title":"Seed germination strategies: An evolutionary trajectory independent of vegetative functional traits","type":"article-journal","volume":"6"},"uris":["http://www.mendeley.com/documents/?uuid=19475767-b1af-4ac0-b78e-efa79a39206b"]}],"mendeley":{"formattedCitation":"(Mondoni et al. 2012; Hoyle et al. 2015; Fernández-Pascual et al. 2021)","manualFormatting":"(e.g. Mondoni et al. 2012; Hoyle et al. 2015; Fernández-Pascual et al. 2021)","plainTextFormattedCitation":"(Mondoni et al. 2012; Hoyle et al. 2015; Fernández-Pascual et al. 2021)","previouslyFormattedCitation":"(Mondoni et al. 2012; Hoyle et al. 2015; Fernández-Pascual et al. 2021)"},"properties":{"noteIndex":0},"schema":"https://github.com/citation-style-language/schema/raw/master/csl-citation.json"}</w:instrText>
      </w:r>
      <w:r w:rsidR="00C73947" w:rsidRPr="003407A9">
        <w:fldChar w:fldCharType="separate"/>
      </w:r>
      <w:r w:rsidR="00C73947" w:rsidRPr="003407A9">
        <w:rPr>
          <w:noProof/>
        </w:rPr>
        <w:t>(e.g. Mondoni et al. 2012; Hoyle et al. 2015; Fernández-Pascual et al. 2021)</w:t>
      </w:r>
      <w:r w:rsidR="00C73947" w:rsidRPr="003407A9">
        <w:fldChar w:fldCharType="end"/>
      </w:r>
      <w:r w:rsidR="0079421B" w:rsidRPr="003407A9">
        <w:t>,</w:t>
      </w:r>
      <w:r w:rsidR="00702735" w:rsidRPr="003407A9">
        <w:t xml:space="preserve"> </w:t>
      </w:r>
      <w:r w:rsidR="00666045" w:rsidRPr="003407A9">
        <w:t xml:space="preserve">as </w:t>
      </w:r>
      <w:r w:rsidR="0079421B" w:rsidRPr="003407A9">
        <w:t xml:space="preserve">if </w:t>
      </w:r>
      <w:r w:rsidR="00316C21" w:rsidRPr="003407A9">
        <w:t xml:space="preserve">moisture </w:t>
      </w:r>
      <w:r w:rsidR="0079421B" w:rsidRPr="003407A9">
        <w:t xml:space="preserve">was </w:t>
      </w:r>
      <w:r w:rsidR="00316C21" w:rsidRPr="003407A9">
        <w:t xml:space="preserve">not </w:t>
      </w:r>
      <w:r w:rsidR="003B3A5B" w:rsidRPr="003407A9">
        <w:t xml:space="preserve">a </w:t>
      </w:r>
      <w:r w:rsidR="00316C21" w:rsidRPr="003407A9">
        <w:t>limiting</w:t>
      </w:r>
      <w:r w:rsidR="004E053E" w:rsidRPr="003407A9">
        <w:t xml:space="preserve"> </w:t>
      </w:r>
      <w:r w:rsidR="003B3A5B" w:rsidRPr="003407A9">
        <w:t xml:space="preserve">factor </w:t>
      </w:r>
      <w:r w:rsidR="00790D09" w:rsidRPr="003407A9">
        <w:t>in</w:t>
      </w:r>
      <w:r w:rsidR="0079421B" w:rsidRPr="003407A9">
        <w:t xml:space="preserve"> </w:t>
      </w:r>
      <w:r w:rsidR="00790D09" w:rsidRPr="003407A9">
        <w:t xml:space="preserve">temperate </w:t>
      </w:r>
      <w:r w:rsidR="0079421B" w:rsidRPr="003407A9">
        <w:t xml:space="preserve">alpine </w:t>
      </w:r>
      <w:r w:rsidR="00A637E4" w:rsidRPr="003407A9">
        <w:t>region</w:t>
      </w:r>
      <w:r w:rsidR="001F5AE8" w:rsidRPr="003407A9">
        <w:t>s</w:t>
      </w:r>
      <w:ins w:id="148" w:author="Diana María Cruz Tejada" w:date="2024-02-08T19:26:00Z">
        <w:r w:rsidR="009F0D96">
          <w:t xml:space="preserve"> (reference?)</w:t>
        </w:r>
      </w:ins>
      <w:r w:rsidR="0048168F" w:rsidRPr="003407A9">
        <w:t>.</w:t>
      </w:r>
      <w:r w:rsidR="00CF3967" w:rsidRPr="003407A9">
        <w:t xml:space="preserve"> </w:t>
      </w:r>
      <w:r w:rsidR="00382DF7" w:rsidRPr="003407A9">
        <w:t>However,</w:t>
      </w:r>
      <w:r w:rsidR="002B51AF" w:rsidRPr="003407A9">
        <w:t xml:space="preserve"> </w:t>
      </w:r>
      <w:r w:rsidR="00551550" w:rsidRPr="003407A9">
        <w:t>recent</w:t>
      </w:r>
      <w:r w:rsidR="002B51AF" w:rsidRPr="003407A9">
        <w:t xml:space="preserve"> research </w:t>
      </w:r>
      <w:r w:rsidR="00280A6F" w:rsidRPr="003407A9">
        <w:t xml:space="preserve">has shown </w:t>
      </w:r>
      <w:r w:rsidR="002B51AF" w:rsidRPr="003407A9">
        <w:t xml:space="preserve">that germination is </w:t>
      </w:r>
      <w:r w:rsidR="00807ADB" w:rsidRPr="003407A9">
        <w:t>specifically triggered by high soil moisture</w:t>
      </w:r>
      <w:r w:rsidR="00543647" w:rsidRPr="003407A9">
        <w:t xml:space="preserve"> </w:t>
      </w:r>
      <w:r w:rsidR="00280A6F" w:rsidRPr="003407A9">
        <w:t xml:space="preserve">in alpine habitats of the Caucasus </w:t>
      </w:r>
      <w:r w:rsidR="008C731B" w:rsidRPr="003407A9">
        <w:fldChar w:fldCharType="begin" w:fldLock="1"/>
      </w:r>
      <w:r w:rsidR="00AD5980" w:rsidRPr="003407A9">
        <w:instrText>ADDIN CSL_CITATION {"citationItems":[{"id":"ITEM-1","itemData":{"DOI":"10.1007/s00035-022-00286-x","ISBN":"0123456789","ISSN":"1664221X","abstract":"Mesoscale heterogeneity of alpine landscapes generates snowmelt gradients resulting in a distinct vegetation zonation from almost snow-free fellfields to long-lasting snowbeds. Although the vegetative trait variation along such gradients has been intensively studied, little is known about whether and how seed germination is adapted to the variable snowpack duration. Here, we compare the seed germination niches of 18 characteristic plant species occurring in four distinct plant communities (alpine lichen heath—Festuca varia grassland—Geranium-Hedysarum meadow—snowbed) along an alpine snowmelt gradient in the North Caucasus (Russia). In a fully factorial experiment, we tested seed germination responses to temperature (10/2, 14/6, 18/10, 22/14, 26/18 and 30/22 °C) and water potential (0, − 0.2, − 0.4, − 0.6 and − 0.8 MPa) gradients, reflecting the full spectrum of seedling establishment conditions in the study system. Community-specific germination niches were identified by generalised mixed model with Bayesian estimation. Our study revealed that the species from the four focal communities significantly differed in their temperature requirements for germination, whereas soil moisture was found to be a limiting factor for seedling establishment along the entire gradient. The snowbed germination was constrained to comparatively high temperatures above 10 °C, whereas seed germination in alpine lichen heaths occurred under a wide range of experimental conditions. The seed germination patterns of species from Festuca varia grasslands and Geranium-Hedysarum meadows reflected their intermediate position along the snowmelt gradient. We conclude that seed germination niche is affected by the environmental filtering along the snowmelt gradient thus departing from the general alpine germination syndrome.","author":[{"dropping-particle":"","family":"Rosbakh","given":"Sergey","non-dropping-particle":"","parse-names":false,"suffix":""},{"dropping-particle":"","family":"Fernández-Pascual","given":"Eduardo","non-dropping-particle":"","parse-names":false,"suffix":""},{"dropping-particle":"","family":"Mondoni","given":"Andrea","non-dropping-particle":"","parse-names":false,"suffix":""},{"dropping-particle":"","family":"Onipchenko","given":"Vladimir","non-dropping-particle":"","parse-names":false,"suffix":""}],"container-title":"Alpine Botany","id":"ITEM-1","issue":"2","issued":{"date-parts":[["2022"]]},"page":"223-232","publisher":"Springer International Publishing","title":"Alpine plant communities differ in their seed germination requirements along a snowmelt gradient in the Caucasus","type":"article-journal","volume":"132"},"uris":["http://www.mendeley.com/documents/?uuid=0f12aab8-e45e-4fbe-b906-85fb283e30ad"]}],"mendeley":{"formattedCitation":"(Rosbakh et al. 2022)","plainTextFormattedCitation":"(Rosbakh et al. 2022)","previouslyFormattedCitation":"(Rosbakh et al. 2022)"},"properties":{"noteIndex":0},"schema":"https://github.com/citation-style-language/schema/raw/master/csl-citation.json"}</w:instrText>
      </w:r>
      <w:r w:rsidR="008C731B" w:rsidRPr="003407A9">
        <w:fldChar w:fldCharType="separate"/>
      </w:r>
      <w:r w:rsidR="008C731B" w:rsidRPr="003407A9">
        <w:rPr>
          <w:noProof/>
        </w:rPr>
        <w:t>(Rosbakh et al. 2022)</w:t>
      </w:r>
      <w:r w:rsidR="008C731B" w:rsidRPr="003407A9">
        <w:fldChar w:fldCharType="end"/>
      </w:r>
      <w:r w:rsidR="00666045" w:rsidRPr="003407A9">
        <w:t>.</w:t>
      </w:r>
      <w:r w:rsidR="00316C21" w:rsidRPr="003407A9">
        <w:t xml:space="preserve"> </w:t>
      </w:r>
      <w:r w:rsidR="0089473F" w:rsidRPr="003407A9">
        <w:t>W</w:t>
      </w:r>
      <w:r w:rsidR="00394A21" w:rsidRPr="003407A9">
        <w:t xml:space="preserve">ater stress </w:t>
      </w:r>
      <w:r w:rsidR="0089473F" w:rsidRPr="003407A9">
        <w:t>should be especially relevant in</w:t>
      </w:r>
      <w:r w:rsidR="003961D7" w:rsidRPr="003407A9">
        <w:t xml:space="preserve"> the Mediterranean </w:t>
      </w:r>
      <w:r w:rsidR="0089473F" w:rsidRPr="003407A9">
        <w:t xml:space="preserve">high </w:t>
      </w:r>
      <w:r w:rsidR="003961D7" w:rsidRPr="003407A9">
        <w:t>mountains</w:t>
      </w:r>
      <w:r w:rsidR="00DE3183" w:rsidRPr="003407A9">
        <w:t>,</w:t>
      </w:r>
      <w:r w:rsidR="003961D7" w:rsidRPr="003407A9">
        <w:t xml:space="preserve"> </w:t>
      </w:r>
      <w:r w:rsidR="00F85E55" w:rsidRPr="003407A9">
        <w:t xml:space="preserve">alpine areas </w:t>
      </w:r>
      <w:r w:rsidR="00884217" w:rsidRPr="003407A9">
        <w:t xml:space="preserve">with </w:t>
      </w:r>
      <w:r w:rsidR="00985262" w:rsidRPr="003407A9">
        <w:t>a two-month drought period in summer</w:t>
      </w:r>
      <w:r w:rsidR="00110061" w:rsidRPr="003407A9">
        <w:t xml:space="preserve"> </w:t>
      </w:r>
      <w:r w:rsidR="00110061" w:rsidRPr="003407A9">
        <w:fldChar w:fldCharType="begin" w:fldLock="1"/>
      </w:r>
      <w:r w:rsidR="00110061" w:rsidRPr="003407A9">
        <w:instrText>ADDIN CSL_CITATION {"citationItems":[{"id":"ITEM-1","itemData":{"DOI":"10.3390/land10111150","ISSN":"2073445X","abstract":"Climate change is expected to lead to changes to the amount, frequency, intensity, and timing of precipitation and subsequent water supply and its availability to plants in mountain regions worldwide. This is likely to affect plant growth and physiological performance, with subsequent effects to the functioning of many important high‐elevation ecosystems. We conducted a quantitative systematic review and meta‐analysis of the effects of altered water supply on plants from high elevation ecosystems. We found a clear negative response of plants to decreases in water supply (mean Hedges’ g = −0.75, 95% confidence intervals: −1.09 to −0.41), and a neutral response to increases in water supply (mean Hedges’ g = 0.10, 95% confidence intervals: 0.43 to 0.62). Responses to decreases in water supply appear to be related to the magnitude of change in water supply, plant growth form, and to the measured response attribute. Changes to precipitation and water supply are likely to have important consequences for plant growth in high elevation ecosystems, with vegetation change more likely be triggered by reductions than increases in growing season precipita-tion. High elevation ecosystems that experience future reductions in growing‐season precipitation are likely to exhibit plant responses such as reduced growth and higher allocation of carbohydrates to roots.","author":[{"dropping-particle":"","family":"Sumner","given":"Emma","non-dropping-particle":"","parse-names":false,"suffix":""},{"dropping-particle":"","family":"Venn","given":"Susanna","non-dropping-particle":"","parse-names":false,"suffix":""}],"container-title":"Land","id":"ITEM-1","issue":"11","issued":{"date-parts":[["2021"]]},"title":"Plant responses to changing water supply and availability in high elevation ecosystems: A quantitative systematic review and meta‐analysis","type":"article-journal","volume":"10"},"uris":["http://www.mendeley.com/documents/?uuid=fb1ac4c3-eb05-47e1-ba1f-d58cae5abc86"]}],"mendeley":{"formattedCitation":"(Sumner &amp; Venn 2021)","plainTextFormattedCitation":"(Sumner &amp; Venn 2021)","previouslyFormattedCitation":"(Sumner &amp; Venn 2021)"},"properties":{"noteIndex":0},"schema":"https://github.com/citation-style-language/schema/raw/master/csl-citation.json"}</w:instrText>
      </w:r>
      <w:r w:rsidR="00110061" w:rsidRPr="003407A9">
        <w:fldChar w:fldCharType="separate"/>
      </w:r>
      <w:r w:rsidR="00110061" w:rsidRPr="003407A9">
        <w:rPr>
          <w:noProof/>
        </w:rPr>
        <w:t>(Sumner &amp; Venn 2021)</w:t>
      </w:r>
      <w:r w:rsidR="00110061" w:rsidRPr="003407A9">
        <w:fldChar w:fldCharType="end"/>
      </w:r>
      <w:r w:rsidR="00110061" w:rsidRPr="003407A9">
        <w:t xml:space="preserve"> </w:t>
      </w:r>
      <w:r w:rsidR="00780B84" w:rsidRPr="003407A9">
        <w:t xml:space="preserve">where </w:t>
      </w:r>
      <w:commentRangeStart w:id="149"/>
      <w:r w:rsidR="00780B84" w:rsidRPr="003407A9">
        <w:t>Mediterranean-like germination syndromes have been described</w:t>
      </w:r>
      <w:r w:rsidR="005F79C0" w:rsidRPr="003407A9">
        <w:t xml:space="preserve"> </w:t>
      </w:r>
      <w:r w:rsidR="005F79C0" w:rsidRPr="003407A9">
        <w:fldChar w:fldCharType="begin" w:fldLock="1"/>
      </w:r>
      <w:r w:rsidR="00B4067D" w:rsidRPr="003407A9">
        <w:instrText>ADDIN CSL_CITATION {"citationItems":[{"id":"ITEM-1","itemData":{"DOI":"10.1007/s11284-005-0059-4","ISSN":"14401703","abstract":"The germination response of 20 species from high altitude Mediterranean climates, most of them rare endemics, was studied. Our main goal was to model the germination response of a complete set of Iberian high mountain species. The effect of temperature and other parameters, such as spatial and temporal short gradients, on germination were also evaluated. Some seed features (mass and size) were also related to the germination response. Finally, we tested the effect of cold-wet stratification pretreatment when germination was low under natural conditions. Seeds were collected at four locations from 1,900 to 2,400 m a.s.l. in the Sierra de Guadarrama (Spanish Central Range) over two consecutive growing seasons (2001-2002) and submitted to different temperatures and a constant photoperiod of 16 h light/8 h darkness. Most plants readily germinate without treatment, reaching an optimum at relatively high temperatures in contrast to lowland Mediterranean species. Seeds seem to be physiologically prepared for rapid germination even though these plants usually face very intense summer droughts after ripening and dispersal. Germination was also highly variable among altitudes, populations and years, but results were inconsistent among species. Such flexibility could be interpreted as an efficient survival strategy for species growing under unpredictable environments, such as the Mediterranean climate. Finally cold-wet stratification increased germination capacity in five of nine dormant species, as widely reported for many arctic, boreal and alpine species. In conclusion, high mountain Mediterranean species do not differ from alpine species except that a relatively high number of species are ready to germinate without any treatment. © The Ecological Society of Japan 2005.","author":[{"dropping-particle":"","family":"Giménez-Benavides","given":"L.","non-dropping-particle":"","parse-names":false,"suffix":""},{"dropping-particle":"","family":"Escudero","given":"A.","non-dropping-particle":"","parse-names":false,"suffix":""},{"dropping-particle":"","family":"Pérez-García","given":"F.","non-dropping-particle":"","parse-names":false,"suffix":""}],"container-title":"Ecological Research","id":"ITEM-1","issue":"4","issued":{"date-parts":[["2005"]]},"page":"433-444","title":"Seed germination of high mountain Mediterranean species: Altitudinal, interpopulation and interannual variability","type":"article-journal","volume":"20"},"uris":["http://www.mendeley.com/documents/?uuid=608625c9-b910-494a-9241-c62cd3b915b7"]},{"id":"ITEM-2","itemData":{"DOI":"10.1111/plb.12643","ISSN":"14388677","PMID":"28985449","abstract":"Mediterranean mountains are extraordinarily diverse and hold a high proportion of endemic plants, but they are particularly vulnerable to climate change, and most species distribution models project drastic changes in community composition. Retrospective studies and long-term monitoring also highlight that Mediterranean high-mountain plants are suffering severe range contractions. The aim of this work is to review the current knowledge of climate change impacts on the process of plant regeneration by seed in Mediterranean high-mountain plants, by combining available information from observational and experimental studies. We also discuss some processes that may provide resilience against changing environmental conditions and suggest some research priorities for the future. With some exceptions, there is still little evidence of the direct effects of climate change on pollination and reproductive success of Mediterranean high-mountain plants, and most works are observational and/or centred only in the post-dispersal stages (germination and establishment). The great majority of studies agree that the characteristic summer drought and the extreme heatwaves, which are projected to be more intense in the future, are the most limiting factors for the regeneration process. However, there is an urgent need for studies combining elevational gradient approaches with experimental manipulations of temperature and drought to confirm the magnitude and variability of species′ responses. There is also limited knowledge about the ability of Mediterranean high-mountain plants to cope with climate change through phenotypic plasticity and local adaptation processes. This could be achieved by performing common garden and reciprocal translocation experiments with species differing in life history traits.","author":[{"dropping-particle":"","family":"Giménez-Benavides","given":"L.","non-dropping-particle":"","parse-names":false,"suffix":""},{"dropping-particle":"","family":"Escudero","given":"A.","non-dropping-particle":"","parse-names":false,"suffix":""},{"dropping-particle":"","family":"García-Camacho","given":"R.","non-dropping-particle":"","parse-names":false,"suffix":""},{"dropping-particle":"","family":"García-Fernández","given":"A.","non-dropping-particle":"","parse-names":false,"suffix":""},{"dropping-particle":"","family":"Iriondo","given":"J. M.","non-dropping-particle":"","parse-names":false,"suffix":""},{"dropping-particle":"","family":"Lara-Romero","given":"C.","non-dropping-particle":"","parse-names":false,"suffix":""},{"dropping-particle":"","family":"Morente-López","given":"J.","non-dropping-particle":"","parse-names":false,"suffix":""}],"container-title":"Plant Biology","id":"ITEM-2","issued":{"date-parts":[["2018"]]},"page":"50-62","title":"How does climate change affect regeneration of Mediterranean high-mountain plants? An integration and synthesis of current knowledge","type":"article-journal","volume":"20"},"uris":["http://www.mendeley.com/documents/?uuid=31e64592-f842-498c-9c02-e55ca3959bbb"]}],"mendeley":{"formattedCitation":"(Giménez-Benavides et al. 2005; Giménez-Benavides et al. 2018)","plainTextFormattedCitation":"(Giménez-Benavides et al. 2005; Giménez-Benavides et al. 2018)","previouslyFormattedCitation":"(Giménez-Benavides et al. 2005; Giménez-Benavides et al. 2018)"},"properties":{"noteIndex":0},"schema":"https://github.com/citation-style-language/schema/raw/master/csl-citation.json"}</w:instrText>
      </w:r>
      <w:r w:rsidR="005F79C0" w:rsidRPr="003407A9">
        <w:fldChar w:fldCharType="separate"/>
      </w:r>
      <w:r w:rsidR="005F79C0" w:rsidRPr="003407A9">
        <w:rPr>
          <w:noProof/>
        </w:rPr>
        <w:t>(Giménez-Benavides et al. 2005; Giménez-Benavides et al. 2018)</w:t>
      </w:r>
      <w:r w:rsidR="005F79C0" w:rsidRPr="003407A9">
        <w:fldChar w:fldCharType="end"/>
      </w:r>
      <w:commentRangeEnd w:id="149"/>
      <w:r w:rsidR="009F0D96">
        <w:rPr>
          <w:rStyle w:val="Refdecomentario"/>
        </w:rPr>
        <w:commentReference w:id="149"/>
      </w:r>
      <w:del w:id="150" w:author="Diana María Cruz Tejada" w:date="2024-02-08T19:28:00Z">
        <w:r w:rsidR="00985262" w:rsidRPr="003407A9" w:rsidDel="009F0D96">
          <w:delText>.</w:delText>
        </w:r>
      </w:del>
      <w:r w:rsidR="00985262" w:rsidRPr="003407A9">
        <w:t xml:space="preserve"> Another limitation of </w:t>
      </w:r>
      <w:r w:rsidR="00EE5407" w:rsidRPr="003407A9">
        <w:t>alpine germination</w:t>
      </w:r>
      <w:r w:rsidR="00985262" w:rsidRPr="003407A9">
        <w:t xml:space="preserve"> studies is that </w:t>
      </w:r>
      <w:r w:rsidR="00382DF7" w:rsidRPr="003407A9">
        <w:t xml:space="preserve">they </w:t>
      </w:r>
      <w:r w:rsidR="00985262" w:rsidRPr="003407A9">
        <w:t>are mostly</w:t>
      </w:r>
      <w:r w:rsidR="00EE5407" w:rsidRPr="003407A9">
        <w:t xml:space="preserve"> focused on population and community levels </w:t>
      </w:r>
      <w:r w:rsidR="002B2A44" w:rsidRPr="003407A9">
        <w:fldChar w:fldCharType="begin" w:fldLock="1"/>
      </w:r>
      <w:r w:rsidR="002B2A44" w:rsidRPr="003407A9">
        <w:instrText>ADDIN CSL_CITATION {"citationItems":[{"id":"ITEM-1","itemData":{"DOI":"10.1007/s11284-004-0031-8","ISBN":"1128400400318","ISSN":"09123814","abstract":"We examined the seed-germination responses of 27 alpine species with reference to habitat type (fellfield and snowbed), temperature (five regimes), and light requirement. About 70% of species showed &gt; 40% germination at warm temperatures without cold stratification. However, a moist-chilling treatment markedly improved the germination percentages in most species, especially under cool conditions. Thus, cold stratification effectively reduced the temperature requirement for germination. Patterns of germination response within species were not consistent between the fellfield and snowbed habitats for species inhabiting both habitats. For interspecific comparisons, there were no significant differences in germination responses to the temperature regimes and the cold stratification between the fellfield and snowbed species. Also, germination speed and the length of germinating period did not differ between fellfield and snowbed species. Most species (86%) showed a requirement for light for germination without cold stratification. Although the extent of the light requirement was reduced after cold stratification in some species, the light requirement of most small-seeded species remained. The combination of cold stratification and the light requirement is a major factor determining the seedling emergence and formation of seed banks in alpine plants. However, habitat-specific patterns of germination traits were less clear, suggesting similar germination traits in fellfield and snowbed plants, at least under controlled conditions in the laboratory. © The Ecological Society of Japan 2005.","author":[{"dropping-particle":"","family":"Shimono","given":"Yoshiko","non-dropping-particle":"","parse-names":false,"suffix":""},{"dropping-particle":"","family":"Kudo","given":"Gaku","non-dropping-particle":"","parse-names":false,"suffix":""}],"container-title":"Ecological Research","id":"ITEM-1","issue":"2","issued":{"date-parts":[["2005"]]},"page":"189-197","title":"Comparisons of germination traits of alpine plants between fellfield and snowbed habitats","type":"article-journal","volume":"20"},"uris":["http://www.mendeley.com/documents/?uuid=fc515880-8da3-4c43-9262-86c47bc57f95"]},{"id":"ITEM-2","itemData":{"DOI":"10.1007/sl 1258-009-9578-3","author":[{"dropping-particle":"","family":"Wagner","given":"Ioan","non-dropping-particle":"","parse-names":false,"suffix":""},{"dropping-particle":"","family":"Simons","given":"Andrew M","non-dropping-particle":"","parse-names":false,"suffix":""}],"container-title":"Plant Ecology","id":"ITEM-2","issue":"1","issued":{"date-parts":[["2009"]]},"page":"145-153","title":"Divergence in Germination Traits among Arctic and Alpinepopulations of Koenigia islandica: Light Requirements","type":"article-journal","volume":"204"},"uris":["http://www.mendeley.com/documents/?uuid=5aea4d22-8748-4926-bc2f-d2ec8f3c324b"]},{"id":"ITEM-3","itemData":{"DOI":"10.1023/A:1009802806674","ISSN":"13850237","abstract":"The ability to germinate under a variety of environmental conditions is essential for plant species inhabiting a wide range of altitudes and latitudes. Phacelia secunda J. F. Gmel. (Hydrophyllaceae) is a perennial herb with wide latitudinal and altitudinal distributional ranges. In the central Chilean Andes (33 °S) P. secunda can be found from 1600 m sealevel up to the vegetation limit at 3400 m. It has been suggested that seeds from populations encountering long periods with snow cover and adverse winter conditions would require longer periods of cold stratification for germination than those from populations exposed to milder winters. Given that the snow-free period decreases with elevation, seeds from high elevation populations could require longer period of cold stratification to germinate. Moreover, it has been shown that seeds from arctic and higher elevations environments are adapted to germinate better under high temperature conditions. Germination response with increasing periods of cold stratification (0-6 mo.) and under two contrasting thermoperiods (20 °/1O °C; 10 °/5 °C; 12 h day/night), were studied for 4 populations of P. secunda located at 1600, 2100, 2900 and 3400 m a.s.l. Initiation of germination required increasingly longer periods of stratification with elevation, and proportionately fewer seeds germinated for any one stratification treatment at the higher elevations. Seeds from higher elevations germinated to a higher percentage under the high than the low temperature thermoperiods. These results illustrates a significant variation in germination characteristics over a spatially short environmental gradient.","author":[{"dropping-particle":"","family":"Cavieres","given":"Lohengrin A.","non-dropping-particle":"","parse-names":false,"suffix":""},{"dropping-particle":"","family":"Arroyo","given":"Mary T.K.","non-dropping-particle":"","parse-names":false,"suffix":""}],"container-title":"Plant Ecology","id":"ITEM-3","issue":"1","issued":{"date-parts":[["2000"]]},"page":"1-8","title":"Seed germination response to cold stratification period and thermal regime in Phacelia secunda (Hydrophyllaceae): Altitudinal variation in the mediterranean Andes of central Chile","type":"article-journal","volume":"149"},"uris":["http://www.mendeley.com/documents/?uuid=033637fe-5485-455a-948d-3f3dd4304cdb"]}],"mendeley":{"formattedCitation":"(Cavieres &amp; Arroyo 2000; Shimono &amp; Kudo 2005; Wagner &amp; Simons 2009)","manualFormatting":"(e.g. Cavieres &amp; Arroyo 2000; Shimono &amp; Kudo 2005; Wagner &amp; Simons 2009)","plainTextFormattedCitation":"(Cavieres &amp; Arroyo 2000; Shimono &amp; Kudo 2005; Wagner &amp; Simons 2009)","previouslyFormattedCitation":"(Cavieres &amp; Arroyo 2000; Shimono &amp; Kudo 2005; Wagner &amp; Simons 2009)"},"properties":{"noteIndex":0},"schema":"https://github.com/citation-style-language/schema/raw/master/csl-citation.json"}</w:instrText>
      </w:r>
      <w:r w:rsidR="002B2A44" w:rsidRPr="003407A9">
        <w:fldChar w:fldCharType="separate"/>
      </w:r>
      <w:r w:rsidR="002B2A44" w:rsidRPr="003407A9">
        <w:rPr>
          <w:noProof/>
        </w:rPr>
        <w:t>(e.g. Cavieres &amp; Arroyo 2000; Shimono &amp; Kudo 2005; Wagner &amp; Simons 2009)</w:t>
      </w:r>
      <w:r w:rsidR="002B2A44" w:rsidRPr="003407A9">
        <w:fldChar w:fldCharType="end"/>
      </w:r>
      <w:r w:rsidR="005D7982" w:rsidRPr="003407A9">
        <w:t>, with</w:t>
      </w:r>
      <w:r w:rsidR="002B2A44" w:rsidRPr="003407A9">
        <w:t xml:space="preserve"> </w:t>
      </w:r>
      <w:r w:rsidR="00EE5407" w:rsidRPr="003407A9">
        <w:t xml:space="preserve">few </w:t>
      </w:r>
      <w:r w:rsidR="00382DF7" w:rsidRPr="003407A9">
        <w:t xml:space="preserve">studies </w:t>
      </w:r>
      <w:r w:rsidR="001E5050" w:rsidRPr="003407A9">
        <w:t>at subpopulation level</w:t>
      </w:r>
      <w:r w:rsidR="00EE5407" w:rsidRPr="003407A9">
        <w:t xml:space="preserve"> </w:t>
      </w:r>
      <w:r w:rsidR="002B2A44" w:rsidRPr="003407A9">
        <w:fldChar w:fldCharType="begin" w:fldLock="1"/>
      </w:r>
      <w:r w:rsidR="00AD5980" w:rsidRPr="003407A9">
        <w:instrText>ADDIN CSL_CITATION {"citationItems":[{"id":"ITEM-1","itemData":{"DOI":"10.1002/ece3.9772","ISSN":"20457758","abstract":"Seed regeneration is a critical stage in the life histories of plants, affecting species' abilities to maintain local populations, evolve, and disperse to new sites. In this study, we test for local adaptations to drought in germination and seedling growth of two alpine forbs with contrasting habitat preferences: the alpine generalist Veronica alpina and the snowbed specialist Sibbaldia procumbens. We sampled seeds of each species from four populations spanning a precipitation gradient from 1200 to 3400 mm/year in western Norway. In a growth chamber experiment, we germinated seeds from each population at 10 different water potentials under controlled light and temperature conditions. Drought led to lower germination percentage in both species, and additionally, slower germination, and more investment in roots for V. alpina. These responses varied along the precipitation gradient. Seeds from the driest populations had higher germination percentage, shorter time to germination, and higher investments in the roots under drought conditions than the seeds from the wettest populations – suggesting local adaption to drought. The snowbed specialist, S. procumbens, had lower germination percentages under drought, but otherwise did not respond to drought in ways that indicate physiological or morphological adaptions to drought. S. procumbens germination also did not vary systematically with precipitation of the source site, but heavier-seeded populations germinated to higher rates and tolerated drought better. Our study is the first to test drought effects on seed regeneration in alpine plants populations from high-precipitation regions. We found evidence that germination and seedling traits may show adaptation to drought even in populations from wet habitats. Our results also indicate that alpine generalists might be more adapted to drought and show more local adaptations in drought responses than snowbed specialists.","author":[{"dropping-particle":"","family":"Gya","given":"Ragnhild","non-dropping-particle":"","parse-names":false,"suffix":""},{"dropping-particle":"","family":"Geange","given":"Sonya Rita","non-dropping-particle":"","parse-names":false,"suffix":""},{"dropping-particle":"","family":"Lynn","given":"Joshua Scott","non-dropping-particle":"","parse-names":false,"suffix":""},{"dropping-particle":"","family":"Töpper","given":"Joachim Paul","non-dropping-particle":"","parse-names":false,"suffix":""},{"dropping-particle":"","family":"Wallevik","given":"Øystein","non-dropping-particle":"","parse-names":false,"suffix":""},{"dropping-particle":"","family":"Zernichow","given":"Camilla","non-dropping-particle":"","parse-names":false,"suffix":""},{"dropping-particle":"","family":"Vandvik","given":"Vigdis","non-dropping-particle":"","parse-names":false,"suffix":""}],"container-title":"Ecology and Evolution","id":"ITEM-1","issue":"2","issued":{"date-parts":[["2023"]]},"page":"1-19","title":"A test of local adaptation to drought in germination and seedling traits in populations of two alpine forbs across a 2000 mm/year precipitation gradient","type":"article-journal","volume":"13"},"uris":["http://www.mendeley.com/documents/?uuid=d430eed1-8d7f-4028-b428-dcf140fd3181"]}],"mendeley":{"formattedCitation":"(Gya et al. 2023)","plainTextFormattedCitation":"(Gya et al. 2023)","previouslyFormattedCitation":"(Gya et al. 2023)"},"properties":{"noteIndex":0},"schema":"https://github.com/citation-style-language/schema/raw/master/csl-citation.json"}</w:instrText>
      </w:r>
      <w:r w:rsidR="002B2A44" w:rsidRPr="003407A9">
        <w:fldChar w:fldCharType="separate"/>
      </w:r>
      <w:r w:rsidR="002B2A44" w:rsidRPr="003407A9">
        <w:rPr>
          <w:noProof/>
        </w:rPr>
        <w:t>(Gya et al. 2023)</w:t>
      </w:r>
      <w:r w:rsidR="002B2A44" w:rsidRPr="003407A9">
        <w:fldChar w:fldCharType="end"/>
      </w:r>
      <w:r w:rsidR="00884217" w:rsidRPr="003407A9">
        <w:t xml:space="preserve"> and even </w:t>
      </w:r>
      <w:r w:rsidR="0099019B" w:rsidRPr="003407A9">
        <w:t>less</w:t>
      </w:r>
      <w:r w:rsidR="00884217" w:rsidRPr="003407A9">
        <w:t xml:space="preserve"> </w:t>
      </w:r>
      <w:r w:rsidR="00C356C4" w:rsidRPr="003407A9">
        <w:t xml:space="preserve">considering </w:t>
      </w:r>
      <w:r w:rsidR="00884217" w:rsidRPr="003407A9">
        <w:t>the</w:t>
      </w:r>
      <w:r w:rsidR="00283FDE" w:rsidRPr="003407A9">
        <w:t xml:space="preserve"> mosaic of microclimatic conditions at </w:t>
      </w:r>
      <w:r w:rsidR="00382DF7" w:rsidRPr="003407A9">
        <w:t xml:space="preserve">fine </w:t>
      </w:r>
      <w:r w:rsidR="00283FDE" w:rsidRPr="003407A9">
        <w:t>scale</w:t>
      </w:r>
      <w:r w:rsidR="00382DF7" w:rsidRPr="003407A9">
        <w:t>s</w:t>
      </w:r>
      <w:r w:rsidR="00283FDE" w:rsidRPr="003407A9">
        <w:t xml:space="preserve"> </w:t>
      </w:r>
      <w:r w:rsidR="0091497E" w:rsidRPr="003407A9">
        <w:fldChar w:fldCharType="begin" w:fldLock="1"/>
      </w:r>
      <w:r w:rsidR="002B2A44" w:rsidRPr="003407A9">
        <w:instrText>ADDIN CSL_CITATION {"citationItems":[{"id":"ITEM-1","itemData":{"DOI":"https://doi.org/10.1111/j.1365-2699.2010.02407.x","abstract":"Aim We aim to: (1) explore thermal habitat preferences in alpine plant species across mosaics of topographically controlled micro-habitats; (2) test the predictive value of so-called ‘indicator values’; and (3) quantify the shift in micro-habitat conditions under the influence of climate warming. Location Alpine vegetation 2200–2800 m a.s.l., Swiss central Alps. Methods High-resolution infra-red thermometry and large numbers of small data loggers were used to assess the spatial and temporal variation of plant-surface and ground temperatures as well as snow-melt patterns for 889 plots distributed across three alpine slopes of contrasting exposure. These environmental data were then correlated with Landolt indicator values for temperature preferences of different plant species and vegetation units. By simulating a uniform 2 K warming we estimated the changes in abundance of micro-habitat temperatures within the study area. Results Within the study area we observed a substantial variation between micro-habitats in seasonal mean soil temperature (ΔT = 7.2 K), surface temperature (ΔT = 10.5 K) and season length (&gt;32 days). Plant species with low indicator values for temperature (plants commonly found in cool habitats) grew in significantly colder micro-habitats than plants with higher indicator values found on the same slope. A 2 K warming will lead to the loss of the coldest habitats (3% of current area), 75% of the current thermal micro-habitats will be reduced in abundance (crowding effect) and 22% will become more abundant. Main conclusions Our results demonstrate that the topographically induced mosaics of micro-climatic conditions in an alpine landscape are associated with local plant species distribution. Semi-quantitative plant species indicator values based on expert knowledge and aggregated to community means match measured thermal habitat conditions. Metre-scale thermal contrasts significantly exceed IPCC warming projections for the next 100 years. The data presented here thus indicate a great risk of overestimating alpine habitat losses in isotherm-based model scenarios. While all but the species depending on the very coldest micro-habitats will find thermally suitable ‘escape’ habitats within short distances, there will be enhanced competition for those cooler places on a given slope in an alpine climate that is 2 K warmer. Yet, due to their topographic variability, alpine landscapes are likely to be safer places for most species than lowland te…","author":[{"dropping-particle":"","family":"Scherrer","given":"D.","non-dropping-particle":"","parse-names":false,"suffix":""},{"dropping-particle":"","family":"Körner","given":"C.","non-dropping-particle":"","parse-names":false,"suffix":""}],"container-title":"Journal of Biogeography","id":"ITEM-1","issued":{"date-parts":[["2011"]]},"page":"406-416","title":"Topographically controlled thermal-habitat differentiation buffers alpine plant diversity against climate warming","type":"article-journal","volume":"38"},"uris":["http://www.mendeley.com/documents/?uuid=216296df-ff4e-4280-825c-21bb03af3199"]}],"mendeley":{"formattedCitation":"(Scherrer &amp; Körner 2011)","plainTextFormattedCitation":"(Scherrer &amp; Körner 2011)","previouslyFormattedCitation":"(Scherrer &amp; Körner 2011)"},"properties":{"noteIndex":0},"schema":"https://github.com/citation-style-language/schema/raw/master/csl-citation.json"}</w:instrText>
      </w:r>
      <w:r w:rsidR="0091497E" w:rsidRPr="003407A9">
        <w:fldChar w:fldCharType="separate"/>
      </w:r>
      <w:r w:rsidR="0091497E" w:rsidRPr="003407A9">
        <w:rPr>
          <w:noProof/>
        </w:rPr>
        <w:t>(Scherrer &amp; Körner 2011)</w:t>
      </w:r>
      <w:r w:rsidR="0091497E" w:rsidRPr="003407A9">
        <w:fldChar w:fldCharType="end"/>
      </w:r>
      <w:r w:rsidR="0091497E" w:rsidRPr="003407A9">
        <w:t>.</w:t>
      </w:r>
      <w:r w:rsidR="00AC7EC6">
        <w:t xml:space="preserve"> Filling these research gaps </w:t>
      </w:r>
      <w:r w:rsidR="00AE1B59">
        <w:t xml:space="preserve">can help us understand how germination will respond to future climate change scenarios in alpine habitats where precipitation is expected to become more unpredictable </w:t>
      </w:r>
      <w:r w:rsidR="00AE1B59">
        <w:fldChar w:fldCharType="begin" w:fldLock="1"/>
      </w:r>
      <w:r w:rsidR="00AE1B59">
        <w:instrText>ADDIN CSL_CITATION {"citationItems":[{"id":"ITEM-1","itemData":{"DOI":"10.1177/0002716295541001010","ISBN":"9789291691432","ISSN":"15523349","abstract":"This article argues that significant political, economic, and social changes within Salvadoran society and changes in the world arena permitted reconciliation between the Salvadoran government and the insurgents of the Farabundo Martí National Liberation Front (FMLN). The negotiated peace was based on contending parties' perceptions that each could claim victory and that society had been transformed sufficiently to permit an acceptable future. The U.S. government's support for the Salvadoran government and the peace process, for reasons of both national security and the promotion of democracy and human rights, was vindicated. Salvadoran society is progressing toward the end state envisioned by the U.S. government and by Salvadoran democrats. The 1994 presidential elections included all political parties, and the FMLN established itself for the time being as the nation's second-strongest political force in the democratic process. Continued economic development and consolidation of democratic society depend on maintaining the expansion of opportunities for historically excluded sectors of society. © 1995, SAGE Periodicals Press. All rights reserved.","author":[{"dropping-particle":"","family":"IPCC","given":"","non-dropping-particle":"","parse-names":false,"suffix":""}],"container-title":"Contribution of Working Groups I, II and III to the Fifth Assessment Report of the Intergovernmental Panel on Climate Change [Core","id":"ITEM-1","issued":{"date-parts":[["2014"]]},"number-of-pages":"151","publisher-place":"Geneva, Switzerland","title":"Climate change 2014 Synthesis Report","type":"report"},"uris":["http://www.mendeley.com/documents/?uuid=50dca0d2-d677-4133-b921-d5c2319d91a8"]}],"mendeley":{"formattedCitation":"(IPCC 2014)","plainTextFormattedCitation":"(IPCC 2014)","previouslyFormattedCitation":"(IPCC 2014)"},"properties":{"noteIndex":0},"schema":"https://github.com/citation-style-language/schema/raw/master/csl-citation.json"}</w:instrText>
      </w:r>
      <w:r w:rsidR="00AE1B59">
        <w:fldChar w:fldCharType="separate"/>
      </w:r>
      <w:r w:rsidR="00AE1B59" w:rsidRPr="00862FA3">
        <w:rPr>
          <w:noProof/>
        </w:rPr>
        <w:t>(IPCC 2014)</w:t>
      </w:r>
      <w:r w:rsidR="00AE1B59">
        <w:fldChar w:fldCharType="end"/>
      </w:r>
      <w:r w:rsidR="00AE1B59">
        <w:t>.</w:t>
      </w:r>
    </w:p>
    <w:p w14:paraId="0685E7D0" w14:textId="23CF6627" w:rsidR="000D09E5" w:rsidRPr="003407A9" w:rsidRDefault="009A4338" w:rsidP="0080631C">
      <w:pPr>
        <w:spacing w:line="360" w:lineRule="auto"/>
        <w:ind w:firstLine="709"/>
        <w:jc w:val="both"/>
      </w:pPr>
      <w:r w:rsidRPr="003407A9">
        <w:lastRenderedPageBreak/>
        <w:t>This article</w:t>
      </w:r>
      <w:r w:rsidR="00022206" w:rsidRPr="003407A9">
        <w:t xml:space="preserve"> tackl</w:t>
      </w:r>
      <w:r w:rsidR="00283FDE" w:rsidRPr="003407A9">
        <w:t>e</w:t>
      </w:r>
      <w:r w:rsidRPr="003407A9">
        <w:t>s the</w:t>
      </w:r>
      <w:r w:rsidR="00022206" w:rsidRPr="003407A9">
        <w:t xml:space="preserve"> understudied topic</w:t>
      </w:r>
      <w:r w:rsidRPr="003407A9">
        <w:t xml:space="preserve"> of intraspecific variability on germination responses to water stress</w:t>
      </w:r>
      <w:r w:rsidR="00C63A3A" w:rsidRPr="003407A9">
        <w:t xml:space="preserve">. It does so by focusing on microscale </w:t>
      </w:r>
      <w:r w:rsidR="00F905E8" w:rsidRPr="003407A9">
        <w:t xml:space="preserve">(c. 10 m) </w:t>
      </w:r>
      <w:r w:rsidR="00C63A3A" w:rsidRPr="003407A9">
        <w:t>variations in germination and water availability</w:t>
      </w:r>
      <w:r w:rsidR="003D5D8F" w:rsidRPr="003407A9">
        <w:t xml:space="preserve"> in </w:t>
      </w:r>
      <w:r w:rsidR="00634302" w:rsidRPr="003407A9">
        <w:t>drought</w:t>
      </w:r>
      <w:r w:rsidR="009B1B12" w:rsidRPr="003407A9">
        <w:t xml:space="preserve">-limited </w:t>
      </w:r>
      <w:r w:rsidR="003D5D8F" w:rsidRPr="003407A9">
        <w:t xml:space="preserve">Mediterranean </w:t>
      </w:r>
      <w:r w:rsidR="00634302" w:rsidRPr="003407A9">
        <w:t xml:space="preserve">alpine grasslands of </w:t>
      </w:r>
      <w:r w:rsidR="00921067" w:rsidRPr="003407A9">
        <w:t xml:space="preserve">the </w:t>
      </w:r>
      <w:r w:rsidR="00634302" w:rsidRPr="003407A9">
        <w:t xml:space="preserve">Iberian </w:t>
      </w:r>
      <w:r w:rsidR="00921067" w:rsidRPr="003407A9">
        <w:t>Peninsula</w:t>
      </w:r>
      <w:r w:rsidR="009B1B12" w:rsidRPr="003407A9">
        <w:t>.</w:t>
      </w:r>
      <w:r w:rsidR="0082657C" w:rsidRPr="003407A9">
        <w:t xml:space="preserve"> </w:t>
      </w:r>
      <w:r w:rsidR="00F364E5" w:rsidRPr="003407A9">
        <w:t>Using as a study system the</w:t>
      </w:r>
      <w:r w:rsidR="009B1B12" w:rsidRPr="003407A9">
        <w:t xml:space="preserve"> wild carnation </w:t>
      </w:r>
      <w:r w:rsidR="009B1B12" w:rsidRPr="003407A9">
        <w:rPr>
          <w:i/>
        </w:rPr>
        <w:t xml:space="preserve">Dianthus langeanus </w:t>
      </w:r>
      <w:r w:rsidR="009B1B12" w:rsidRPr="003407A9">
        <w:rPr>
          <w:iCs/>
        </w:rPr>
        <w:t>Wilk. (Caryophyllaceae)</w:t>
      </w:r>
      <w:r w:rsidR="00F364E5" w:rsidRPr="003407A9">
        <w:t xml:space="preserve">, we test the hypothesis </w:t>
      </w:r>
      <w:r w:rsidR="00BB5C2F" w:rsidRPr="003407A9">
        <w:t xml:space="preserve">that </w:t>
      </w:r>
      <w:r w:rsidR="00A244A6" w:rsidRPr="003407A9">
        <w:t>germination responses to water stress will show functional intraspecific variability along local water availability gradients.</w:t>
      </w:r>
      <w:r w:rsidR="0080631C" w:rsidRPr="003407A9">
        <w:t xml:space="preserve"> </w:t>
      </w:r>
      <w:del w:id="151" w:author="Diana María Cruz Tejada" w:date="2024-02-08T19:33:00Z">
        <w:r w:rsidR="0080631C" w:rsidRPr="003407A9" w:rsidDel="00CD274E">
          <w:delText>Our prediction</w:delText>
        </w:r>
      </w:del>
      <w:ins w:id="152" w:author="Diana María Cruz Tejada" w:date="2024-02-08T19:33:00Z">
        <w:r w:rsidR="00CD274E">
          <w:t>We expected l</w:t>
        </w:r>
      </w:ins>
      <w:ins w:id="153" w:author="Diana María Cruz Tejada" w:date="2024-02-08T19:34:00Z">
        <w:r w:rsidR="00CD274E">
          <w:t>ower base water potential</w:t>
        </w:r>
      </w:ins>
      <w:ins w:id="154" w:author="Diana María Cruz Tejada" w:date="2024-02-08T19:35:00Z">
        <w:r w:rsidR="00D715AD">
          <w:t>s</w:t>
        </w:r>
      </w:ins>
      <w:ins w:id="155" w:author="Diana María Cruz Tejada" w:date="2024-02-08T19:34:00Z">
        <w:r w:rsidR="00CD274E">
          <w:t xml:space="preserve"> for seed from </w:t>
        </w:r>
      </w:ins>
      <w:r w:rsidR="0080631C" w:rsidRPr="003407A9">
        <w:t xml:space="preserve"> </w:t>
      </w:r>
      <w:del w:id="156" w:author="Diana María Cruz Tejada" w:date="2024-02-08T19:35:00Z">
        <w:r w:rsidR="0080631C" w:rsidRPr="003407A9" w:rsidDel="00D715AD">
          <w:delText>is that</w:delText>
        </w:r>
        <w:r w:rsidR="006D223E" w:rsidRPr="003407A9" w:rsidDel="00D715AD">
          <w:delText xml:space="preserve"> seeds</w:delText>
        </w:r>
        <w:r w:rsidR="005E2483" w:rsidRPr="003407A9" w:rsidDel="00D715AD">
          <w:delText xml:space="preserve"> </w:delText>
        </w:r>
      </w:del>
      <w:r w:rsidR="0031128E" w:rsidRPr="003407A9">
        <w:t>from warmer</w:t>
      </w:r>
      <w:r w:rsidR="00A260B7" w:rsidRPr="003407A9">
        <w:t xml:space="preserve"> </w:t>
      </w:r>
      <w:r w:rsidR="0080631C" w:rsidRPr="003407A9">
        <w:t>and</w:t>
      </w:r>
      <w:r w:rsidR="00A260B7" w:rsidRPr="003407A9">
        <w:t xml:space="preserve"> drier</w:t>
      </w:r>
      <w:r w:rsidR="0031128E" w:rsidRPr="003407A9">
        <w:t xml:space="preserve"> </w:t>
      </w:r>
      <w:r w:rsidR="00DA19FF" w:rsidRPr="003407A9">
        <w:t>subpopulation</w:t>
      </w:r>
      <w:r w:rsidR="00965AA2" w:rsidRPr="003407A9">
        <w:t>s</w:t>
      </w:r>
      <w:r w:rsidR="0031128E" w:rsidRPr="003407A9">
        <w:t xml:space="preserve"> </w:t>
      </w:r>
      <w:del w:id="157" w:author="Diana María Cruz Tejada" w:date="2024-02-08T19:35:00Z">
        <w:r w:rsidR="00F00011" w:rsidRPr="003407A9" w:rsidDel="00D715AD">
          <w:delText xml:space="preserve">will have lower base water potentials for germination </w:delText>
        </w:r>
      </w:del>
      <w:r w:rsidR="00F00011" w:rsidRPr="003407A9">
        <w:t>(i.e. higher germination tolerance to water stress)</w:t>
      </w:r>
      <w:r w:rsidR="003638F6" w:rsidRPr="003407A9">
        <w:t>.</w:t>
      </w:r>
      <w:r w:rsidR="00385A25" w:rsidRPr="003407A9">
        <w:t xml:space="preserve"> </w:t>
      </w:r>
    </w:p>
    <w:p w14:paraId="594D1F50" w14:textId="791E96E2" w:rsidR="0031128E" w:rsidRPr="003407A9" w:rsidRDefault="000D09E5" w:rsidP="0084299C">
      <w:pPr>
        <w:spacing w:line="360" w:lineRule="auto"/>
        <w:ind w:firstLine="709"/>
        <w:jc w:val="both"/>
      </w:pPr>
      <w:r w:rsidRPr="003407A9">
        <w:t>However, t</w:t>
      </w:r>
      <w:r w:rsidR="005C6170" w:rsidRPr="003407A9">
        <w:t>o calculate</w:t>
      </w:r>
      <w:r w:rsidR="0082657C" w:rsidRPr="003407A9">
        <w:t xml:space="preserve"> the base water potential using</w:t>
      </w:r>
      <w:r w:rsidR="005C6170" w:rsidRPr="003407A9">
        <w:t xml:space="preserve"> hydrotime models</w:t>
      </w:r>
      <w:r w:rsidR="002A03A8">
        <w:t xml:space="preserve"> and secure comparable seed dormancy states </w:t>
      </w:r>
      <w:commentRangeStart w:id="158"/>
      <w:r w:rsidR="00F423B9">
        <w:fldChar w:fldCharType="begin" w:fldLock="1"/>
      </w:r>
      <w:r w:rsidR="00F423B9">
        <w:instrText>ADDIN CSL_CITATION {"citationItems":[{"id":"ITEM-1","itemData":{"DOI":"10.1614/0043-1745(2002)050[0248:aohttq]2.0.co;2","ISSN":"0043-1745","abstract":"Knowledge and prediction of seasonal weed seedling emergence patterns is useful in weed management programs. Seed dormancy is a major factor influencing the timing of seedling emergence, and once dormancy is broken, environmental conditions determine the rate of germination and seedling emergence. Seed dormancy is a population-based phenomenon, because individual seeds are independently sensing their environment and responding physiologically to the signals they perceive. Mathematical models based on characterizing the variation that occurs in germination times among individual seeds in a population can describe and quantify environmental and after-ripening effects on seed dormancy. In particular, the hydrothermal time model can describe and quantify the effects of temperature and water potential on seed germination. This model states that the time to germination of a given seed fraction is inversely proportional to the amount by which a given germination factor (e.g., temperature or water potential) exceeds a threshold level for that factor. The hydrothermal time model provides a robust method for understanding how environmental factors interact to result in the germination phenotype (i.e., germination pattern over time) of a seed population. In addition, other factors that influence seed dormancy and germination act by causing the water potential thresholds of the seed population to shift to higher or lower values. This relatively simple model can describe and quantify the germination behavior of seeds across a wide array of environmental conditions and dormancy states, and can be used as an input to more general models of seed germination and seedling emergence in the field.","author":[{"dropping-particle":"","family":"Bradford","given":"Kent J.","non-dropping-particle":"","parse-names":false,"suffix":""}],"container-title":"Weed Science","id":"ITEM-1","issue":"2","issued":{"date-parts":[["2002"]]},"page":"248-260","title":"Applications of hydrothermal time to quantifying and modeling seed germination and dormancy","type":"article-journal","volume":"50"},"uris":["http://www.mendeley.com/documents/?uuid=c3c90c78-e390-4928-9fe8-703e576e67bf"]}],"mendeley":{"formattedCitation":"(Bradford 2002)","plainTextFormattedCitation":"(Bradford 2002)"},"properties":{"noteIndex":0},"schema":"https://github.com/citation-style-language/schema/raw/master/csl-citation.json"}</w:instrText>
      </w:r>
      <w:r w:rsidR="00F423B9">
        <w:fldChar w:fldCharType="separate"/>
      </w:r>
      <w:r w:rsidR="00F423B9" w:rsidRPr="00F423B9">
        <w:rPr>
          <w:noProof/>
        </w:rPr>
        <w:t>(Bradford 2002)</w:t>
      </w:r>
      <w:r w:rsidR="00F423B9">
        <w:fldChar w:fldCharType="end"/>
      </w:r>
      <w:commentRangeEnd w:id="158"/>
      <w:r w:rsidR="00F423B9">
        <w:rPr>
          <w:rStyle w:val="Refdecomentario"/>
        </w:rPr>
        <w:commentReference w:id="158"/>
      </w:r>
      <w:r w:rsidR="00341078">
        <w:t>, we need</w:t>
      </w:r>
      <w:r w:rsidR="005C6170" w:rsidRPr="003407A9">
        <w:t xml:space="preserve"> </w:t>
      </w:r>
      <w:r w:rsidR="007E08D2" w:rsidRPr="003407A9">
        <w:t>non-dormant</w:t>
      </w:r>
      <w:r w:rsidR="005C6170" w:rsidRPr="003407A9">
        <w:t xml:space="preserve"> </w:t>
      </w:r>
      <w:r w:rsidR="00921C76" w:rsidRPr="003407A9">
        <w:t>see</w:t>
      </w:r>
      <w:r w:rsidR="005C6170" w:rsidRPr="003407A9">
        <w:t>ds</w:t>
      </w:r>
      <w:r w:rsidR="00ED3489" w:rsidRPr="003407A9">
        <w:t xml:space="preserve"> </w:t>
      </w:r>
      <w:r w:rsidR="00D575AB" w:rsidRPr="003407A9">
        <w:t>but</w:t>
      </w:r>
      <w:r w:rsidR="005C6170" w:rsidRPr="003407A9">
        <w:t xml:space="preserve"> </w:t>
      </w:r>
      <w:r w:rsidR="00AD5FE4" w:rsidRPr="003407A9">
        <w:t>n</w:t>
      </w:r>
      <w:r w:rsidR="00037D72" w:rsidRPr="003407A9">
        <w:t xml:space="preserve">o previous studies </w:t>
      </w:r>
      <w:del w:id="159" w:author="Diana María Cruz Tejada" w:date="2024-02-08T19:36:00Z">
        <w:r w:rsidR="00037D72" w:rsidRPr="003407A9" w:rsidDel="00D715AD">
          <w:delText>(to our knowledge)</w:delText>
        </w:r>
      </w:del>
      <w:r w:rsidR="00037D72" w:rsidRPr="003407A9">
        <w:t xml:space="preserve"> </w:t>
      </w:r>
      <w:r w:rsidR="00D575AB" w:rsidRPr="003407A9">
        <w:t>h</w:t>
      </w:r>
      <w:r w:rsidR="00AD5FE4" w:rsidRPr="003407A9">
        <w:t xml:space="preserve">ave </w:t>
      </w:r>
      <w:r w:rsidR="00D575AB" w:rsidRPr="003407A9">
        <w:t xml:space="preserve">measured seed </w:t>
      </w:r>
      <w:r w:rsidR="00AD5FE4" w:rsidRPr="003407A9">
        <w:t>dormancy</w:t>
      </w:r>
      <w:r w:rsidR="00F2482B" w:rsidRPr="003407A9">
        <w:t xml:space="preserve"> </w:t>
      </w:r>
      <w:r w:rsidR="00AD5FE4" w:rsidRPr="003407A9">
        <w:t xml:space="preserve">alleviation </w:t>
      </w:r>
      <w:r w:rsidR="007E08D2" w:rsidRPr="003407A9">
        <w:t xml:space="preserve">in </w:t>
      </w:r>
      <w:r w:rsidR="009B1B12" w:rsidRPr="003407A9">
        <w:t xml:space="preserve">our </w:t>
      </w:r>
      <w:r w:rsidR="000E0FDD" w:rsidRPr="003407A9">
        <w:t xml:space="preserve">study </w:t>
      </w:r>
      <w:r w:rsidR="009B1B12" w:rsidRPr="003407A9">
        <w:t>species</w:t>
      </w:r>
      <w:r w:rsidR="00AD5FE4" w:rsidRPr="003407A9">
        <w:t>.</w:t>
      </w:r>
      <w:r w:rsidR="007E08D2" w:rsidRPr="003407A9">
        <w:t xml:space="preserve"> </w:t>
      </w:r>
      <w:del w:id="160" w:author="Diana María Cruz Tejada" w:date="2024-02-08T19:37:00Z">
        <w:r w:rsidR="000E14FB" w:rsidRPr="003407A9" w:rsidDel="00D715AD">
          <w:delText>Based on available information on the germination of Mediterranean species</w:delText>
        </w:r>
      </w:del>
      <w:ins w:id="161" w:author="Diana María Cruz Tejada" w:date="2024-02-08T19:37:00Z">
        <w:r w:rsidR="00D715AD">
          <w:t>According to</w:t>
        </w:r>
      </w:ins>
      <w:ins w:id="162" w:author="Diana María Cruz Tejada" w:date="2024-02-08T19:38:00Z">
        <w:r w:rsidR="00D715AD">
          <w:t xml:space="preserve"> previ</w:t>
        </w:r>
      </w:ins>
      <w:ins w:id="163" w:author="Diana María Cruz Tejada" w:date="2024-02-08T19:39:00Z">
        <w:r w:rsidR="00D715AD">
          <w:t>o</w:t>
        </w:r>
      </w:ins>
      <w:ins w:id="164" w:author="Diana María Cruz Tejada" w:date="2024-02-08T19:38:00Z">
        <w:r w:rsidR="00D715AD">
          <w:t xml:space="preserve">us information </w:t>
        </w:r>
      </w:ins>
      <w:ins w:id="165" w:author="Diana María Cruz Tejada" w:date="2024-02-08T19:39:00Z">
        <w:r w:rsidR="00D715AD">
          <w:t>of the germination of Mediterranean sp</w:t>
        </w:r>
      </w:ins>
      <w:ins w:id="166" w:author="Diana María Cruz Tejada" w:date="2024-02-08T19:40:00Z">
        <w:r w:rsidR="00D715AD">
          <w:t xml:space="preserve">ecies </w:t>
        </w:r>
      </w:ins>
      <w:r w:rsidR="000E14FB" w:rsidRPr="003407A9">
        <w:t xml:space="preserve"> </w:t>
      </w:r>
      <w:r w:rsidR="00B4067D" w:rsidRPr="003407A9">
        <w:fldChar w:fldCharType="begin" w:fldLock="1"/>
      </w:r>
      <w:r w:rsidR="00835869" w:rsidRPr="003407A9">
        <w:instrText>ADDIN CSL_CITATION {"citationItems":[{"id":"ITEM-1","itemData":{"author":[{"dropping-particle":"","family":"Mattana","given":"E.","non-dropping-particle":"","parse-names":false,"suffix":""},{"dropping-particle":"","family":"Carta","given":"A.","non-dropping-particle":"","parse-names":false,"suffix":""},{"dropping-particle":"","family":"Fernández-Pascual","given":"E.","non-dropping-particle":"","parse-names":false,"suffix":""},{"dropping-particle":"","family":"Keeley","given":"J. E.","non-dropping-particle":"","parse-names":false,"suffix":""},{"dropping-particle":"","family":"Pritchard","given":"H. W.","non-dropping-particle":"","parse-names":false,"suffix":""}],"container-title":"Plant Regeneration from Seeds A Global Warming Perspective","id":"ITEM-1","issued":{"date-parts":[["2022"]]},"page":"101-114","publisher":"Academic Press","title":"Climate change and plant regeneration from seeds in Mediterranean regions of the Northern Hemisphere","type":"chapter"},"uris":["http://www.mendeley.com/documents/?uuid=70c031bb-6687-423c-840a-41285d6b53b8"]}],"mendeley":{"formattedCitation":"(Mattana et al. 2022)","plainTextFormattedCitation":"(Mattana et al. 2022)","previouslyFormattedCitation":"(Mattana et al. 2022)"},"properties":{"noteIndex":0},"schema":"https://github.com/citation-style-language/schema/raw/master/csl-citation.json"}</w:instrText>
      </w:r>
      <w:r w:rsidR="00B4067D" w:rsidRPr="003407A9">
        <w:fldChar w:fldCharType="separate"/>
      </w:r>
      <w:r w:rsidR="00B4067D" w:rsidRPr="003407A9">
        <w:rPr>
          <w:noProof/>
        </w:rPr>
        <w:t>(Mattana et al. 2022)</w:t>
      </w:r>
      <w:r w:rsidR="00B4067D" w:rsidRPr="003407A9">
        <w:fldChar w:fldCharType="end"/>
      </w:r>
      <w:r w:rsidRPr="003407A9">
        <w:t xml:space="preserve">, we hypothesize that </w:t>
      </w:r>
      <w:ins w:id="167" w:author="Diana María Cruz Tejada" w:date="2024-02-08T19:40:00Z">
        <w:r w:rsidR="00D715AD">
          <w:t xml:space="preserve">(1) </w:t>
        </w:r>
      </w:ins>
      <w:r w:rsidRPr="003407A9">
        <w:t xml:space="preserve">fresh seeds of </w:t>
      </w:r>
      <w:r w:rsidRPr="003407A9">
        <w:rPr>
          <w:i/>
          <w:iCs/>
        </w:rPr>
        <w:t>D. langeanus</w:t>
      </w:r>
      <w:r w:rsidRPr="003407A9">
        <w:t xml:space="preserve"> might show some degree of physiological seed dormancy that requires dry after ripening to be alleviated.</w:t>
      </w:r>
      <w:r w:rsidR="00A73D0C" w:rsidRPr="003407A9">
        <w:t xml:space="preserve"> </w:t>
      </w:r>
      <w:del w:id="168" w:author="Diana María Cruz Tejada" w:date="2024-02-08T19:40:00Z">
        <w:r w:rsidR="00AD5FE4" w:rsidRPr="003407A9" w:rsidDel="00D715AD">
          <w:delText>T</w:delText>
        </w:r>
        <w:r w:rsidR="009B1B12" w:rsidRPr="003407A9" w:rsidDel="00D715AD">
          <w:delText>hus</w:delText>
        </w:r>
        <w:r w:rsidR="00A73D0C" w:rsidRPr="003407A9" w:rsidDel="00D715AD">
          <w:delText>,</w:delText>
        </w:r>
        <w:r w:rsidR="009B1B12" w:rsidRPr="003407A9" w:rsidDel="00D715AD">
          <w:delText xml:space="preserve"> a second</w:delText>
        </w:r>
        <w:r w:rsidR="00A73D0C" w:rsidRPr="003407A9" w:rsidDel="00D715AD">
          <w:delText xml:space="preserve">ary </w:delText>
        </w:r>
        <w:r w:rsidR="006C06E3" w:rsidRPr="003407A9" w:rsidDel="00D715AD">
          <w:delText>prediction</w:delText>
        </w:r>
        <w:r w:rsidR="00651508" w:rsidRPr="003407A9" w:rsidDel="00D715AD">
          <w:delText xml:space="preserve"> that needs to be </w:delText>
        </w:r>
        <w:r w:rsidR="006C06E3" w:rsidRPr="003407A9" w:rsidDel="00D715AD">
          <w:delText xml:space="preserve">checked </w:delText>
        </w:r>
        <w:r w:rsidR="00A73D0C" w:rsidRPr="003407A9" w:rsidDel="00D715AD">
          <w:delText xml:space="preserve">is </w:delText>
        </w:r>
        <w:r w:rsidR="006C06E3" w:rsidRPr="003407A9" w:rsidDel="00D715AD">
          <w:delText>that</w:delText>
        </w:r>
      </w:del>
      <w:ins w:id="169" w:author="Diana María Cruz Tejada" w:date="2024-02-08T19:40:00Z">
        <w:r w:rsidR="00D715AD">
          <w:t>(2)</w:t>
        </w:r>
      </w:ins>
      <w:r w:rsidR="00651508" w:rsidRPr="003407A9">
        <w:t xml:space="preserve"> </w:t>
      </w:r>
      <w:r w:rsidR="00DA19FF" w:rsidRPr="003407A9">
        <w:t>see</w:t>
      </w:r>
      <w:r w:rsidR="00651508" w:rsidRPr="003407A9">
        <w:t xml:space="preserve">d </w:t>
      </w:r>
      <w:r w:rsidR="003D4F1E" w:rsidRPr="003407A9">
        <w:t xml:space="preserve">storage </w:t>
      </w:r>
      <w:r w:rsidR="0084299C" w:rsidRPr="003407A9">
        <w:t xml:space="preserve">in dry after ripening conditions </w:t>
      </w:r>
      <w:r w:rsidR="006C06E3" w:rsidRPr="003407A9">
        <w:t xml:space="preserve">will </w:t>
      </w:r>
      <w:r w:rsidR="0084299C" w:rsidRPr="003407A9">
        <w:t>modif</w:t>
      </w:r>
      <w:r w:rsidR="006C06E3" w:rsidRPr="003407A9">
        <w:t>y</w:t>
      </w:r>
      <w:r w:rsidR="0084299C" w:rsidRPr="003407A9">
        <w:t xml:space="preserve"> seed dormancy and thus germination responses </w:t>
      </w:r>
      <w:r w:rsidR="0031128E" w:rsidRPr="003407A9">
        <w:t>to water stress</w:t>
      </w:r>
      <w:r w:rsidR="0084299C" w:rsidRPr="003407A9">
        <w:t>.</w:t>
      </w:r>
    </w:p>
    <w:p w14:paraId="290BC502" w14:textId="51FCFA16" w:rsidR="00662737" w:rsidRPr="003407A9" w:rsidRDefault="00D715AD" w:rsidP="0084299C">
      <w:pPr>
        <w:spacing w:line="360" w:lineRule="auto"/>
        <w:ind w:firstLine="709"/>
        <w:jc w:val="both"/>
      </w:pPr>
      <w:ins w:id="170" w:author="Diana María Cruz Tejada" w:date="2024-02-08T19:42:00Z">
        <w:r>
          <w:t xml:space="preserve">Additionally, </w:t>
        </w:r>
      </w:ins>
      <w:ins w:id="171" w:author="Diana María Cruz Tejada" w:date="2024-02-08T20:46:00Z">
        <w:r w:rsidR="00003EB4">
          <w:t>to further explore these</w:t>
        </w:r>
      </w:ins>
      <w:ins w:id="172" w:author="Diana María Cruz Tejada" w:date="2024-02-08T20:47:00Z">
        <w:r w:rsidR="00003EB4">
          <w:t xml:space="preserve"> </w:t>
        </w:r>
      </w:ins>
      <w:ins w:id="173" w:author="Diana María Cruz Tejada" w:date="2024-02-08T20:46:00Z">
        <w:r w:rsidR="00003EB4">
          <w:t xml:space="preserve">germination responses of this species </w:t>
        </w:r>
      </w:ins>
      <w:del w:id="174" w:author="Diana María Cruz Tejada" w:date="2024-02-08T20:43:00Z">
        <w:r w:rsidR="008C2CF9" w:rsidDel="00003EB4">
          <w:delText>W</w:delText>
        </w:r>
      </w:del>
      <w:ins w:id="175" w:author="Diana María Cruz Tejada" w:date="2024-02-08T20:43:00Z">
        <w:r w:rsidR="00003EB4">
          <w:t>w</w:t>
        </w:r>
      </w:ins>
      <w:r w:rsidR="003251DB">
        <w:t>e</w:t>
      </w:r>
      <w:r w:rsidR="008C2CF9">
        <w:t xml:space="preserve"> </w:t>
      </w:r>
      <w:del w:id="176" w:author="Diana María Cruz Tejada" w:date="2024-02-08T20:44:00Z">
        <w:r w:rsidR="008C2CF9" w:rsidDel="00003EB4">
          <w:delText xml:space="preserve">will also </w:delText>
        </w:r>
      </w:del>
      <w:del w:id="177" w:author="Diana María Cruz Tejada" w:date="2024-02-08T20:45:00Z">
        <w:r w:rsidR="008C2CF9" w:rsidDel="00003EB4">
          <w:delText>include</w:delText>
        </w:r>
      </w:del>
      <w:ins w:id="178" w:author="Diana María Cruz Tejada" w:date="2024-02-08T20:45:00Z">
        <w:r w:rsidR="00003EB4">
          <w:t xml:space="preserve">accounted to the </w:t>
        </w:r>
      </w:ins>
      <w:ins w:id="179" w:author="Diana María Cruz Tejada" w:date="2024-02-08T20:44:00Z">
        <w:r w:rsidR="00003EB4">
          <w:t>seed mass</w:t>
        </w:r>
      </w:ins>
      <w:ins w:id="180" w:author="Diana María Cruz Tejada" w:date="2024-02-08T20:45:00Z">
        <w:r w:rsidR="00003EB4">
          <w:t>,</w:t>
        </w:r>
      </w:ins>
      <w:ins w:id="181" w:author="Diana María Cruz Tejada" w:date="2024-02-08T20:44:00Z">
        <w:r w:rsidR="00003EB4">
          <w:t xml:space="preserve"> </w:t>
        </w:r>
      </w:ins>
      <w:r w:rsidR="008C2CF9">
        <w:t xml:space="preserve"> </w:t>
      </w:r>
      <w:r w:rsidR="003251DB">
        <w:t>a</w:t>
      </w:r>
      <w:r w:rsidR="00604239">
        <w:t xml:space="preserve">nother relevant seed trait that </w:t>
      </w:r>
      <w:r w:rsidR="00C93520">
        <w:t>has been proven to modulate germination responses</w:t>
      </w:r>
      <w:del w:id="182" w:author="Diana María Cruz Tejada" w:date="2024-02-08T20:45:00Z">
        <w:r w:rsidR="00750DF0" w:rsidDel="00003EB4">
          <w:delText>:</w:delText>
        </w:r>
        <w:r w:rsidR="003251DB" w:rsidDel="00003EB4">
          <w:delText xml:space="preserve"> </w:delText>
        </w:r>
        <w:r w:rsidR="00C93520" w:rsidDel="00003EB4">
          <w:delText xml:space="preserve">seed </w:delText>
        </w:r>
        <w:r w:rsidR="0064530B" w:rsidDel="00003EB4">
          <w:delText>mass</w:delText>
        </w:r>
      </w:del>
      <w:ins w:id="183" w:author="Diana María Cruz Tejada" w:date="2024-02-08T20:45:00Z">
        <w:r w:rsidR="00003EB4">
          <w:t xml:space="preserve"> </w:t>
        </w:r>
      </w:ins>
      <w:del w:id="184" w:author="Diana María Cruz Tejada" w:date="2024-02-08T20:45:00Z">
        <w:r w:rsidR="0064530B" w:rsidDel="00003EB4">
          <w:delText xml:space="preserve"> </w:delText>
        </w:r>
      </w:del>
      <w:r w:rsidR="0064530B">
        <w:fldChar w:fldCharType="begin" w:fldLock="1"/>
      </w:r>
      <w:r w:rsidR="000C3EAB">
        <w:instrText>ADDIN CSL_CITATION {"citationItems":[{"id":"ITEM-1","itemData":{"DOI":"10.1111/brv.12461","ISSN":"1469185X","PMID":"30188004","abstract":"Plant persistence and migration in face of climate change depends on successful reproduction by seed, a central aspect of plant life that drives population dynamics, community assembly and species distributions. Plant reproduction by seed is a chain of physiological processes, the rates of which are a function of temperature, and can be modelled using thermal time models. Importantly, while seed reproduction responds to its instantaneous thermal environment, there is also evidence of phenotypic plasticity in response to the thermal history experienced by the plant's recent ancestors, by the reproducing plant since seedling establishment, and by its seeds both before and after their release. This phenotypic plasticity enables a thermal memory of plant reproduction, which allows individuals to acclimatise to their surroundings. This review synthesises current knowledge on the thermal memory of plant reproduction by seed, and highlights its importance for modelling approaches based on physiological thermal time. We performed a comprehensive search in the Web of Science and analysed 533 relevant articles, of which 81 provided material for a meta-analysis of thermal memory in reproductive functional traits based on the effect size Zr. The articles encompassed the topics of seed development, seed yield (mass and number), seed dormancy (physiological, morphological and physical), germination, and seedling establishment. The results of the meta-analysis provide evidence for a thermal memory of seed yield, physiological dormancy and germination. Seed mass and physiological dormancy appear to be the central hubs of this memory. We argue for integrating thermal memory into a predictive framework based on physiological time modelling. This will provide a quantitative assessment of plant reproduction, a complex system that integrates past and present thermal inputs to achieve successful reproduction in changing environments. The effects of a warming environment on plant reproduction cannot be reduced to a qualitative interpretation of absolute positives and negatives. Rather, these effects need to be understood in terms of changing rates and thresholds for the physiological process that underlie reproduction by seed.","author":[{"dropping-particle":"","family":"Fernández-Pascual","given":"Eduardo","non-dropping-particle":"","parse-names":false,"suffix":""},{"dropping-particle":"","family":"Mattana","given":"Efisio","non-dropping-particle":"","parse-names":false,"suffix":""},{"dropping-particle":"","family":"Pritchard","given":"Hugh W.","non-dropping-particle":"","parse-names":false,"suffix":""}],"container-title":"Biological Reviews","id":"ITEM-1","issue":"2","issued":{"date-parts":[["2019"]]},"page":"439-456","title":"Seeds of future past: climate change and the thermal memory of plant reproductive traits","type":"article-journal","volume":"94"},"uris":["http://www.mendeley.com/documents/?uuid=1c9d8cd0-a89c-4af0-8275-65d6562b7a9d"]},{"id":"ITEM-2","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2","issue":"6","issued":{"date-parts":[["2021","3","1"]]},"page":"3573-3586","publisher":"Blackwell Publishing Ltd","title":"The seed germination spectrum of alpine plants: a global meta-analysis","type":"article-journal","volume":"229"},"uris":["http://www.mendeley.com/documents/?uuid=914481dd-0ebc-32fd-ba39-a39191c8a1a0"]},{"id":"ITEM-3","itemData":{"DOI":"10.1007/s004420050841","ISSN":"00298549","abstract":"We develop a geometric model predicting that maximum seedling emergence depth should scale as the cube root of seed weight. We tested the prediction by planting seeds from 17 species ranging in weight from 0.1 to 100 mg at a variety of depths in a sand medium. The species were spread across 16 genera and 13 families, all occurring in fire-prone fynbos shrublands of South Africa. Maximum emergence depth was found to scale allometrically with seed weight with an exponent of 0.334, close to the predicted value. We used the allometry to predict recruitment response to experimentally simulated variation in fire intensity. Five species with small (&lt;2 mg) seeds and five with large (&gt;10 mg) seeds were planted at ≤20-mm and 40-mm depths and exposed to low and high heat treatments and a control. The allometric equation predicted that species with large seeds would be able to emerge from a depth of 40 mm but those with small seeds would not. Only 1% of 481 seedlings from small-seeded species emerged from the 40-mm planting compared with 40% of 626 seedlings from the large-seeded group. The simulated fire treatments killed seeds in shallow, but not deeper, soil layers. At simulated high fire intensities, seedling emergence was poor in small-seeded species but good in large-seeded species, with most seedlings emerging from the 40-mm planting depth. Seed size could be a useful general predictor of recruitment success under different fire intensities in this system. We suggest that allometric relationships in plants deserve wider attention as predictive tools.","author":[{"dropping-particle":"","family":"Bond","given":"W. J.","non-dropping-particle":"","parse-names":false,"suffix":""},{"dropping-particle":"","family":"Honig","given":"M.","non-dropping-particle":"","parse-names":false,"suffix":""},{"dropping-particle":"","family":"Maze","given":"K. E.","non-dropping-particle":"","parse-names":false,"suffix":""}],"container-title":"Oecologia","id":"ITEM-3","issue":"1","issued":{"date-parts":[["1999"]]},"page":"132-136","title":"Seed size and seedling emergence: An allometric relationship and some ecological implications","type":"article-journal","volume":"120"},"uris":["http://www.mendeley.com/documents/?uuid=c13cfb8e-3ea6-46cb-86ed-f7443f145844"]},{"id":"ITEM-4","itemData":{"abstract":"The light response of seeds can control the timing of germination in the field, a crucial factor in the survival of the resulting seedlings and growth and fitness in subsequent life stages. The ultimate effect of light on seeds depends on genotype and on environmental factors during ripening of the seeds, during dormancy and during germination itself. These environmental factors may be light or factors other than light. The picture is further complicated by the fact that the light climate itself has various aspects that have different effects on seeds, such as photon flux density (PFD), spe</w:instrText>
      </w:r>
      <w:r w:rsidR="000C3EAB" w:rsidRPr="00BC49B5">
        <w:rPr>
          <w:lang w:val="es-CO"/>
          <w:rPrChange w:id="185" w:author="Diana María Cruz Tejada" w:date="2024-02-01T17:06:00Z">
            <w:rPr/>
          </w:rPrChange>
        </w:rPr>
        <w:instrText>ctral composition and duration of exposure of the seeds. All the abovementioned factors can interact in one way or another in their effect on seeds. Moreover, the factors are not constant in time in the field and are difficult to measure at the seed’s position, thus further complicating the analysis of what is actually happening with a seed in a natural situation and the interpretation of a possible ecological significance of light responses.","author":[{"dropping-particle":"","family":"Pons","given":"Thijs L.","non-dropping-particle":"","parse-names":false,"suffix":""},{"dropping-particle":"","family":"Fenner","given":"M.","non-dropping-particle":"","parse-names":false,"suffix":""}],"container-title":"Seeds: the ecology of regeneration in plant communities 2","id":"ITEM-4","issued":{"date-parts":[["2000"]]},"page":"237-260","title":"Seed responses to light","type":"chapter"},"uris":["http://www.mendeley.com/documents/?uuid=5bfd7530-3745-45ba-85e4-e5b5b4de602d"]}],"mendeley":{"formattedCitation":"(Bond et al. 1999; Pons &amp; Fenner 2000; Fernández-Pascual et al. 2019; Fernández-Pascual et al. 2021)","plainTextFormattedCitation":"(Bond et al. 1999; Pons &amp; Fenner 2000; Fernández-Pascual et al. 2019; Fernández-Pascual et al. 2021)","previouslyFormattedCitation":"(Bond et al. 1999; Pons &amp; Fenner 2000; Fernández-Pascual et al. 2019; Fernández-Pascual et al. 2021)"},"properties":{"noteIndex":0},"schema":"https://github.com/citation-style-language/schema/raw/master/csl-citation.json"}</w:instrText>
      </w:r>
      <w:r w:rsidR="0064530B">
        <w:fldChar w:fldCharType="separate"/>
      </w:r>
      <w:r w:rsidR="00B231A0" w:rsidRPr="00B231A0">
        <w:rPr>
          <w:noProof/>
          <w:lang w:val="es-ES"/>
        </w:rPr>
        <w:t>(Bond et al. 1999; Pons &amp; Fenner 2000; Fernández-Pascual et al. 2019; Fernández-Pascual et al. 2021)</w:t>
      </w:r>
      <w:r w:rsidR="0064530B">
        <w:fldChar w:fldCharType="end"/>
      </w:r>
      <w:r w:rsidR="00AE33B8" w:rsidRPr="00AE33B8">
        <w:rPr>
          <w:lang w:val="es-ES"/>
        </w:rPr>
        <w:t xml:space="preserve">. </w:t>
      </w:r>
      <w:ins w:id="186" w:author="Diana María Cruz Tejada" w:date="2024-02-08T20:47:00Z">
        <w:r w:rsidR="00003EB4" w:rsidRPr="00003EB4">
          <w:rPr>
            <w:rPrChange w:id="187" w:author="Diana María Cruz Tejada" w:date="2024-02-08T20:47:00Z">
              <w:rPr>
                <w:lang w:val="es-ES"/>
              </w:rPr>
            </w:rPrChange>
          </w:rPr>
          <w:t xml:space="preserve">Despite the contradoctory </w:t>
        </w:r>
        <w:r w:rsidR="00003EB4">
          <w:t>evidenc</w:t>
        </w:r>
      </w:ins>
      <w:ins w:id="188" w:author="Diana María Cruz Tejada" w:date="2024-02-08T20:48:00Z">
        <w:r w:rsidR="00003EB4">
          <w:t>e that seed mass has shown in response to drought (</w:t>
        </w:r>
      </w:ins>
      <w:ins w:id="189" w:author="Diana María Cruz Tejada" w:date="2024-02-08T20:49:00Z">
        <w:r w:rsidR="00003EB4">
          <w:t>positive responses for smallest seeds</w:t>
        </w:r>
      </w:ins>
      <w:ins w:id="190" w:author="Diana María Cruz Tejada" w:date="2024-02-08T20:50:00Z">
        <w:r w:rsidR="00003EB4">
          <w:t xml:space="preserve"> </w:t>
        </w:r>
      </w:ins>
      <w:moveToRangeStart w:id="191" w:author="Diana María Cruz Tejada" w:date="2024-02-08T20:50:00Z" w:name="move158317832"/>
      <w:moveTo w:id="192" w:author="Diana María Cruz Tejada" w:date="2024-02-08T20:50:00Z">
        <w:r w:rsidR="00003EB4">
          <w:fldChar w:fldCharType="begin" w:fldLock="1"/>
        </w:r>
        <w:r w:rsidR="00003EB4">
          <w:instrText>ADDIN CSL_CITATION {"citationItems":[{"id":"ITEM-1","itemData":{"DOI":"https://doi.org/10.1016/j.jaridenv.2017.07.018.","abstract":"Ecological restoration presents many challenges, particularly in semi-arid environments, where large volumes of seeds are required. Here, we hypothesized that two key seed functional traits, namely seed mass and speed of germination, would affect overall germination and emergence: heavier-seeded and faster-germinating species would display greater germination and emergence under water stress. We also hypothesized that seed burial would ameliorate this stress. Using eight native coexisting taxa from five families, we investigated the interaction of seed mass, water stress and sowing regime (seed burial and surface sowing) under laboratory and field conditions. From the laboratory experiments, most lighter seeds rather than heavier seeds had higher germination and emergence in dry conditions. Species that showed faster germination, displayed higher germination proportions under water stress. Seed burial did not increase germination but seedling emergence was significantly greater from depth compared to surface sowing, particularly for heavier-seeded species. Under field conditions, few seedlings emerged, which was attributed to high soil mechanical impedance and lack of rainfall. This study highlights the complex interplay between water stress and seed traits and how these factors regulate emergence of species required for semi-arid restoration. Keywords: Mining restoration; Threatened Ecological Community; Water potential; Seed mass; Speed of germination","author":[{"dropping-particle":"","family":"Merino-Martín","given":"Luis","non-dropping-particle":"","parse-names":false,"suffix":""},{"dropping-particle":"","family":"Courtauld","given":"Clare","non-dropping-particle":"","parse-names":false,"suffix":""},{"dropping-particle":"","family":"Commander","given":"Lucy","non-dropping-particle":"","parse-names":false,"suffix":""},{"dropping-particle":"","family":"Turner","given":"Shane","non-dropping-particle":"","parse-names":false,"suffix":""},{"dropping-particle":"","family":"Lewandrowski, Wolfgang Stevens","given":"Jason","non-dropping-particle":"","parse-names":false,"suffix":""}],"container-title":"Journal of Arid Environments","id":"ITEM-1","issued":{"date-parts":[["2017"]]},"page":"25-33","title":"Interactions between seed functional traits and burial depth regulate germination and seedling emergence under water stress in species from semi-arid environments","type":"article-journal","volume":"147"},"uris":["http://www.mendeley.com/documents/?uuid=7cd2add4-ff0c-4c05-83df-2290e961e411"]},{"id":"ITEM-2","itemData":{"DOI":"10.1002/ece3.9772","ISSN":"20457758","abstract":"Seed regeneration is a critical stage in the life histories of plants, affecting species' abilities to maintain local populations, evolve, and disperse to new sites. In this study, we test for local adaptations to drought in germination and seedling growth of two alpine forbs with contrasting habitat preferences: the alpine generalist Veronica alpina and the snowbed specialist Sibbaldia procumbens. We sampled seeds of each species from four populations spanning a precipitation gradient from 1200 to 3400 mm/year in western Norway. In a growth chamber experiment, we germinated seeds from each population at 10 different water potentials under controlled light and temperature conditions. Drought led to lower germination percentage in both species, and additionally, slower germination, and more investment in roots for V. alpina. These responses varied along the precipitation gradient. Seeds from the driest populations had higher germination percentage, shorter time to germination, and higher investments in the roots under drought conditions than the seeds from the wettest populations – suggesting local adaption to drought. The snowbed specialist, S. procumbens, had lower germination percentages under drought, but otherwise did not respond to drought in ways that indicate physiological or morphological adaptions to drought. S. procumbens germination also did not vary systematically with precipitation of the source site, but heavier-seeded populations germinated to higher rates and tolerated drought better. Our study is the first to test drought effects on seed regeneration in alpine plants populations from high-precipitation regions. We found evidence that germination and seedling traits may show adaptation to drought even in populations from wet habitats. Our results also indicate that alpine generalists might be more adapted to drought and show more local adaptations in drought responses than snowbed specialists.","author":[{"dropping-particle":"","family":"Gya","given":"Ragnhild","non-dropping-particle":"","parse-names":false,"suffix":""},{"dropping-particle":"","family":"Geange","given":"Sonya Rita","non-dropping-particle":"","parse-names":false,"suffix":""},{"dropping-particle":"","family":"Lynn","given":"Joshua Scott","non-dropping-particle":"","parse-names":false,"suffix":""},{"dropping-particle":"","family":"Töpper","given":"Joachim Paul","non-dropping-particle":"","parse-names":false,"suffix":""},{"dropping-particle":"","family":"Wallevik","given":"Øystein","non-dropping-particle":"","parse-names":false,"suffix":""},{"dropping-particle":"","family":"Zernichow","given":"Camilla","non-dropping-particle":"","parse-names":false,"suffix":""},{"dropping-particle":"","family":"Vandvik","given":"Vigdis","non-dropping-particle":"","parse-names":false,"suffix":""}],"container-title":"Ecology and Evolution","id":"ITEM-2","issue":"2","issued":{"date-parts":[["2023"]]},"page":"1-19","title":"A test of local adaptation to drought in germination and seedling traits in populations of two alpine forbs across a 2000 mm/year precipitation gradient","type":"article-journal","volume":"13"},"uris":["http://www.mendeley.com/documents/?uuid=d430eed1-8d7f-4028-b428-dcf140fd3181"]},{"id":"ITEM-3","itemData":{"abstract":"Scaling of water absorption and water loss by seeds on various soil surfaces was simulated using seed analogues constructed with paper pulp. Three sizes of analogue seeds (large, medium and small) were laid on three types of soil surface (coarse, medium and fine texture). To estimate the amount of water absorbed by a seed during a fixed time interval, the difference in seed weight from the start of the experiment was used. The scaling of water absorption necessary for germination was also studied using actual seeds of 14 species representing a range of seed sizes. Scaling coefficients between the amount of absorbed water by an analogue seed (net water gain) and seed mass were usually lower than 1: small seeds absorbed water more rapidly than large ones. The water loss of analogue seeds was also correlated with seed mass with a scaling coefficient lower than 1, but the amount of water loss itself was far smaller than the absorption. On the other hand, the germination of actual seeds revealed that the amount of water necessary to start germination was proportional to seed mass. Thus, smaller seeds have an advantage over larger seeds in more rapidly attaining the water content necessary for germination. Moreover, small seeds can penetrate through small cracks in the soil surface and thus enjoy a double advantage in a microsite that promotes water absorption and minimizes desiccation.","author":[{"dropping-particle":"","family":"Kikuzawa","given":"K","non-dropping-particle":"","parse-names":false,"suffix":""},{"dropping-particle":"","family":"Koyama","given":"H.","non-dropping-particle":"","parse-names":false,"suffix":""}],"container-title":"Seed Science Research","id":"ITEM-3","issue":"2","issued":{"date-parts":[["1999"]]},"page":"171-178","title":"Scaling of soil water absorption by seeds: an experiment using seed analogues","type":"article-journal","volume":"9"},"uris":["http://www.mendeley.com/documents/?uuid=7c399b7b-f172-4519-99e1-4af212e145b3"]}],"mendeley":{"formattedCitation":"(Kikuzawa &amp; Koyama 1999; Merino-Martín et al. 2017; Gya et al. 2023)","plainTextFormattedCitation":"(Kikuzawa &amp; Koyama 1999; Merino-Martín et al. 2017; Gya et al. 2023)","previouslyFormattedCitation":"(Kikuzawa &amp; Koyama 1999; Merino-Martín et al. 2017; Gya et al. 2023)"},"properties":{"noteIndex":0},"schema":"https://github.com/citation-style-language/schema/raw/master/csl-citation.json"}</w:instrText>
        </w:r>
        <w:r w:rsidR="00003EB4">
          <w:fldChar w:fldCharType="separate"/>
        </w:r>
        <w:r w:rsidR="00003EB4" w:rsidRPr="00D03E83">
          <w:rPr>
            <w:noProof/>
          </w:rPr>
          <w:t>(Kikuzawa &amp; Koyama 1999; Merino-Martín et al. 2017; Gya et al. 2023)</w:t>
        </w:r>
        <w:r w:rsidR="00003EB4">
          <w:fldChar w:fldCharType="end"/>
        </w:r>
      </w:moveTo>
      <w:moveToRangeEnd w:id="191"/>
      <w:ins w:id="193" w:author="Diana María Cruz Tejada" w:date="2024-02-08T20:50:00Z">
        <w:r w:rsidR="00003EB4">
          <w:t xml:space="preserve"> and positive responses to </w:t>
        </w:r>
      </w:ins>
      <w:ins w:id="194" w:author="Diana María Cruz Tejada" w:date="2024-02-08T20:51:00Z">
        <w:r w:rsidR="00003EB4">
          <w:t xml:space="preserve">largest seeds </w:t>
        </w:r>
        <w:r w:rsidR="00003EB4" w:rsidRPr="003407A9">
          <w:fldChar w:fldCharType="begin" w:fldLock="1"/>
        </w:r>
        <w:r w:rsidR="00003EB4">
          <w:instrText>ADDIN CSL_CITATION {"citationItems":[{"id":"ITEM-1","itemData":{"DOI":"10.17129/BOTSCI.2537","ISSN":"20074476","abstract":"Background: In semiarid ecosystems, many plant species are tolerant to drought. However, increased aridity as a result of climatic change could modify the capacity of germination and establishment. Hypothesis: Under drought conditions, small-seeded species will tend to germinate in higher proportions than large-seeded species because the former have larger surface-to-volume ratio, allowing for more rapid water uptake. Study species: Ageratina espinosarum, Flourensia resinosa, Montanoa tomentosa and Gymnosperma glutinosum (Asteraceae), Dalea bicolor, Eysenhardtia polystachya and Mimosa pringlei (Fabacecae). Study site: Hidalgo, Mexico. September 2015. Methods: We evaluated the effect of five water potential treatments on seed germination. Four dishes (replicates), each with 25 seeds, were used in each treatment. Seeds of each species were weighed and the relationship between seed germination under water stress and seed size was obtained. Results: Germination decreased as water potential was reduced; almost no seeds germinated at -0.8 MPa. The least sensitive species was Eysenhardtia polystachya, whose germination reached 35 % at -0.6 MPa. A positive relationship was found between seed size and germination proportion under water stress. Conclusions: Contrary to expectation, germination was higher in the large-seeded species in all drought treatments, suggesting that large seeds may have a greater capacity to retain water in dry environments.","author":[{"dropping-particle":"","family":"Gelviz-Gelvez","given":"Sandra M.","non-dropping-particle":"","parse-names":false,"suffix":""},{"dropping-particle":"","family":"Pavón","given":"Numa P.","non-dropping-particle":"","parse-names":false,"suffix":""},{"dropping-particle":"","family":"Flores","given":"Joel","non-dropping-particle":"","parse-names":false,"suffix":""},{"dropping-particle":"","family":"Barragán","given":"Felipe","non-dropping-particle":"","parse-names":false,"suffix":""},{"dropping-particle":"","family":"Paz","given":"Horacio","non-dropping-particle":"","parse-names":false,"suffix":""}],"container-title":"Botanical Sciences","id":"ITEM-1","issue":"3","issued":{"date-parts":[["2020"]]},"page":"464-472","title":"Germination of seven species of shrubs in semiarid central Mexico: Effect of drought and seed size","type":"article-journal","volume":"98"},"uris":["http://www.mendeley.com/documents/?uuid=6e635ee7-c3f2-436d-8327-869fb52a658a"]},{"id":"ITEM-2","itemData":{"author":[{"dropping-particle":"","family":"Kidson","given":"Renée","non-dropping-particle":"","parse-names":false,"suffix":""},{"dropping-particle":"","family":"Westoby","given":"Mark","non-dropping-particle":"","parse-names":false,"suffix":""}],"container-title":"Oecologia","id":"ITEM-2","issue":"1","issued":{"date-parts":[["2000"]]},"page":"11-17","title":"International Association for Ecology Seed Mass and Seedling Dimensions in Relation to Seedling Establishment Published by : Springer in cooperation with International Association for Ecology Stable URL : http://www.jstor.org/stable/4222740 Seed mass and","type":"article-journal","volume":"125"},"uris":["http://www.mendeley.com/documents/?uuid=85d6a01f-452e-42a5-829e-723bf16894db"]}],"mendeley":{"formattedCitation":"(Kidson &amp; Westoby 2000; Gelviz-Gelvez et al. 2020)","plainTextFormattedCitation":"(Kidson &amp; Westoby 2000; Gelviz-Gelvez et al. 2020)","previouslyFormattedCitation":"(Kidson &amp; Westoby 2000; Gelviz-Gelvez et al. 2020)"},"properties":{"noteIndex":0},"schema":"https://github.com/citation-style-language/schema/raw/master/csl-citation.json"}</w:instrText>
        </w:r>
        <w:r w:rsidR="00003EB4" w:rsidRPr="003407A9">
          <w:fldChar w:fldCharType="separate"/>
        </w:r>
        <w:r w:rsidR="00003EB4" w:rsidRPr="00AD0087">
          <w:rPr>
            <w:noProof/>
          </w:rPr>
          <w:t>(Kidson &amp; Westoby 2000; Gelviz-Gelvez et al. 2020)</w:t>
        </w:r>
        <w:r w:rsidR="00003EB4" w:rsidRPr="003407A9">
          <w:fldChar w:fldCharType="end"/>
        </w:r>
      </w:ins>
      <w:ins w:id="195" w:author="Diana María Cruz Tejada" w:date="2024-02-08T20:48:00Z">
        <w:r w:rsidR="00003EB4">
          <w:t xml:space="preserve">), </w:t>
        </w:r>
      </w:ins>
      <w:ins w:id="196" w:author="Diana María Cruz Tejada" w:date="2024-02-08T20:47:00Z">
        <w:r w:rsidR="00003EB4" w:rsidRPr="00003EB4">
          <w:rPr>
            <w:rPrChange w:id="197" w:author="Diana María Cruz Tejada" w:date="2024-02-08T20:47:00Z">
              <w:rPr>
                <w:lang w:val="es-ES"/>
              </w:rPr>
            </w:rPrChange>
          </w:rPr>
          <w:t xml:space="preserve"> </w:t>
        </w:r>
      </w:ins>
      <w:del w:id="198" w:author="Diana María Cruz Tejada" w:date="2024-02-08T20:51:00Z">
        <w:r w:rsidR="00AE33B8" w:rsidRPr="00AE33B8" w:rsidDel="00003EB4">
          <w:rPr>
            <w:lang w:val="en-US"/>
          </w:rPr>
          <w:delText>In</w:delText>
        </w:r>
        <w:r w:rsidR="00AE33B8" w:rsidDel="00003EB4">
          <w:rPr>
            <w:lang w:val="en-US"/>
          </w:rPr>
          <w:delText xml:space="preserve"> response </w:delText>
        </w:r>
        <w:r w:rsidR="00662737" w:rsidRPr="003407A9" w:rsidDel="00003EB4">
          <w:delText xml:space="preserve">to </w:delText>
        </w:r>
        <w:r w:rsidR="00750DF0" w:rsidRPr="003407A9" w:rsidDel="00003EB4">
          <w:delText>drought</w:delText>
        </w:r>
        <w:r w:rsidR="00AE33B8" w:rsidDel="00003EB4">
          <w:delText>, seed mass has shown</w:delText>
        </w:r>
        <w:r w:rsidR="003C1DEA" w:rsidDel="00003EB4">
          <w:delText xml:space="preserve"> </w:delText>
        </w:r>
        <w:r w:rsidR="00662737" w:rsidRPr="003407A9" w:rsidDel="00003EB4">
          <w:delText>contradictory evidence</w:delText>
        </w:r>
        <w:r w:rsidR="00AE33B8" w:rsidDel="00003EB4">
          <w:delText>.</w:delText>
        </w:r>
        <w:r w:rsidR="00662737" w:rsidRPr="003407A9" w:rsidDel="00003EB4">
          <w:delText xml:space="preserve"> </w:delText>
        </w:r>
        <w:r w:rsidR="00DA3CB5" w:rsidDel="00003EB4">
          <w:delText>S</w:delText>
        </w:r>
        <w:r w:rsidR="00662737" w:rsidRPr="003407A9" w:rsidDel="00003EB4">
          <w:delText>ome studies found that small seeds responded better to water stress</w:delText>
        </w:r>
      </w:del>
      <w:moveFromRangeStart w:id="199" w:author="Diana María Cruz Tejada" w:date="2024-02-08T20:50:00Z" w:name="move158317832"/>
      <w:moveFrom w:id="200" w:author="Diana María Cruz Tejada" w:date="2024-02-08T20:50:00Z">
        <w:del w:id="201" w:author="Diana María Cruz Tejada" w:date="2024-02-08T20:51:00Z">
          <w:r w:rsidR="00662737" w:rsidRPr="003407A9" w:rsidDel="00003EB4">
            <w:delText xml:space="preserve"> </w:delText>
          </w:r>
          <w:r w:rsidR="000C3EAB" w:rsidDel="00003EB4">
            <w:fldChar w:fldCharType="begin" w:fldLock="1"/>
          </w:r>
          <w:r w:rsidR="00235147" w:rsidDel="00003EB4">
            <w:delInstrText>ADDIN CSL_CITATION {"citationItems":[{"id":"ITEM-1","itemData":{"DOI":"https://doi.org/10.1016/j.jaridenv.2017.07.018.","abstract":"Ecological restoration presents many challenges, particularly in semi-arid environments, where large volumes of seeds are required. Here, we hypothesized that two key seed functional traits, namely seed mass and speed of germination, would affect overall germination and emergence: heavier-seeded and faster-germinating species would display greater germination and emergence under water stress. We also hypothesized that seed burial would ameliorate this stress. Using eight native coexisting taxa from five families, we investigated the interaction of seed mass, water stress and sowing regime (seed burial and surface sowing) under laboratory and field conditions. From the laboratory experiments, most lighter seeds rather than heavier seeds had higher germination and emergence in dry conditions. Species that showed faster germination, displayed higher germination proportions under water stress. Seed burial did not increase germination but seedling emergence was significantly greater from depth compared to surface sowing, particularly for heavier-seeded species. Under field conditions, few seedlings emerged, which was attributed to high soil mechanical impedance and lack of rainfall. This study highlights the complex interplay between water stress and seed traits and how these factors regulate emergence of species required for semi-arid restoration. Keywords: Mining restoration; Threatened Ecological Community; Water potential; Seed mass; Speed of germination","author":[{"dropping-particle":"","family":"Merino-Martín","given":"Luis","non-dropping-particle":"","parse-names":false,"suffix":""},{"dropping-particle":"","family":"Courtauld","given":"Clare","non-dropping-particle":"","parse-names":false,"suffix":""},{"dropping-particle":"","family":"Commander","given":"Lucy","non-dropping-particle":"","parse-names":false,"suffix":""},{"dropping-particle":"","family":"Turner","given":"Shane","non-dropping-particle":"","parse-names":false,"suffix":""},{"dropping-particle":"","family":"Lewandrowski, Wolfgang Stevens","given":"Jason","non-dropping-particle":"","parse-names":false,"suffix":""}],"container-title":"Journal of Arid Environments","id":"ITEM-1","issued":{"date-parts":[["2017"]]},"page":"25-33","title":"Interactions between seed functional traits and burial depth regulate germination and seedling emergence under water stress in species from semi-arid environments","type":"article-journal","volume":"147"},"uris":["http://www.mendeley.com/documents/?uuid=7cd2add4-ff0c-4c05-83df-2290e961e411"]},{"id":"ITEM-2","itemData":{"DOI":"10.1002/ece3.9772","ISSN":"20457758","abstract":"Seed regeneration is a critical stage in the life histories of plants, affecting species' abilities to maintain local populations, evolve, and disperse to new sites. In this study, we test for local adaptations to drought in germination and seedling growth of two alpine forbs with contrasting habitat preferences: the alpine generalist Veronica alpina and the snowbed specialist Sibbaldia procumbens. We sampled seeds of each species from four populations spanning a precipitation gradient from 1200 to 3400 mm/year in western Norway. In a growth chamber experiment, we germinated seeds from each population at 10 different water potentials under controlled light and temperature conditions. Drought led to lower germination percentage in both species, and additionally, slower germination, and more investment in roots for V. alpina. These responses varied along the precipitation gradient. Seeds from the driest populations had higher germination percentage, shorter time to germination, and higher investments in the roots under drought conditions than the seeds from the wettest populations – suggesting local adaption to drought. The snowbed specialist, S. procumbens, had lower germination percentages under drought, but otherwise did not respond to drought in ways that indicate physiological or morphological adaptions to drought. S. procumbens germination also did not vary systematically with precipitation of the source site, but heavier-seeded populations germinated to higher rates and tolerated drought better. Our study is the first to test drought effects on seed regeneration in alpine plants populations from high-precipitation regions. We found evidence that germination and seedling traits may show adaptation to drought even in populations from wet habitats. Our results also indicate that alpine generalists might be more adapted to drought and show more local adaptations in drought responses than snowbed specialists.","author":[{"dropping-particle":"","family":"Gya","given":"Ragnhild","non-dropping-particle":"","parse-names":false,"suffix":""},{"dropping-particle":"","family":"Geange","given":"Sonya Rita","non-dropping-particle":"","parse-names":false,"suffix":""},{"dropping-particle":"","family":"Lynn","given":"Joshua Scott","non-dropping-particle":"","parse-names":false,"suffix":""},{"dropping-particle":"","family":"Töpper","given":"Joachim Paul","non-dropping-particle":"","parse-names":false,"suffix":""},{"dropping-particle":"","family":"Wallevik","given":"Øystein","non-dropping-particle":"","parse-names":false,"suffix":""},{"dropping-particle":"","family":"Zernichow","given":"Camilla","non-dropping-particle":"","parse-names":false,"suffix":""},{"dropping-particle":"","family":"Vandvik","given":"Vigdis","non-dropping-particle":"","parse-names":false,"suffix":""}],"container-title":"Ecology and Evolution","id":"ITEM-2","issue":"2","issued":{"date-parts":[["2023"]]},"page":"1-19","title":"A test of local adaptation to drought in germination and seedling traits in populations of two alpine forbs across a 2000 mm/year precipitation gradient","type":"article-journal","volume":"13"},"uris":["http://www.mendeley.com/documents/?uuid=d430eed1-8d7f-4028-b428-dcf140fd3181"]},{"id":"ITEM-3","itemData":{"abstract":"Scaling of water absorption and water loss by seeds on various soil surfaces was simulated using seed analogues constructed with paper pulp. Three sizes of analogue seeds (large, medium and small) were laid on three types of soil surface (coarse, medium and fine texture). To estimate the amount of water absorbed by a seed during a fixed time interval, the difference in seed weight from the start of the experiment was used. The scaling of water absorption necessary for germination was also studied using actual seeds of 14 species representing a range of seed sizes. Scaling coefficients between the amount of absorbed water by an analogue seed (net water gain) and seed mass were usually lower than 1: small seeds absorbed water more rapidly than large ones. The water loss of analogue seeds was also correlated with seed mass with a scaling coefficient lower than 1, but the amount of water loss itself was far smaller than the absorption. On the other hand, the germination of actual seeds revealed that the amount of water necessary to start germination was proportional to seed mass. Thus, smaller seeds have an advantage over larger seeds in more rapidly attaining the water content necessary for germination. Moreover, small seeds can penetrate through small cracks in the soil surface and thus enjoy a double advantage in a microsite that promotes water absorption and minimizes desiccation.","author":[{"dropping-particle":"","family":"Kikuzawa","given":"K","non-dropping-particle":"","parse-names":false,"suffix":""},{"dropping-particle":"","family":"Koyama","given":"H.","non-dropping-particle":"","parse-names":false,"suffix":""}],"container-title":"Seed Science Research","id":"ITEM-3","issue":"2","issued":{"date-parts":[["1999"]]},"page":"171-178","title":"Scaling of soil water absorption by seeds: an experiment using seed analogues","type":"article-journal","volume":"9"},"uris":["http://www.mendeley.com/documents/?uuid=7c399b7b-f172-4519-99e1-4af212e145b3"]}],"mendeley":{"formattedCitation":"(Kikuzawa &amp; Koyama 1999; Merino-Martín et al. 2017; Gya et al. 2023)","plainTextFormattedCitation":"(Kikuzawa &amp; Koyama 1999; Merino-Martín et al. 2017; Gya et al. 2023)","previouslyFormattedCitation":"(Kikuzawa &amp; Koyama 1999; Merino-Martín et al. 2017; Gya et al. 2023)"},"properties":{"noteIndex":0},"schema":"https://github.com/citation-style-language/schema/raw/master/csl-citation.json"}</w:delInstrText>
          </w:r>
          <w:r w:rsidR="000C3EAB" w:rsidDel="00003EB4">
            <w:fldChar w:fldCharType="separate"/>
          </w:r>
          <w:r w:rsidR="00D03E83" w:rsidRPr="00D03E83" w:rsidDel="00003EB4">
            <w:rPr>
              <w:noProof/>
            </w:rPr>
            <w:delText>(Kikuzawa &amp; Koyama 1999; Merino-Martín et al. 2017; Gya et al. 2023)</w:delText>
          </w:r>
          <w:r w:rsidR="000C3EAB" w:rsidDel="00003EB4">
            <w:fldChar w:fldCharType="end"/>
          </w:r>
        </w:del>
      </w:moveFrom>
      <w:moveFromRangeEnd w:id="199"/>
      <w:del w:id="202" w:author="Diana María Cruz Tejada" w:date="2024-02-08T20:51:00Z">
        <w:r w:rsidR="00662737" w:rsidRPr="003407A9" w:rsidDel="00003EB4">
          <w:delText xml:space="preserve">; while others found the opposite results, with large seeds being more successful at germination in water stress </w:delText>
        </w:r>
        <w:r w:rsidR="00662737" w:rsidRPr="003407A9" w:rsidDel="00003EB4">
          <w:fldChar w:fldCharType="begin" w:fldLock="1"/>
        </w:r>
        <w:r w:rsidR="00D03E83" w:rsidDel="00003EB4">
          <w:delInstrText>ADDIN CSL_CITATION {"citationItems":[{"id":"ITEM-1","itemData":{"DOI":"10.17129/BOTSCI.2537","ISSN":"20074476","abstract":"Background: In semiarid ecosystems, many plant species are tolerant to drought. However, increased aridity as a result of climatic change could modify the capacity of germination and establishment. Hypothesis: Under drought conditions, small-seeded species will tend to germinate in higher proportions than large-seeded species because the former have larger surface-to-volume ratio, allowing for more rapid water uptake. Study species: Ageratina espinosarum, Flourensia resinosa, Montanoa tomentosa and Gymnosperma glutinosum (Asteraceae), Dalea bicolor, Eysenhardtia polystachya and Mimosa pringlei (Fabacecae). Study site: Hidalgo, Mexico. September 2015. Methods: We evaluated the effect of five water potential treatments on seed germination. Four dishes (replicates), each with 25 seeds, were used in each treatment. Seeds of each species were weighed and the relationship between seed germination under water stress and seed size was obtained. Results: Germination decreased as water potential was reduced; almost no seeds germinated at -0.8 MPa. The least sensitive species was Eysenhardtia polystachya, whose germination reached 35 % at -0.6 MPa. A positive relationship was found between seed size and germination proportion under water stress. Conclusions: Contrary to expectation, germination was higher in the large-seeded species in all drought treatments, suggesting that large seeds may have a greater capacity to retain water in dry environments.","author":[{"dropping-particle":"","family":"Gelviz-Gelvez","given":"Sandra M.","non-dropping-particle":"","parse-names":false,"suffix":""},{"dropping-particle":"","family":"Pavón","given":"Numa P.","non-dropping-particle":"","parse-names":false,"suffix":""},{"dropping-particle":"","family":"Flores","given":"Joel","non-dropping-particle":"","parse-names":false,"suffix":""},{"dropping-particle":"","family":"Barragán","given":"Felipe","non-dropping-particle":"","parse-names":false,"suffix":""},{"dropping-particle":"","family":"Paz","given":"Horacio","non-dropping-particle":"","parse-names":false,"suffix":""}],"container-title":"Botanical Sciences","id":"ITEM-1","issue":"3","issued":{"date-parts":[["2020"]]},"page":"464-472","title":"Germination of seven species of shrubs in semiarid central Mexico: Effect of drought and seed size","type":"article-journal","volume":"98"},"uris":["http://www.mendeley.com/documents/?uuid=6e635ee7-c3f2-436d-8327-869fb52a658a"]},{"id":"ITEM-2","itemData":{"author":[{"dropping-particle":"","family":"Kidson","given":"Renée","non-dropping-particle":"","parse-names":false,"suffix":""},{"dropping-particle":"","family":"Westoby","given":"Mark","non-dropping-particle":"","parse-names":false,"suffix":""}],"container-title":"Oecologia","id":"ITEM-2","issue":"1","issued":{"date-parts":[["2000"]]},"page":"11-17","title":"International Association for Ecology Seed Mass and Seedling Dimensions in Relation to Seedling Establishment Published by : Springer in cooperation with International Association for Ecology Stable URL : http://www.jstor.org/stable/4222740 Seed mass and","type":"article-journal","volume":"125"},"uris":["http://www.mendeley.com/documents/?uuid=85d6a01f-452e-42a5-829e-723bf16894db"]}],"mendeley":{"formattedCitation":"(Kidson &amp; Westoby 2000; Gelviz-Gelvez et al. 2020)","plainTextFormattedCitation":"(Kidson &amp; Westoby 2000; Gelviz-Gelvez et al. 2020)","previouslyFormattedCitation":"(Kidson &amp; Westoby 2000; Gelviz-Gelvez et al. 2020)"},"properties":{"noteIndex":0},"schema":"https://github.com/citation-style-language/schema/raw/master/csl-citation.json"}</w:delInstrText>
        </w:r>
        <w:r w:rsidR="00662737" w:rsidRPr="003407A9" w:rsidDel="00003EB4">
          <w:fldChar w:fldCharType="separate"/>
        </w:r>
        <w:r w:rsidR="00AD0087" w:rsidRPr="00AD0087" w:rsidDel="00003EB4">
          <w:rPr>
            <w:noProof/>
          </w:rPr>
          <w:delText>(Kidson &amp; Westoby 2000; Gelviz-Gelvez et al. 2020)</w:delText>
        </w:r>
        <w:r w:rsidR="00662737" w:rsidRPr="003407A9" w:rsidDel="00003EB4">
          <w:fldChar w:fldCharType="end"/>
        </w:r>
        <w:r w:rsidR="00662737" w:rsidRPr="003407A9" w:rsidDel="00003EB4">
          <w:delText>.</w:delText>
        </w:r>
        <w:r w:rsidR="00DB06CE" w:rsidDel="00003EB4">
          <w:delText xml:space="preserve"> Thus, </w:delText>
        </w:r>
      </w:del>
      <w:r w:rsidR="00DB06CE">
        <w:t>we expect</w:t>
      </w:r>
      <w:ins w:id="203" w:author="Diana María Cruz Tejada" w:date="2024-02-08T20:51:00Z">
        <w:r w:rsidR="00003EB4">
          <w:t xml:space="preserve">ed </w:t>
        </w:r>
      </w:ins>
      <w:del w:id="204" w:author="Diana María Cruz Tejada" w:date="2024-02-08T20:52:00Z">
        <w:r w:rsidR="00DB06CE" w:rsidDel="00003EB4">
          <w:delText xml:space="preserve"> </w:delText>
        </w:r>
      </w:del>
      <w:r w:rsidR="00DB06CE">
        <w:t xml:space="preserve">that seed mass </w:t>
      </w:r>
      <w:del w:id="205" w:author="Diana María Cruz Tejada" w:date="2024-02-08T20:52:00Z">
        <w:r w:rsidR="00DB06CE" w:rsidDel="00003EB4">
          <w:delText xml:space="preserve">will </w:delText>
        </w:r>
      </w:del>
      <w:r w:rsidR="00DB06CE">
        <w:t>modulate</w:t>
      </w:r>
      <w:ins w:id="206" w:author="Diana María Cruz Tejada" w:date="2024-02-08T20:52:00Z">
        <w:r w:rsidR="00003EB4">
          <w:t>s</w:t>
        </w:r>
      </w:ins>
      <w:r w:rsidR="00DB06CE">
        <w:t xml:space="preserve"> the responses in alpine habitats</w:t>
      </w:r>
      <w:ins w:id="207" w:author="Diana María Cruz Tejada" w:date="2024-02-08T20:52:00Z">
        <w:r w:rsidR="00003EB4">
          <w:t>.</w:t>
        </w:r>
      </w:ins>
      <w:del w:id="208" w:author="Diana María Cruz Tejada" w:date="2024-02-08T20:52:00Z">
        <w:r w:rsidR="00DB06CE" w:rsidDel="00003EB4">
          <w:delText xml:space="preserve">, </w:delText>
        </w:r>
        <w:r w:rsidR="00C81864" w:rsidDel="00003EB4">
          <w:delText xml:space="preserve">but we </w:delText>
        </w:r>
        <w:r w:rsidR="00341078" w:rsidDel="00003EB4">
          <w:delText>cannot</w:delText>
        </w:r>
        <w:r w:rsidR="00C81864" w:rsidDel="00003EB4">
          <w:delText xml:space="preserve"> predict the direction of the modulation.</w:delText>
        </w:r>
      </w:del>
      <w:r w:rsidR="00C81864">
        <w:t xml:space="preserve"> </w:t>
      </w:r>
    </w:p>
    <w:p w14:paraId="60BB3042" w14:textId="49989F4D" w:rsidR="00B500F2" w:rsidRPr="003407A9" w:rsidRDefault="0068503C" w:rsidP="002D07AE">
      <w:pPr>
        <w:pStyle w:val="Ttulo2"/>
        <w:spacing w:line="360" w:lineRule="auto"/>
        <w:jc w:val="both"/>
      </w:pPr>
      <w:r w:rsidRPr="003407A9">
        <w:lastRenderedPageBreak/>
        <w:t>2.</w:t>
      </w:r>
      <w:r w:rsidR="00A559B2" w:rsidRPr="003407A9">
        <w:t xml:space="preserve"> </w:t>
      </w:r>
      <w:r w:rsidR="00B500F2" w:rsidRPr="003407A9">
        <w:t>M</w:t>
      </w:r>
      <w:r w:rsidR="006F1AD5" w:rsidRPr="003407A9">
        <w:t>aterial and M</w:t>
      </w:r>
      <w:r w:rsidR="00B500F2" w:rsidRPr="003407A9">
        <w:t>ethods</w:t>
      </w:r>
    </w:p>
    <w:p w14:paraId="562C4DDC" w14:textId="6741B059" w:rsidR="00B500F2" w:rsidRPr="003407A9" w:rsidRDefault="0068503C" w:rsidP="002D07AE">
      <w:pPr>
        <w:pStyle w:val="Ttulo3"/>
        <w:spacing w:line="360" w:lineRule="auto"/>
        <w:jc w:val="both"/>
      </w:pPr>
      <w:r w:rsidRPr="003407A9">
        <w:t>2.1</w:t>
      </w:r>
      <w:r w:rsidR="00A559B2" w:rsidRPr="003407A9">
        <w:t>.</w:t>
      </w:r>
      <w:r w:rsidRPr="003407A9">
        <w:t xml:space="preserve"> </w:t>
      </w:r>
      <w:r w:rsidR="00B500F2" w:rsidRPr="003407A9">
        <w:t xml:space="preserve">Study </w:t>
      </w:r>
      <w:r w:rsidR="00496E9C" w:rsidRPr="003407A9">
        <w:t>system</w:t>
      </w:r>
    </w:p>
    <w:p w14:paraId="1366BDDE" w14:textId="3923EAB8" w:rsidR="00D1448B" w:rsidRPr="003407A9" w:rsidRDefault="001348FB" w:rsidP="004A3EE9">
      <w:pPr>
        <w:spacing w:line="360" w:lineRule="auto"/>
        <w:ind w:firstLine="709"/>
        <w:jc w:val="both"/>
      </w:pPr>
      <w:r w:rsidRPr="003407A9">
        <w:rPr>
          <w:i/>
          <w:iCs/>
        </w:rPr>
        <w:t>D</w:t>
      </w:r>
      <w:ins w:id="209" w:author="Diana María Cruz Tejada" w:date="2024-02-01T17:04:00Z">
        <w:r w:rsidR="006027DF">
          <w:rPr>
            <w:i/>
            <w:iCs/>
          </w:rPr>
          <w:t>ianthus</w:t>
        </w:r>
      </w:ins>
      <w:del w:id="210" w:author="Diana María Cruz Tejada" w:date="2024-02-01T17:04:00Z">
        <w:r w:rsidR="00AD5FE4" w:rsidRPr="003407A9" w:rsidDel="006027DF">
          <w:rPr>
            <w:i/>
            <w:iCs/>
          </w:rPr>
          <w:delText>.</w:delText>
        </w:r>
      </w:del>
      <w:r w:rsidRPr="003407A9">
        <w:rPr>
          <w:i/>
          <w:iCs/>
        </w:rPr>
        <w:t xml:space="preserve"> langeanus </w:t>
      </w:r>
      <w:r w:rsidR="00C70A5B" w:rsidRPr="003407A9">
        <w:rPr>
          <w:iCs/>
        </w:rPr>
        <w:t>Wilk. (Caryophyllaceae</w:t>
      </w:r>
      <w:r w:rsidR="00AD5FE4" w:rsidRPr="003407A9">
        <w:rPr>
          <w:iCs/>
        </w:rPr>
        <w:t>)</w:t>
      </w:r>
      <w:r w:rsidRPr="003407A9">
        <w:t xml:space="preserve"> </w:t>
      </w:r>
      <w:r w:rsidR="00AD5FE4" w:rsidRPr="003407A9">
        <w:t xml:space="preserve">is </w:t>
      </w:r>
      <w:r w:rsidRPr="003407A9">
        <w:t xml:space="preserve">a wild </w:t>
      </w:r>
      <w:r w:rsidR="003A4997" w:rsidRPr="003407A9">
        <w:t>carnation</w:t>
      </w:r>
      <w:r w:rsidRPr="003407A9">
        <w:t xml:space="preserve"> endemic to </w:t>
      </w:r>
      <w:r w:rsidR="003A4997" w:rsidRPr="003407A9">
        <w:t xml:space="preserve">the </w:t>
      </w:r>
      <w:r w:rsidR="000F2C9D" w:rsidRPr="003407A9">
        <w:t>mountain</w:t>
      </w:r>
      <w:r w:rsidR="00D94EE0" w:rsidRPr="003407A9">
        <w:t xml:space="preserve"> </w:t>
      </w:r>
      <w:r w:rsidR="000F2C9D" w:rsidRPr="003407A9">
        <w:t>s</w:t>
      </w:r>
      <w:r w:rsidR="00D94EE0" w:rsidRPr="003407A9">
        <w:t>ystems</w:t>
      </w:r>
      <w:r w:rsidR="000F2C9D" w:rsidRPr="003407A9">
        <w:t xml:space="preserve"> of the </w:t>
      </w:r>
      <w:r w:rsidR="003A4997" w:rsidRPr="003407A9">
        <w:t>northwest</w:t>
      </w:r>
      <w:r w:rsidR="00D94EE0" w:rsidRPr="003407A9">
        <w:t>ern</w:t>
      </w:r>
      <w:r w:rsidR="003A4997" w:rsidRPr="003407A9">
        <w:t xml:space="preserve"> Iberian Peninsula (</w:t>
      </w:r>
      <w:r w:rsidR="00ED173D" w:rsidRPr="003407A9">
        <w:rPr>
          <w:iCs/>
        </w:rPr>
        <w:t xml:space="preserve">Fig. </w:t>
      </w:r>
      <w:r w:rsidR="003A4997" w:rsidRPr="003407A9">
        <w:t>1A)</w:t>
      </w:r>
      <w:r w:rsidR="009F5561" w:rsidRPr="003407A9">
        <w:t>.</w:t>
      </w:r>
      <w:r w:rsidR="00A5205A" w:rsidRPr="003407A9">
        <w:t xml:space="preserve"> </w:t>
      </w:r>
      <w:bookmarkStart w:id="211" w:name="_Hlk153186664"/>
      <w:r w:rsidR="00A5205A" w:rsidRPr="003407A9">
        <w:rPr>
          <w:i/>
          <w:iCs/>
        </w:rPr>
        <w:t>D. langeanus</w:t>
      </w:r>
      <w:bookmarkEnd w:id="211"/>
      <w:r w:rsidR="00C70A5B" w:rsidRPr="003407A9">
        <w:rPr>
          <w:i/>
          <w:iCs/>
        </w:rPr>
        <w:t xml:space="preserve"> </w:t>
      </w:r>
      <w:r w:rsidR="00A5205A" w:rsidRPr="003407A9">
        <w:t xml:space="preserve">mainly lives </w:t>
      </w:r>
      <w:r w:rsidR="00B36431" w:rsidRPr="003407A9">
        <w:t>i</w:t>
      </w:r>
      <w:r w:rsidR="00A5205A" w:rsidRPr="003407A9">
        <w:t>n open dry grasslands on acid soils</w:t>
      </w:r>
      <w:r w:rsidRPr="003407A9">
        <w:t xml:space="preserve"> (</w:t>
      </w:r>
      <w:r w:rsidR="00ED173D" w:rsidRPr="003407A9">
        <w:rPr>
          <w:iCs/>
        </w:rPr>
        <w:t>Fig.</w:t>
      </w:r>
      <w:r w:rsidR="0098001B" w:rsidRPr="003407A9">
        <w:rPr>
          <w:iCs/>
        </w:rPr>
        <w:t xml:space="preserve"> </w:t>
      </w:r>
      <w:r w:rsidR="005E2483" w:rsidRPr="003407A9">
        <w:t>1B</w:t>
      </w:r>
      <w:r w:rsidRPr="003407A9">
        <w:t xml:space="preserve">), </w:t>
      </w:r>
      <w:r w:rsidR="00B36431" w:rsidRPr="003407A9">
        <w:t>where it can be locally</w:t>
      </w:r>
      <w:r w:rsidRPr="003407A9">
        <w:t xml:space="preserve"> abundant</w:t>
      </w:r>
      <w:r w:rsidR="00B36431" w:rsidRPr="003407A9">
        <w:t>.</w:t>
      </w:r>
      <w:r w:rsidRPr="003407A9">
        <w:t xml:space="preserve"> </w:t>
      </w:r>
      <w:r w:rsidR="000807A1" w:rsidRPr="003407A9">
        <w:t>F</w:t>
      </w:r>
      <w:r w:rsidR="00E41C73" w:rsidRPr="003407A9">
        <w:t>lower</w:t>
      </w:r>
      <w:r w:rsidR="00B812C8" w:rsidRPr="003407A9">
        <w:t xml:space="preserve">ing </w:t>
      </w:r>
      <w:r w:rsidR="00DC1CAC" w:rsidRPr="003407A9">
        <w:t>onset</w:t>
      </w:r>
      <w:r w:rsidR="00B812C8" w:rsidRPr="003407A9">
        <w:t xml:space="preserve"> </w:t>
      </w:r>
      <w:r w:rsidR="000807A1" w:rsidRPr="003407A9">
        <w:t xml:space="preserve">occurs </w:t>
      </w:r>
      <w:r w:rsidR="00B812C8" w:rsidRPr="003407A9">
        <w:t>in early June</w:t>
      </w:r>
      <w:r w:rsidR="00BA4EE7" w:rsidRPr="003407A9">
        <w:t xml:space="preserve"> (</w:t>
      </w:r>
      <w:r w:rsidR="0098001B" w:rsidRPr="003407A9">
        <w:t xml:space="preserve">Fig. </w:t>
      </w:r>
      <w:r w:rsidR="00BA4EE7" w:rsidRPr="003407A9">
        <w:t>1C)</w:t>
      </w:r>
      <w:r w:rsidR="00B812C8" w:rsidRPr="003407A9">
        <w:t>, and ripe se</w:t>
      </w:r>
      <w:r w:rsidR="00AF68E0" w:rsidRPr="003407A9">
        <w:t>eds are dispersed during August.</w:t>
      </w:r>
      <w:r w:rsidR="00B812C8" w:rsidRPr="003407A9">
        <w:t xml:space="preserve"> </w:t>
      </w:r>
      <w:r w:rsidR="009B647A" w:rsidRPr="003407A9">
        <w:t>S</w:t>
      </w:r>
      <w:r w:rsidR="00C70A5B" w:rsidRPr="003407A9">
        <w:t>ee</w:t>
      </w:r>
      <w:r w:rsidRPr="003407A9">
        <w:t xml:space="preserve">d production </w:t>
      </w:r>
      <w:r w:rsidR="009B647A" w:rsidRPr="003407A9">
        <w:t xml:space="preserve">is high, </w:t>
      </w:r>
      <w:r w:rsidR="00C772D5" w:rsidRPr="003407A9">
        <w:t xml:space="preserve">usually </w:t>
      </w:r>
      <w:r w:rsidR="00EF09CF" w:rsidRPr="003407A9">
        <w:t>&gt;</w:t>
      </w:r>
      <w:r w:rsidR="00C772D5" w:rsidRPr="003407A9">
        <w:t xml:space="preserve">10 seeds per capsule </w:t>
      </w:r>
      <w:r w:rsidR="003E12FD" w:rsidRPr="003407A9">
        <w:t xml:space="preserve">and up to 250 </w:t>
      </w:r>
      <w:r w:rsidR="00EF09CF" w:rsidRPr="003407A9">
        <w:t xml:space="preserve">seeds </w:t>
      </w:r>
      <w:r w:rsidR="003E12FD" w:rsidRPr="003407A9">
        <w:t xml:space="preserve">per </w:t>
      </w:r>
      <w:commentRangeStart w:id="212"/>
      <w:r w:rsidR="003E12FD" w:rsidRPr="003407A9">
        <w:t>individual</w:t>
      </w:r>
      <w:commentRangeEnd w:id="212"/>
      <w:r w:rsidR="00EF4BE5">
        <w:rPr>
          <w:rStyle w:val="Refdecomentario"/>
        </w:rPr>
        <w:commentReference w:id="212"/>
      </w:r>
      <w:ins w:id="213" w:author="Diana María Cruz Tejada" w:date="2024-02-01T17:05:00Z">
        <w:r w:rsidR="00A86C98">
          <w:t xml:space="preserve"> ()</w:t>
        </w:r>
      </w:ins>
      <w:r w:rsidR="00EF09CF" w:rsidRPr="003407A9">
        <w:t xml:space="preserve">. </w:t>
      </w:r>
      <w:r w:rsidR="007617F2" w:rsidRPr="003407A9">
        <w:t>Germination</w:t>
      </w:r>
      <w:r w:rsidR="00EF09CF" w:rsidRPr="003407A9">
        <w:t xml:space="preserve"> </w:t>
      </w:r>
      <w:r w:rsidR="00E711B2" w:rsidRPr="003407A9">
        <w:t>occurs mainly during end-summer/early autumn</w:t>
      </w:r>
      <w:r w:rsidRPr="003407A9">
        <w:t xml:space="preserve"> </w:t>
      </w:r>
      <w:r w:rsidR="00E711B2" w:rsidRPr="003407A9">
        <w:t>at high rates</w:t>
      </w:r>
      <w:r w:rsidR="007617F2" w:rsidRPr="003407A9">
        <w:t xml:space="preserve"> and with high success</w:t>
      </w:r>
      <w:r w:rsidR="00E711B2" w:rsidRPr="003407A9">
        <w:t xml:space="preserve"> when water is available</w:t>
      </w:r>
      <w:r w:rsidRPr="003407A9">
        <w:t xml:space="preserve"> at</w:t>
      </w:r>
      <w:r w:rsidR="007617F2" w:rsidRPr="003407A9">
        <w:t xml:space="preserve"> temperatures </w:t>
      </w:r>
      <w:r w:rsidR="00F4176D" w:rsidRPr="003407A9">
        <w:t>between</w:t>
      </w:r>
      <w:r w:rsidRPr="003407A9">
        <w:t xml:space="preserve"> </w:t>
      </w:r>
      <w:r w:rsidR="007617F2" w:rsidRPr="003407A9">
        <w:t xml:space="preserve">10 </w:t>
      </w:r>
      <w:r w:rsidR="00F4176D" w:rsidRPr="003407A9">
        <w:t>and</w:t>
      </w:r>
      <w:r w:rsidR="007617F2" w:rsidRPr="003407A9">
        <w:t xml:space="preserve"> </w:t>
      </w:r>
      <w:r w:rsidRPr="003407A9">
        <w:t>2</w:t>
      </w:r>
      <w:r w:rsidR="007617F2" w:rsidRPr="003407A9">
        <w:t>2</w:t>
      </w:r>
      <w:r w:rsidR="00A82AD2" w:rsidRPr="003407A9">
        <w:t xml:space="preserve"> </w:t>
      </w:r>
      <w:r w:rsidRPr="003407A9">
        <w:t>ºC (</w:t>
      </w:r>
      <w:r w:rsidRPr="003407A9">
        <w:rPr>
          <w:highlight w:val="yellow"/>
        </w:rPr>
        <w:t>move along paper</w:t>
      </w:r>
      <w:r w:rsidRPr="003407A9">
        <w:t xml:space="preserve">). </w:t>
      </w:r>
      <w:del w:id="214" w:author="Diana María Cruz Tejada" w:date="2024-02-01T17:07:00Z">
        <w:r w:rsidR="00984518" w:rsidRPr="003407A9" w:rsidDel="00BC49B5">
          <w:delText>For this article</w:delText>
        </w:r>
      </w:del>
      <w:ins w:id="215" w:author="Diana María Cruz Tejada" w:date="2024-02-01T17:07:00Z">
        <w:r w:rsidR="00BC49B5">
          <w:t>Here</w:t>
        </w:r>
      </w:ins>
      <w:r w:rsidR="00984518" w:rsidRPr="003407A9">
        <w:t>, w</w:t>
      </w:r>
      <w:r w:rsidR="0095140F" w:rsidRPr="003407A9">
        <w:t xml:space="preserve">e studied wild populations of </w:t>
      </w:r>
      <w:r w:rsidR="0095140F" w:rsidRPr="003407A9">
        <w:rPr>
          <w:i/>
          <w:iCs/>
        </w:rPr>
        <w:t>D. langeanus</w:t>
      </w:r>
      <w:r w:rsidR="0095140F" w:rsidRPr="003407A9">
        <w:t xml:space="preserve"> in the northern limit of its distribution, in </w:t>
      </w:r>
      <w:r w:rsidR="002A4F56" w:rsidRPr="003407A9">
        <w:t>the</w:t>
      </w:r>
      <w:r w:rsidR="00AD7CEA" w:rsidRPr="003407A9">
        <w:t xml:space="preserve"> </w:t>
      </w:r>
      <w:r w:rsidR="002A4F56" w:rsidRPr="003407A9">
        <w:rPr>
          <w:rFonts w:cstheme="minorHAnsi"/>
        </w:rPr>
        <w:t xml:space="preserve">Valles de Omaña and Luna Biosphere Reserve, </w:t>
      </w:r>
      <w:r w:rsidR="00B73D22" w:rsidRPr="003407A9">
        <w:rPr>
          <w:rFonts w:cstheme="minorHAnsi"/>
        </w:rPr>
        <w:t>in the</w:t>
      </w:r>
      <w:r w:rsidR="002A4F56" w:rsidRPr="003407A9">
        <w:t xml:space="preserve"> </w:t>
      </w:r>
      <w:r w:rsidR="004C631E" w:rsidRPr="003407A9">
        <w:t xml:space="preserve">southern </w:t>
      </w:r>
      <w:r w:rsidR="00B73D22" w:rsidRPr="003407A9">
        <w:t>ranges</w:t>
      </w:r>
      <w:r w:rsidR="004C631E" w:rsidRPr="003407A9">
        <w:t xml:space="preserve"> of the Cantabrian Mountains</w:t>
      </w:r>
      <w:r w:rsidR="009E0037" w:rsidRPr="003407A9">
        <w:t xml:space="preserve"> </w:t>
      </w:r>
      <w:r w:rsidR="009E0037" w:rsidRPr="003407A9">
        <w:rPr>
          <w:rFonts w:cstheme="minorHAnsi"/>
        </w:rPr>
        <w:t>(</w:t>
      </w:r>
      <w:r w:rsidR="0098001B" w:rsidRPr="003407A9">
        <w:rPr>
          <w:rFonts w:cstheme="minorHAnsi"/>
        </w:rPr>
        <w:t xml:space="preserve">Fig. </w:t>
      </w:r>
      <w:r w:rsidR="009E0037" w:rsidRPr="003407A9">
        <w:rPr>
          <w:rFonts w:cstheme="minorHAnsi"/>
        </w:rPr>
        <w:t>1A)</w:t>
      </w:r>
      <w:r w:rsidR="00B73D22" w:rsidRPr="003407A9">
        <w:t>. The Cantabrian Mountains</w:t>
      </w:r>
      <w:r w:rsidR="004C631E" w:rsidRPr="003407A9">
        <w:t xml:space="preserve"> run E-W in northern Spain</w:t>
      </w:r>
      <w:r w:rsidR="00B73D22" w:rsidRPr="003407A9">
        <w:t xml:space="preserve"> </w:t>
      </w:r>
      <w:r w:rsidR="00DA6A7C" w:rsidRPr="003407A9">
        <w:t>along 480</w:t>
      </w:r>
      <w:r w:rsidR="002243BF" w:rsidRPr="003407A9">
        <w:t xml:space="preserve"> </w:t>
      </w:r>
      <w:r w:rsidR="00DA6A7C" w:rsidRPr="003407A9">
        <w:t xml:space="preserve">km </w:t>
      </w:r>
      <w:r w:rsidR="002243BF" w:rsidRPr="003407A9">
        <w:t>in parallel</w:t>
      </w:r>
      <w:r w:rsidR="00DA6A7C" w:rsidRPr="003407A9">
        <w:t xml:space="preserve"> to the </w:t>
      </w:r>
      <w:r w:rsidR="002243BF" w:rsidRPr="003407A9">
        <w:t>Cantabrian Se</w:t>
      </w:r>
      <w:r w:rsidR="00782942" w:rsidRPr="003407A9">
        <w:t>a</w:t>
      </w:r>
      <w:r w:rsidR="004C631E" w:rsidRPr="003407A9">
        <w:rPr>
          <w:rFonts w:cstheme="minorHAnsi"/>
        </w:rPr>
        <w:t>.</w:t>
      </w:r>
      <w:r w:rsidR="005E2483" w:rsidRPr="003407A9">
        <w:rPr>
          <w:rFonts w:cstheme="minorHAnsi"/>
        </w:rPr>
        <w:t xml:space="preserve"> This mountain </w:t>
      </w:r>
      <w:r w:rsidR="00DE1610" w:rsidRPr="003407A9">
        <w:rPr>
          <w:rFonts w:cstheme="minorHAnsi"/>
        </w:rPr>
        <w:t xml:space="preserve">system includes </w:t>
      </w:r>
      <w:r w:rsidR="00280993" w:rsidRPr="003407A9">
        <w:rPr>
          <w:rFonts w:cstheme="minorHAnsi"/>
        </w:rPr>
        <w:t>summit</w:t>
      </w:r>
      <w:r w:rsidR="00902022" w:rsidRPr="003407A9">
        <w:rPr>
          <w:rFonts w:cstheme="minorHAnsi"/>
        </w:rPr>
        <w:t xml:space="preserve">s above </w:t>
      </w:r>
      <w:r w:rsidR="0091528D" w:rsidRPr="003407A9">
        <w:rPr>
          <w:rFonts w:cstheme="minorHAnsi"/>
        </w:rPr>
        <w:t>2,500 m a.s.l</w:t>
      </w:r>
      <w:r w:rsidR="005E2483" w:rsidRPr="003407A9">
        <w:rPr>
          <w:rFonts w:cstheme="minorHAnsi"/>
        </w:rPr>
        <w:t xml:space="preserve"> and </w:t>
      </w:r>
      <w:r w:rsidR="006068A2" w:rsidRPr="003407A9">
        <w:rPr>
          <w:rFonts w:cstheme="minorHAnsi"/>
        </w:rPr>
        <w:t xml:space="preserve">the </w:t>
      </w:r>
      <w:r w:rsidR="005E2483" w:rsidRPr="003407A9">
        <w:rPr>
          <w:rFonts w:cstheme="minorHAnsi"/>
        </w:rPr>
        <w:t xml:space="preserve">treeline </w:t>
      </w:r>
      <w:r w:rsidR="005671EF" w:rsidRPr="003407A9">
        <w:rPr>
          <w:rFonts w:cstheme="minorHAnsi"/>
        </w:rPr>
        <w:t xml:space="preserve">in acids soil </w:t>
      </w:r>
      <w:r w:rsidR="0091528D" w:rsidRPr="003407A9">
        <w:rPr>
          <w:rFonts w:cstheme="minorHAnsi"/>
        </w:rPr>
        <w:t>climbs u</w:t>
      </w:r>
      <w:r w:rsidR="006068A2" w:rsidRPr="003407A9">
        <w:rPr>
          <w:rFonts w:cstheme="minorHAnsi"/>
        </w:rPr>
        <w:t>p to</w:t>
      </w:r>
      <w:r w:rsidR="005E2483" w:rsidRPr="003407A9">
        <w:rPr>
          <w:rFonts w:cstheme="minorHAnsi"/>
        </w:rPr>
        <w:t xml:space="preserve"> 1</w:t>
      </w:r>
      <w:r w:rsidR="00F05B36" w:rsidRPr="003407A9">
        <w:rPr>
          <w:rFonts w:cstheme="minorHAnsi"/>
        </w:rPr>
        <w:t>650</w:t>
      </w:r>
      <w:r w:rsidR="005E2483" w:rsidRPr="003407A9">
        <w:rPr>
          <w:rFonts w:cstheme="minorHAnsi"/>
        </w:rPr>
        <w:t>m a.s.l (</w:t>
      </w:r>
      <w:r w:rsidR="005E2483" w:rsidRPr="003407A9">
        <w:rPr>
          <w:rFonts w:cstheme="minorHAnsi"/>
          <w:highlight w:val="yellow"/>
        </w:rPr>
        <w:t xml:space="preserve">ref </w:t>
      </w:r>
      <w:r w:rsidR="006068A2" w:rsidRPr="003407A9">
        <w:rPr>
          <w:rFonts w:cstheme="minorHAnsi"/>
          <w:highlight w:val="yellow"/>
        </w:rPr>
        <w:t xml:space="preserve">TFM </w:t>
      </w:r>
      <w:r w:rsidR="005E2483" w:rsidRPr="003407A9">
        <w:rPr>
          <w:rFonts w:cstheme="minorHAnsi"/>
          <w:highlight w:val="yellow"/>
        </w:rPr>
        <w:t>Jorge</w:t>
      </w:r>
      <w:r w:rsidR="005E2483" w:rsidRPr="003407A9">
        <w:rPr>
          <w:rFonts w:cstheme="minorHAnsi"/>
        </w:rPr>
        <w:t>)</w:t>
      </w:r>
      <w:r w:rsidR="0091528D" w:rsidRPr="003407A9">
        <w:rPr>
          <w:rFonts w:cstheme="minorHAnsi"/>
        </w:rPr>
        <w:t xml:space="preserve">. It </w:t>
      </w:r>
      <w:r w:rsidR="00EE4D37" w:rsidRPr="003407A9">
        <w:rPr>
          <w:rFonts w:cstheme="minorHAnsi"/>
        </w:rPr>
        <w:t xml:space="preserve">is </w:t>
      </w:r>
      <w:r w:rsidR="005E2483" w:rsidRPr="003407A9">
        <w:rPr>
          <w:rFonts w:cstheme="minorHAnsi"/>
        </w:rPr>
        <w:t xml:space="preserve">considered a transitional </w:t>
      </w:r>
      <w:r w:rsidR="00B80490" w:rsidRPr="003407A9">
        <w:rPr>
          <w:rFonts w:cstheme="minorHAnsi"/>
        </w:rPr>
        <w:t xml:space="preserve">biogeographical hub between </w:t>
      </w:r>
      <w:r w:rsidR="006068A2" w:rsidRPr="003407A9">
        <w:rPr>
          <w:rFonts w:cstheme="minorHAnsi"/>
        </w:rPr>
        <w:t xml:space="preserve">the </w:t>
      </w:r>
      <w:r w:rsidR="00B80490" w:rsidRPr="003407A9">
        <w:rPr>
          <w:rFonts w:cstheme="minorHAnsi"/>
        </w:rPr>
        <w:t>Eurosiberian and</w:t>
      </w:r>
      <w:r w:rsidR="006068A2" w:rsidRPr="003407A9">
        <w:rPr>
          <w:rFonts w:cstheme="minorHAnsi"/>
        </w:rPr>
        <w:t xml:space="preserve"> </w:t>
      </w:r>
      <w:r w:rsidR="00B80490" w:rsidRPr="003407A9">
        <w:rPr>
          <w:rFonts w:cstheme="minorHAnsi"/>
        </w:rPr>
        <w:t xml:space="preserve">Mediterranean regions </w:t>
      </w:r>
      <w:r w:rsidR="00B80490" w:rsidRPr="003407A9">
        <w:rPr>
          <w:rFonts w:cstheme="minorHAnsi"/>
        </w:rPr>
        <w:fldChar w:fldCharType="begin" w:fldLock="1"/>
      </w:r>
      <w:r w:rsidR="00B80490" w:rsidRPr="003407A9">
        <w:rPr>
          <w:rFonts w:cstheme="minorHAnsi"/>
        </w:rPr>
        <w:instrText>ADDIN CSL_CITATION {"citationItems":[{"id":"ITEM-1","itemData":{"DOI":"10.5209/MBOT.74570","ISSN":"26039109","abstract":"We present the ffiirst standardized list of the vascular flora of the Cantabrian Mountains, a transitional zone between the Eurosiberian and Mediterranean biogeographic regions in northwestern Spain. The study area comprises 15,000 km2 divided in UTM grid cells of 10 km x 10 km, for which we revised occurrence data reported in the Spanish Plant Information System (Anthos) and the online database of Iberian and Macaronesian Vegetation (SIVIM). We used a semi-automatic procedure to standardize taxonomic concepts into a single list of names, which was further updated by expert-based revision with the support of national and regional literature. In the current version, the checklist of the Cantabrian Mountains contains 2,338 native species and subspecies, from which 56 are endemic to the study area. The nomenclature of the checklist follows Euro+Med in 97% of taxa, including annotations when other criteria has been used and for taxa with uncertain status. We also provide a list of 492 non-native taxa that were erroneously reported in the study area, a list of local apomictic taxa, a phylogenetic tree linked to The Plant List, a standardized calculation of Ellenberg Ecological Indicator Values for 80% of the flora, and information about life forms, IUCN threat categories and legal protection status. Our review demonstrates how the Cantabrian Mountains represent a key floristic region in southern Europe and a relevant phytogeographical hub in south-western Europe. The checklist and all related information are freely accessible in a digital repository for further uses in basic and applied research.","author":[{"dropping-particle":"","family":"Jiménez-Alfaro","given":"Borja","non-dropping-particle":"","parse-names":false,"suffix":""},{"dropping-particle":"","family":"Carlón","given":"Luis","non-dropping-particle":"","parse-names":false,"suffix":""},{"dropping-particle":"","family":"Fernández-Pascual","given":"Eduardo","non-dropping-particle":"","parse-names":false,"suffix":""},{"dropping-particle":"","family":"Acedo","given":"Carmen","non-dropping-particle":"","parse-names":false,"suffix":""},{"dropping-particle":"","family":"Alfaro-Saiz","given":"Estrella","non-dropping-particle":"","parse-names":false,"suffix":""},{"dropping-particle":"","family":"Redondo","given":"Raquel Alonso","non-dropping-particle":"","parse-names":false,"suffix":""},{"dropping-particle":"","family":"Cires","given":"Eduardo","non-dropping-particle":"","parse-names":false,"suffix":""},{"dropping-particle":"","family":"Egido Mazuelas","given":"Fermín","non-dropping-particle":"del","parse-names":false,"suffix":""},{"dropping-particle":"","family":"Río","given":"Sara","non-dropping-particle":"del","parse-names":false,"suffix":""},{"dropping-particle":"","family":"Díaz-González","given":"Tomás E.","non-dropping-particle":"","parse-names":false,"suffix":""},{"dropping-particle":"","family":"García-González","given":"Marta Eva","non-dropping-particle":"","parse-names":false,"suffix":""},{"dropping-particle":"","family":"Lence","given":"Carmen","non-dropping-particle":"","parse-names":false,"suffix":""},{"dropping-particle":"","family":"Llamas","given":"Félix","non-dropping-particle":"","parse-names":false,"suffix":""},{"dropping-particle":"","family":"Nava","given":"Herminio","non-dropping-particle":"","parse-names":false,"suffix":""},{"dropping-particle":"","family":"Penas","given":"Ángel","non-dropping-particle":"","parse-names":false,"suffix":""},{"dropping-particle":"","family":"Rodríguez Guitián","given":"Manuel A.","non-dropping-particle":"","parse-names":false,"suffix":""},{"dropping-particle":"","family":"Vázquez","given":"Víctor M.","non-dropping-particle":"","parse-names":false,"suffix":""}],"container-title":"Mediterranean Botany","id":"ITEM-1","issued":{"date-parts":[["2021"]]},"page":"1-60","title":"Checklist of the vascular plants of the Cantabrian Mountains","type":"article-journal","volume":"42"},"uris":["http://www.mendeley.com/documents/?uuid=25c2d0f9-c4cb-40e7-a51e-02d3f0b0bcf7"]}],"mendeley":{"formattedCitation":"(Jiménez-Alfaro et al. 2021)","plainTextFormattedCitation":"(Jiménez-Alfaro et al. 2021)","previouslyFormattedCitation":"(Jiménez-Alfaro et al. 2021)"},"properties":{"noteIndex":0},"schema":"https://github.com/citation-style-language/schema/raw/master/csl-citation.json"}</w:instrText>
      </w:r>
      <w:r w:rsidR="00B80490" w:rsidRPr="003407A9">
        <w:rPr>
          <w:rFonts w:cstheme="minorHAnsi"/>
        </w:rPr>
        <w:fldChar w:fldCharType="separate"/>
      </w:r>
      <w:r w:rsidR="00B80490" w:rsidRPr="003407A9">
        <w:rPr>
          <w:rFonts w:cstheme="minorHAnsi"/>
          <w:noProof/>
        </w:rPr>
        <w:t>(Jiménez-Alfaro et al. 2021)</w:t>
      </w:r>
      <w:r w:rsidR="00B80490" w:rsidRPr="003407A9">
        <w:rPr>
          <w:rFonts w:cstheme="minorHAnsi"/>
        </w:rPr>
        <w:fldChar w:fldCharType="end"/>
      </w:r>
      <w:r w:rsidR="00B80490" w:rsidRPr="003407A9">
        <w:rPr>
          <w:rFonts w:cstheme="minorHAnsi"/>
        </w:rPr>
        <w:t xml:space="preserve">, influenced by </w:t>
      </w:r>
      <w:r w:rsidR="00CA4DCC" w:rsidRPr="003407A9">
        <w:rPr>
          <w:rFonts w:cstheme="minorHAnsi"/>
        </w:rPr>
        <w:t xml:space="preserve">the </w:t>
      </w:r>
      <w:r w:rsidR="006068A2" w:rsidRPr="003407A9">
        <w:rPr>
          <w:rFonts w:cstheme="minorHAnsi"/>
        </w:rPr>
        <w:t>Mediterranean</w:t>
      </w:r>
      <w:r w:rsidR="00B80490" w:rsidRPr="003407A9">
        <w:rPr>
          <w:rFonts w:cstheme="minorHAnsi"/>
        </w:rPr>
        <w:t xml:space="preserve"> climate </w:t>
      </w:r>
      <w:r w:rsidR="006068A2" w:rsidRPr="003407A9">
        <w:rPr>
          <w:rFonts w:cstheme="minorHAnsi"/>
        </w:rPr>
        <w:t>on</w:t>
      </w:r>
      <w:r w:rsidR="00B80490" w:rsidRPr="003407A9">
        <w:rPr>
          <w:rFonts w:cstheme="minorHAnsi"/>
        </w:rPr>
        <w:t xml:space="preserve"> </w:t>
      </w:r>
      <w:r w:rsidR="00FB6A2A" w:rsidRPr="003407A9">
        <w:rPr>
          <w:rFonts w:cstheme="minorHAnsi"/>
        </w:rPr>
        <w:t xml:space="preserve">the </w:t>
      </w:r>
      <w:r w:rsidR="00B80490" w:rsidRPr="003407A9">
        <w:rPr>
          <w:rFonts w:cstheme="minorHAnsi"/>
        </w:rPr>
        <w:t>southern slopes and</w:t>
      </w:r>
      <w:r w:rsidR="00FB6A2A" w:rsidRPr="003407A9">
        <w:rPr>
          <w:rFonts w:cstheme="minorHAnsi"/>
        </w:rPr>
        <w:t xml:space="preserve"> </w:t>
      </w:r>
      <w:r w:rsidR="00CA4DCC" w:rsidRPr="003407A9">
        <w:rPr>
          <w:rFonts w:cstheme="minorHAnsi"/>
        </w:rPr>
        <w:t xml:space="preserve">the </w:t>
      </w:r>
      <w:r w:rsidR="00B80490" w:rsidRPr="003407A9">
        <w:rPr>
          <w:rFonts w:cstheme="minorHAnsi"/>
        </w:rPr>
        <w:t xml:space="preserve">temperate climate </w:t>
      </w:r>
      <w:r w:rsidR="006068A2" w:rsidRPr="003407A9">
        <w:rPr>
          <w:rFonts w:cstheme="minorHAnsi"/>
        </w:rPr>
        <w:t>on</w:t>
      </w:r>
      <w:r w:rsidR="00B80490" w:rsidRPr="003407A9">
        <w:rPr>
          <w:rFonts w:cstheme="minorHAnsi"/>
        </w:rPr>
        <w:t xml:space="preserve"> </w:t>
      </w:r>
      <w:r w:rsidR="00FB6A2A" w:rsidRPr="003407A9">
        <w:rPr>
          <w:rFonts w:cstheme="minorHAnsi"/>
        </w:rPr>
        <w:t xml:space="preserve">the </w:t>
      </w:r>
      <w:r w:rsidR="00B80490" w:rsidRPr="003407A9">
        <w:rPr>
          <w:rFonts w:cstheme="minorHAnsi"/>
        </w:rPr>
        <w:t xml:space="preserve">northern slopes. </w:t>
      </w:r>
    </w:p>
    <w:p w14:paraId="307E8DA9" w14:textId="34D65676" w:rsidR="00D1448B" w:rsidRPr="003407A9" w:rsidRDefault="00D1448B" w:rsidP="002D07AE">
      <w:pPr>
        <w:pStyle w:val="Ttulo3"/>
        <w:spacing w:line="360" w:lineRule="auto"/>
        <w:jc w:val="both"/>
      </w:pPr>
      <w:r w:rsidRPr="003407A9">
        <w:t>2.</w:t>
      </w:r>
      <w:r w:rsidR="00B6645D" w:rsidRPr="003407A9">
        <w:t>2</w:t>
      </w:r>
      <w:r w:rsidRPr="003407A9">
        <w:t xml:space="preserve">. </w:t>
      </w:r>
      <w:r w:rsidR="00496E9C" w:rsidRPr="003407A9">
        <w:t>Field</w:t>
      </w:r>
      <w:r w:rsidRPr="003407A9">
        <w:t xml:space="preserve"> </w:t>
      </w:r>
      <w:r w:rsidR="00496E9C" w:rsidRPr="003407A9">
        <w:t>sites</w:t>
      </w:r>
    </w:p>
    <w:p w14:paraId="7043CD19" w14:textId="4031A924" w:rsidR="0039051E" w:rsidRPr="003407A9" w:rsidRDefault="005E2483" w:rsidP="004A3EE9">
      <w:pPr>
        <w:spacing w:line="360" w:lineRule="auto"/>
        <w:ind w:firstLine="709"/>
        <w:jc w:val="both"/>
      </w:pPr>
      <w:r w:rsidRPr="003407A9">
        <w:t xml:space="preserve">We established a systematic sampling across </w:t>
      </w:r>
      <w:r w:rsidR="00954E4C" w:rsidRPr="003407A9">
        <w:t xml:space="preserve">four </w:t>
      </w:r>
      <w:r w:rsidRPr="003407A9">
        <w:t>summits above 2000 m a.s.l. (</w:t>
      </w:r>
      <w:r w:rsidR="0098001B" w:rsidRPr="003407A9">
        <w:t xml:space="preserve">Fig. </w:t>
      </w:r>
      <w:r w:rsidRPr="003407A9">
        <w:t xml:space="preserve">2) </w:t>
      </w:r>
      <w:r w:rsidR="00F10733" w:rsidRPr="003407A9">
        <w:rPr>
          <w:iCs/>
        </w:rPr>
        <w:t xml:space="preserve">where </w:t>
      </w:r>
      <w:r w:rsidR="00F10733" w:rsidRPr="003407A9">
        <w:rPr>
          <w:i/>
        </w:rPr>
        <w:t>D. langeanus</w:t>
      </w:r>
      <w:r w:rsidR="00F10733" w:rsidRPr="003407A9">
        <w:rPr>
          <w:iCs/>
        </w:rPr>
        <w:t xml:space="preserve"> was highly abundant</w:t>
      </w:r>
      <w:r w:rsidRPr="003407A9">
        <w:t xml:space="preserve">. </w:t>
      </w:r>
      <w:r w:rsidR="004C631E" w:rsidRPr="003407A9">
        <w:t>In each summit</w:t>
      </w:r>
      <w:r w:rsidR="00F10733" w:rsidRPr="003407A9">
        <w:t>,</w:t>
      </w:r>
      <w:r w:rsidR="00582C98" w:rsidRPr="003407A9">
        <w:t xml:space="preserve"> we established a</w:t>
      </w:r>
      <w:r w:rsidR="00467E54" w:rsidRPr="003407A9">
        <w:t xml:space="preserve"> central representative plot </w:t>
      </w:r>
      <w:r w:rsidR="00C70A5B" w:rsidRPr="003407A9">
        <w:t xml:space="preserve">(3m radius) </w:t>
      </w:r>
      <w:r w:rsidR="00467E54" w:rsidRPr="003407A9">
        <w:t>where</w:t>
      </w:r>
      <w:r w:rsidR="00582C98" w:rsidRPr="003407A9">
        <w:t xml:space="preserve"> we did a floristic </w:t>
      </w:r>
      <w:r w:rsidR="00EE29CC" w:rsidRPr="003407A9">
        <w:t xml:space="preserve">relevé </w:t>
      </w:r>
      <w:r w:rsidR="00582C98" w:rsidRPr="003407A9">
        <w:t>and buried</w:t>
      </w:r>
      <w:r w:rsidR="00467E54" w:rsidRPr="003407A9">
        <w:t>, at 5 cm deep, a Microlog SP3 datalogger, w</w:t>
      </w:r>
      <w:r w:rsidR="000E74C9" w:rsidRPr="003407A9">
        <w:t>ith</w:t>
      </w:r>
      <w:r w:rsidR="00467E54" w:rsidRPr="003407A9">
        <w:t xml:space="preserve"> hourly records </w:t>
      </w:r>
      <w:r w:rsidR="000E74C9" w:rsidRPr="003407A9">
        <w:t>of</w:t>
      </w:r>
      <w:r w:rsidR="00D44274" w:rsidRPr="003407A9">
        <w:t xml:space="preserve"> soil</w:t>
      </w:r>
      <w:r w:rsidR="000E74C9" w:rsidRPr="003407A9">
        <w:t xml:space="preserve"> </w:t>
      </w:r>
      <w:r w:rsidR="00467E54" w:rsidRPr="003407A9">
        <w:t>temperature and water potential (</w:t>
      </w:r>
      <w:r w:rsidR="005A3C56" w:rsidRPr="003407A9">
        <w:t xml:space="preserve">datalogger </w:t>
      </w:r>
      <w:r w:rsidR="00467E54" w:rsidRPr="003407A9">
        <w:t>Micro</w:t>
      </w:r>
      <w:r w:rsidR="005A3C56" w:rsidRPr="003407A9">
        <w:t>L</w:t>
      </w:r>
      <w:r w:rsidR="00467E54" w:rsidRPr="003407A9">
        <w:t>og SP3</w:t>
      </w:r>
      <w:r w:rsidR="00E31F65" w:rsidRPr="003407A9">
        <w:t>, EMS Brno, Czech Republic</w:t>
      </w:r>
      <w:r w:rsidR="005773D7" w:rsidRPr="003407A9">
        <w:t>; accuracy</w:t>
      </w:r>
      <w:r w:rsidR="00163CB0" w:rsidRPr="003407A9">
        <w:t xml:space="preserve"> in temperature measurements</w:t>
      </w:r>
      <w:r w:rsidR="005773D7" w:rsidRPr="003407A9">
        <w:t xml:space="preserve">: </w:t>
      </w:r>
      <w:r w:rsidR="005773D7" w:rsidRPr="003407A9">
        <w:rPr>
          <w:rFonts w:eastAsiaTheme="majorEastAsia"/>
        </w:rPr>
        <w:t xml:space="preserve">+/- 0.3 ºC from </w:t>
      </w:r>
      <w:r w:rsidR="001A7075" w:rsidRPr="003407A9">
        <w:rPr>
          <w:rFonts w:eastAsiaTheme="majorEastAsia"/>
        </w:rPr>
        <w:t>-40 ºC to 60 ºC</w:t>
      </w:r>
      <w:r w:rsidR="00163CB0" w:rsidRPr="003407A9">
        <w:rPr>
          <w:rFonts w:eastAsiaTheme="majorEastAsia"/>
        </w:rPr>
        <w:t>; water potent</w:t>
      </w:r>
      <w:r w:rsidR="001F0789" w:rsidRPr="003407A9">
        <w:rPr>
          <w:rFonts w:eastAsiaTheme="majorEastAsia"/>
        </w:rPr>
        <w:t>ial measurements</w:t>
      </w:r>
      <w:r w:rsidR="00CF3FAD" w:rsidRPr="003407A9">
        <w:rPr>
          <w:rFonts w:eastAsiaTheme="majorEastAsia"/>
        </w:rPr>
        <w:t xml:space="preserve"> with </w:t>
      </w:r>
      <w:r w:rsidR="00FD5748" w:rsidRPr="003407A9">
        <w:rPr>
          <w:rFonts w:eastAsiaTheme="majorEastAsia"/>
        </w:rPr>
        <w:t xml:space="preserve">two </w:t>
      </w:r>
      <w:r w:rsidR="000B247E" w:rsidRPr="003407A9">
        <w:rPr>
          <w:rFonts w:eastAsiaTheme="majorEastAsia"/>
        </w:rPr>
        <w:t>Delmhorst gypsum sensor</w:t>
      </w:r>
      <w:r w:rsidR="00FD5748" w:rsidRPr="003407A9">
        <w:rPr>
          <w:rFonts w:eastAsiaTheme="majorEastAsia"/>
        </w:rPr>
        <w:t>s</w:t>
      </w:r>
      <w:r w:rsidR="007746F8" w:rsidRPr="003407A9">
        <w:rPr>
          <w:rFonts w:eastAsiaTheme="majorEastAsia"/>
        </w:rPr>
        <w:t xml:space="preserve"> measuring range </w:t>
      </w:r>
      <w:r w:rsidR="001F0789" w:rsidRPr="003407A9">
        <w:rPr>
          <w:rFonts w:eastAsiaTheme="majorEastAsia"/>
        </w:rPr>
        <w:t xml:space="preserve">from </w:t>
      </w:r>
      <w:r w:rsidR="00590DA9" w:rsidRPr="003407A9">
        <w:rPr>
          <w:rFonts w:eastAsiaTheme="majorEastAsia"/>
        </w:rPr>
        <w:t>-</w:t>
      </w:r>
      <w:r w:rsidR="001F0789" w:rsidRPr="003407A9">
        <w:rPr>
          <w:rFonts w:eastAsiaTheme="majorEastAsia"/>
        </w:rPr>
        <w:t>0</w:t>
      </w:r>
      <w:r w:rsidR="00590DA9" w:rsidRPr="003407A9">
        <w:rPr>
          <w:rFonts w:eastAsiaTheme="majorEastAsia"/>
        </w:rPr>
        <w:t>.1</w:t>
      </w:r>
      <w:r w:rsidR="001F0789" w:rsidRPr="003407A9">
        <w:rPr>
          <w:rFonts w:eastAsiaTheme="majorEastAsia"/>
        </w:rPr>
        <w:t xml:space="preserve"> to </w:t>
      </w:r>
      <w:r w:rsidR="00590DA9" w:rsidRPr="003407A9">
        <w:rPr>
          <w:rFonts w:eastAsiaTheme="majorEastAsia"/>
        </w:rPr>
        <w:t>-</w:t>
      </w:r>
      <w:r w:rsidR="001F0789" w:rsidRPr="003407A9">
        <w:rPr>
          <w:rFonts w:eastAsiaTheme="majorEastAsia"/>
        </w:rPr>
        <w:t>15 bars (</w:t>
      </w:r>
      <w:r w:rsidR="000D2460" w:rsidRPr="003407A9">
        <w:rPr>
          <w:rFonts w:eastAsiaTheme="majorEastAsia"/>
        </w:rPr>
        <w:t>permanent wilting point);</w:t>
      </w:r>
      <w:r w:rsidR="00E2549C" w:rsidRPr="003407A9">
        <w:rPr>
          <w:rFonts w:eastAsiaTheme="majorEastAsia"/>
        </w:rPr>
        <w:t xml:space="preserve"> records every hour</w:t>
      </w:r>
      <w:r w:rsidR="00C70A5B" w:rsidRPr="003407A9">
        <w:t xml:space="preserve">). </w:t>
      </w:r>
      <w:r w:rsidR="00467E54" w:rsidRPr="003407A9">
        <w:t xml:space="preserve">The recording period for the Microlog SP3 went from </w:t>
      </w:r>
      <w:r w:rsidR="000E74C9" w:rsidRPr="003407A9">
        <w:t>June 2021</w:t>
      </w:r>
      <w:r w:rsidR="00467E54" w:rsidRPr="003407A9">
        <w:t xml:space="preserve"> </w:t>
      </w:r>
      <w:r w:rsidR="00B147FA" w:rsidRPr="003407A9">
        <w:t xml:space="preserve">and </w:t>
      </w:r>
      <w:r w:rsidR="00AF68E0" w:rsidRPr="003407A9">
        <w:t>is currently ongoing</w:t>
      </w:r>
      <w:r w:rsidR="00467E54" w:rsidRPr="003407A9">
        <w:t xml:space="preserve">. </w:t>
      </w:r>
      <w:r w:rsidR="00A03390" w:rsidRPr="003407A9">
        <w:t xml:space="preserve">To measure the spatial microenvironmental gradients we </w:t>
      </w:r>
      <w:r w:rsidR="00467E54" w:rsidRPr="003407A9">
        <w:t>then established 20 additional plots</w:t>
      </w:r>
      <w:r w:rsidR="00C70A5B" w:rsidRPr="003407A9">
        <w:t xml:space="preserve"> (1m</w:t>
      </w:r>
      <w:r w:rsidR="00C70A5B" w:rsidRPr="003407A9">
        <w:rPr>
          <w:vertAlign w:val="superscript"/>
        </w:rPr>
        <w:t>2</w:t>
      </w:r>
      <w:r w:rsidR="00C70A5B" w:rsidRPr="003407A9">
        <w:t>)</w:t>
      </w:r>
      <w:r w:rsidR="00BB74AA" w:rsidRPr="003407A9">
        <w:t xml:space="preserve"> </w:t>
      </w:r>
      <w:r w:rsidR="003F5023" w:rsidRPr="003407A9">
        <w:t>per</w:t>
      </w:r>
      <w:r w:rsidR="00BB74AA" w:rsidRPr="003407A9">
        <w:t xml:space="preserve"> each </w:t>
      </w:r>
      <w:r w:rsidRPr="003407A9">
        <w:t>summit</w:t>
      </w:r>
      <w:r w:rsidR="00EE29CC" w:rsidRPr="003407A9">
        <w:t>:</w:t>
      </w:r>
      <w:r w:rsidR="00A03390" w:rsidRPr="003407A9">
        <w:t xml:space="preserve"> </w:t>
      </w:r>
      <w:r w:rsidR="00467E54" w:rsidRPr="003407A9">
        <w:t xml:space="preserve"> </w:t>
      </w:r>
      <w:r w:rsidR="00EE29CC" w:rsidRPr="003407A9">
        <w:t>f</w:t>
      </w:r>
      <w:r w:rsidR="00B147FA" w:rsidRPr="003407A9">
        <w:t>ive plots</w:t>
      </w:r>
      <w:r w:rsidR="00467E54" w:rsidRPr="003407A9">
        <w:t xml:space="preserve"> in each cardinal direction </w:t>
      </w:r>
      <w:r w:rsidR="00AF68E0" w:rsidRPr="003407A9">
        <w:t xml:space="preserve">with a 10 m separation </w:t>
      </w:r>
      <w:r w:rsidR="00467E54" w:rsidRPr="003407A9">
        <w:t xml:space="preserve">(cross </w:t>
      </w:r>
      <w:r w:rsidR="008F2370" w:rsidRPr="003407A9">
        <w:t xml:space="preserve">design, </w:t>
      </w:r>
      <w:r w:rsidR="0098001B" w:rsidRPr="003407A9">
        <w:t xml:space="preserve">Fig. </w:t>
      </w:r>
      <w:r w:rsidR="008F6695" w:rsidRPr="003407A9">
        <w:t>2</w:t>
      </w:r>
      <w:r w:rsidR="00467E54" w:rsidRPr="003407A9">
        <w:t>)</w:t>
      </w:r>
      <w:r w:rsidR="00AF68E0" w:rsidRPr="003407A9">
        <w:t xml:space="preserve">. Here, </w:t>
      </w:r>
      <w:r w:rsidR="00582C98" w:rsidRPr="003407A9">
        <w:t xml:space="preserve">we also did floristic </w:t>
      </w:r>
      <w:r w:rsidR="002143B7" w:rsidRPr="003407A9">
        <w:t xml:space="preserve">relevés </w:t>
      </w:r>
      <w:r w:rsidR="00582C98" w:rsidRPr="003407A9">
        <w:t xml:space="preserve">and </w:t>
      </w:r>
      <w:r w:rsidR="00467E54" w:rsidRPr="003407A9">
        <w:t>buried, at 5 cm deep, iButton dataloggers (</w:t>
      </w:r>
      <w:r w:rsidR="00467E54" w:rsidRPr="003407A9">
        <w:rPr>
          <w:rFonts w:eastAsiaTheme="majorEastAsia"/>
        </w:rPr>
        <w:t xml:space="preserve">Thermochron, iButton, Newbury, UK; accuracy: +/- 0.5 ºC from -10 ºC to +65 ºC, resolution: 0.5 ºC, records every </w:t>
      </w:r>
      <w:r w:rsidR="00954E4C" w:rsidRPr="003407A9">
        <w:rPr>
          <w:rFonts w:eastAsiaTheme="majorEastAsia"/>
        </w:rPr>
        <w:t xml:space="preserve">four </w:t>
      </w:r>
      <w:r w:rsidR="00467E54" w:rsidRPr="003407A9">
        <w:rPr>
          <w:rFonts w:eastAsiaTheme="majorEastAsia"/>
        </w:rPr>
        <w:t>hours</w:t>
      </w:r>
      <w:r w:rsidR="00467E54" w:rsidRPr="003407A9">
        <w:t>). The recording period for the iButtons went from 12</w:t>
      </w:r>
      <w:r w:rsidR="00751939" w:rsidRPr="003407A9">
        <w:t xml:space="preserve"> July </w:t>
      </w:r>
      <w:r w:rsidR="00467E54" w:rsidRPr="003407A9">
        <w:t>2021 to 29</w:t>
      </w:r>
      <w:r w:rsidR="00751939" w:rsidRPr="003407A9">
        <w:t xml:space="preserve"> May </w:t>
      </w:r>
      <w:r w:rsidR="00467E54" w:rsidRPr="003407A9">
        <w:t>2022 (</w:t>
      </w:r>
      <w:r w:rsidR="000E74C9" w:rsidRPr="003407A9">
        <w:t>321</w:t>
      </w:r>
      <w:r w:rsidR="00467E54" w:rsidRPr="003407A9">
        <w:t xml:space="preserve"> days). </w:t>
      </w:r>
      <w:r w:rsidR="005907F1" w:rsidRPr="003407A9">
        <w:t>In total</w:t>
      </w:r>
      <w:r w:rsidR="009147E0" w:rsidRPr="003407A9">
        <w:t>,</w:t>
      </w:r>
      <w:r w:rsidR="006E236B" w:rsidRPr="003407A9">
        <w:t xml:space="preserve"> we </w:t>
      </w:r>
      <w:r w:rsidR="00EA4852" w:rsidRPr="003407A9">
        <w:t xml:space="preserve">collected </w:t>
      </w:r>
      <w:r w:rsidR="009147E0" w:rsidRPr="003407A9">
        <w:t>floristic data f</w:t>
      </w:r>
      <w:r w:rsidR="00AF68E0" w:rsidRPr="003407A9">
        <w:t>rom</w:t>
      </w:r>
      <w:r w:rsidR="00666412" w:rsidRPr="003407A9">
        <w:t xml:space="preserve"> 84 </w:t>
      </w:r>
      <w:r w:rsidR="00A03390" w:rsidRPr="003407A9">
        <w:t>plot</w:t>
      </w:r>
      <w:r w:rsidR="00666412" w:rsidRPr="003407A9">
        <w:t xml:space="preserve">s and </w:t>
      </w:r>
      <w:r w:rsidR="00AF68E0" w:rsidRPr="003407A9">
        <w:t>environmental data from</w:t>
      </w:r>
      <w:r w:rsidR="006E236B" w:rsidRPr="003407A9">
        <w:t xml:space="preserve"> </w:t>
      </w:r>
      <w:r w:rsidR="00B70205" w:rsidRPr="003407A9">
        <w:t>78</w:t>
      </w:r>
      <w:r w:rsidR="006E236B" w:rsidRPr="003407A9">
        <w:t xml:space="preserve"> </w:t>
      </w:r>
      <w:r w:rsidR="00A03390" w:rsidRPr="003407A9">
        <w:t>plots</w:t>
      </w:r>
      <w:r w:rsidR="006E236B" w:rsidRPr="003407A9">
        <w:t xml:space="preserve"> (one </w:t>
      </w:r>
      <w:r w:rsidR="00CD3AFD" w:rsidRPr="003407A9">
        <w:t>M</w:t>
      </w:r>
      <w:r w:rsidR="006E236B" w:rsidRPr="003407A9">
        <w:t>icro</w:t>
      </w:r>
      <w:r w:rsidR="008F2370" w:rsidRPr="003407A9">
        <w:t>L</w:t>
      </w:r>
      <w:r w:rsidR="006E236B" w:rsidRPr="003407A9">
        <w:t xml:space="preserve">og SP3 </w:t>
      </w:r>
      <w:r w:rsidR="0066381E" w:rsidRPr="003407A9">
        <w:t>was damaged</w:t>
      </w:r>
      <w:r w:rsidR="00B70205" w:rsidRPr="003407A9">
        <w:t xml:space="preserve">, and </w:t>
      </w:r>
      <w:r w:rsidR="00CD3AFD" w:rsidRPr="003407A9">
        <w:t xml:space="preserve">5 iButtons </w:t>
      </w:r>
      <w:r w:rsidR="0066381E" w:rsidRPr="003407A9">
        <w:t xml:space="preserve">could not </w:t>
      </w:r>
      <w:r w:rsidR="00CD3AFD" w:rsidRPr="003407A9">
        <w:t>be recovered</w:t>
      </w:r>
      <w:r w:rsidR="00A74AFC" w:rsidRPr="003407A9">
        <w:t>).</w:t>
      </w:r>
    </w:p>
    <w:p w14:paraId="326E4DC0" w14:textId="44C5799F" w:rsidR="0057537C" w:rsidRPr="003407A9" w:rsidRDefault="00DD3A2C" w:rsidP="002D07AE">
      <w:pPr>
        <w:spacing w:line="360" w:lineRule="auto"/>
        <w:ind w:firstLine="709"/>
        <w:jc w:val="both"/>
        <w:rPr>
          <w:noProof/>
          <w:lang w:eastAsia="ca-ES"/>
        </w:rPr>
      </w:pPr>
      <w:r w:rsidRPr="003407A9">
        <w:rPr>
          <w:rFonts w:cstheme="minorHAnsi"/>
          <w:i/>
          <w:iCs/>
        </w:rPr>
        <w:lastRenderedPageBreak/>
        <w:t>D. langeanus</w:t>
      </w:r>
      <w:r w:rsidRPr="003407A9">
        <w:rPr>
          <w:rFonts w:cstheme="minorHAnsi"/>
        </w:rPr>
        <w:t xml:space="preserve"> was present in </w:t>
      </w:r>
      <w:r w:rsidR="00146981" w:rsidRPr="003407A9">
        <w:rPr>
          <w:rFonts w:cstheme="minorHAnsi"/>
        </w:rPr>
        <w:t>47</w:t>
      </w:r>
      <w:r w:rsidRPr="003407A9">
        <w:rPr>
          <w:rFonts w:cstheme="minorHAnsi"/>
        </w:rPr>
        <w:t xml:space="preserve"> out of 84 </w:t>
      </w:r>
      <w:r w:rsidR="00A03390" w:rsidRPr="003407A9">
        <w:rPr>
          <w:rFonts w:cstheme="minorHAnsi"/>
        </w:rPr>
        <w:t>plots</w:t>
      </w:r>
      <w:r w:rsidR="0022389F" w:rsidRPr="003407A9">
        <w:rPr>
          <w:rFonts w:cstheme="minorHAnsi"/>
        </w:rPr>
        <w:t xml:space="preserve"> </w:t>
      </w:r>
      <w:r w:rsidR="0022389F" w:rsidRPr="003407A9">
        <w:t>(</w:t>
      </w:r>
      <w:r w:rsidR="0098001B" w:rsidRPr="003407A9">
        <w:t xml:space="preserve">Fig. </w:t>
      </w:r>
      <w:r w:rsidR="0022389F" w:rsidRPr="003407A9">
        <w:t>2)</w:t>
      </w:r>
      <w:r w:rsidRPr="003407A9">
        <w:rPr>
          <w:rFonts w:cstheme="minorHAnsi"/>
        </w:rPr>
        <w:t xml:space="preserve">. </w:t>
      </w:r>
      <w:r w:rsidR="004F5DFF" w:rsidRPr="003407A9">
        <w:t xml:space="preserve">In the </w:t>
      </w:r>
      <w:r w:rsidR="000A51FB">
        <w:t>plots</w:t>
      </w:r>
      <w:r w:rsidR="004F5DFF" w:rsidRPr="003407A9">
        <w:t xml:space="preserve"> where </w:t>
      </w:r>
      <w:r w:rsidR="004F5DFF" w:rsidRPr="003407A9">
        <w:rPr>
          <w:i/>
          <w:iCs/>
        </w:rPr>
        <w:t>D. langeanus</w:t>
      </w:r>
      <w:r w:rsidR="004F5DFF" w:rsidRPr="003407A9">
        <w:t xml:space="preserve"> </w:t>
      </w:r>
      <w:r w:rsidR="00E44F78" w:rsidRPr="003407A9">
        <w:t>was present, l</w:t>
      </w:r>
      <w:r w:rsidR="005A433A" w:rsidRPr="003407A9">
        <w:t>ocal community richness range</w:t>
      </w:r>
      <w:r w:rsidR="00E44F78" w:rsidRPr="003407A9">
        <w:t>d</w:t>
      </w:r>
      <w:r w:rsidR="00A03390" w:rsidRPr="003407A9">
        <w:t xml:space="preserve"> from 3</w:t>
      </w:r>
      <w:r w:rsidR="005A433A" w:rsidRPr="003407A9">
        <w:t xml:space="preserve"> to 14 species (a</w:t>
      </w:r>
      <w:r w:rsidR="007A5222" w:rsidRPr="003407A9">
        <w:t>verage of 8</w:t>
      </w:r>
      <w:r w:rsidR="005A433A" w:rsidRPr="003407A9">
        <w:t xml:space="preserve"> species)</w:t>
      </w:r>
      <w:r w:rsidR="0022389F" w:rsidRPr="003407A9">
        <w:t>.</w:t>
      </w:r>
      <w:r w:rsidR="008C2B99" w:rsidRPr="003407A9">
        <w:t xml:space="preserve"> </w:t>
      </w:r>
      <w:r w:rsidR="00C01928" w:rsidRPr="003407A9">
        <w:rPr>
          <w:i/>
          <w:iCs/>
        </w:rPr>
        <w:t>D. langeanus</w:t>
      </w:r>
      <w:r w:rsidR="00C01928" w:rsidRPr="003407A9">
        <w:t xml:space="preserve"> </w:t>
      </w:r>
      <w:r w:rsidR="0098123D" w:rsidRPr="003407A9">
        <w:t>communit</w:t>
      </w:r>
      <w:r w:rsidR="00C01928" w:rsidRPr="003407A9">
        <w:t>ies</w:t>
      </w:r>
      <w:r w:rsidR="0098123D" w:rsidRPr="003407A9">
        <w:t xml:space="preserve"> w</w:t>
      </w:r>
      <w:r w:rsidR="00C01928" w:rsidRPr="003407A9">
        <w:t>ere</w:t>
      </w:r>
      <w:r w:rsidR="0098123D" w:rsidRPr="003407A9">
        <w:t xml:space="preserve"> dominated by</w:t>
      </w:r>
      <w:r w:rsidR="00684EE4" w:rsidRPr="003407A9">
        <w:t xml:space="preserve"> </w:t>
      </w:r>
      <w:r w:rsidR="00051E6C" w:rsidRPr="003407A9">
        <w:t xml:space="preserve">the </w:t>
      </w:r>
      <w:r w:rsidR="005E34F7" w:rsidRPr="003407A9">
        <w:t xml:space="preserve">hemicryptophytes </w:t>
      </w:r>
      <w:r w:rsidR="0042344C" w:rsidRPr="003407A9">
        <w:rPr>
          <w:i/>
        </w:rPr>
        <w:t>Festuca summilusitana</w:t>
      </w:r>
      <w:r w:rsidR="004124FA" w:rsidRPr="003407A9">
        <w:rPr>
          <w:i/>
        </w:rPr>
        <w:t xml:space="preserve"> </w:t>
      </w:r>
      <w:r w:rsidR="004124FA" w:rsidRPr="003407A9">
        <w:rPr>
          <w:iCs/>
        </w:rPr>
        <w:t>Franco and Rocha Afonso</w:t>
      </w:r>
      <w:r w:rsidR="0042344C" w:rsidRPr="003407A9">
        <w:t xml:space="preserve"> </w:t>
      </w:r>
      <w:r w:rsidR="00EA40CF" w:rsidRPr="003407A9">
        <w:t>(</w:t>
      </w:r>
      <w:r w:rsidR="0042344C" w:rsidRPr="003407A9">
        <w:t>Poaceae</w:t>
      </w:r>
      <w:r w:rsidR="00EA40CF" w:rsidRPr="003407A9">
        <w:t>)</w:t>
      </w:r>
      <w:r w:rsidR="0042344C" w:rsidRPr="003407A9">
        <w:t xml:space="preserve"> and </w:t>
      </w:r>
      <w:r w:rsidR="0042344C" w:rsidRPr="003407A9">
        <w:rPr>
          <w:i/>
        </w:rPr>
        <w:t>Luzula caespitosa</w:t>
      </w:r>
      <w:r w:rsidR="00B30632" w:rsidRPr="003407A9">
        <w:rPr>
          <w:i/>
        </w:rPr>
        <w:t xml:space="preserve"> </w:t>
      </w:r>
      <w:r w:rsidR="00B30632" w:rsidRPr="003407A9">
        <w:rPr>
          <w:iCs/>
        </w:rPr>
        <w:t>J. Gay ex E. Mey. Steud</w:t>
      </w:r>
      <w:r w:rsidR="0042344C" w:rsidRPr="003407A9">
        <w:t xml:space="preserve"> </w:t>
      </w:r>
      <w:r w:rsidR="00414D0A" w:rsidRPr="003407A9">
        <w:t>(</w:t>
      </w:r>
      <w:r w:rsidR="0042344C" w:rsidRPr="003407A9">
        <w:t>Juncaceae</w:t>
      </w:r>
      <w:r w:rsidR="00684EE4" w:rsidRPr="003407A9">
        <w:t>)</w:t>
      </w:r>
      <w:r w:rsidR="00051E6C" w:rsidRPr="003407A9">
        <w:t>.</w:t>
      </w:r>
      <w:r w:rsidR="00684EE4" w:rsidRPr="003407A9">
        <w:t xml:space="preserve"> </w:t>
      </w:r>
      <w:r w:rsidR="00051E6C" w:rsidRPr="003407A9">
        <w:t>T</w:t>
      </w:r>
      <w:r w:rsidR="00684EE4" w:rsidRPr="003407A9">
        <w:t xml:space="preserve">he most frequent accompanying species were </w:t>
      </w:r>
      <w:r w:rsidR="0042344C" w:rsidRPr="003407A9">
        <w:rPr>
          <w:i/>
        </w:rPr>
        <w:t>Sedum brevifolium</w:t>
      </w:r>
      <w:r w:rsidR="00DA49EF" w:rsidRPr="003407A9">
        <w:rPr>
          <w:i/>
        </w:rPr>
        <w:t xml:space="preserve"> </w:t>
      </w:r>
      <w:r w:rsidR="00DA49EF" w:rsidRPr="003407A9">
        <w:rPr>
          <w:iCs/>
        </w:rPr>
        <w:t>DC</w:t>
      </w:r>
      <w:r w:rsidR="0042344C" w:rsidRPr="003407A9">
        <w:t xml:space="preserve">, </w:t>
      </w:r>
      <w:r w:rsidR="0042344C" w:rsidRPr="003407A9">
        <w:rPr>
          <w:i/>
        </w:rPr>
        <w:t>Neoschischkinia truncatula</w:t>
      </w:r>
      <w:r w:rsidR="0042344C" w:rsidRPr="003407A9">
        <w:t xml:space="preserve"> subsp. </w:t>
      </w:r>
      <w:r w:rsidR="007A5222" w:rsidRPr="003407A9">
        <w:rPr>
          <w:i/>
        </w:rPr>
        <w:t>d</w:t>
      </w:r>
      <w:r w:rsidR="0042344C" w:rsidRPr="003407A9">
        <w:rPr>
          <w:i/>
        </w:rPr>
        <w:t>urieui</w:t>
      </w:r>
      <w:r w:rsidR="0042344C" w:rsidRPr="003407A9">
        <w:t xml:space="preserve"> </w:t>
      </w:r>
      <w:r w:rsidR="00B17BC2" w:rsidRPr="003407A9">
        <w:t xml:space="preserve">Boiss. &amp; Reut. ex Willk. Valdés &amp; H.Scholz </w:t>
      </w:r>
      <w:r w:rsidR="0042344C" w:rsidRPr="003407A9">
        <w:t xml:space="preserve">and </w:t>
      </w:r>
      <w:r w:rsidR="0042344C" w:rsidRPr="003407A9">
        <w:rPr>
          <w:i/>
        </w:rPr>
        <w:t>Armeria duriaei</w:t>
      </w:r>
      <w:r w:rsidR="008A03D8" w:rsidRPr="003407A9">
        <w:rPr>
          <w:i/>
        </w:rPr>
        <w:t xml:space="preserve"> </w:t>
      </w:r>
      <w:r w:rsidR="008A03D8" w:rsidRPr="003407A9">
        <w:rPr>
          <w:iCs/>
        </w:rPr>
        <w:t>Boiss</w:t>
      </w:r>
      <w:r w:rsidR="005A433A" w:rsidRPr="003407A9">
        <w:rPr>
          <w:rFonts w:cstheme="minorHAnsi"/>
        </w:rPr>
        <w:t>.</w:t>
      </w:r>
      <w:r w:rsidR="005A433A" w:rsidRPr="003407A9">
        <w:rPr>
          <w:noProof/>
          <w:lang w:eastAsia="ca-ES"/>
        </w:rPr>
        <w:t xml:space="preserve"> </w:t>
      </w:r>
    </w:p>
    <w:p w14:paraId="7EE0F75E" w14:textId="681CCD70" w:rsidR="0057537C" w:rsidRPr="003407A9" w:rsidRDefault="00B37166" w:rsidP="002D07AE">
      <w:pPr>
        <w:spacing w:line="360" w:lineRule="auto"/>
        <w:ind w:firstLine="709"/>
        <w:jc w:val="both"/>
        <w:rPr>
          <w:rFonts w:cstheme="minorHAnsi"/>
        </w:rPr>
      </w:pPr>
      <w:r w:rsidRPr="003407A9">
        <w:t xml:space="preserve">Soil </w:t>
      </w:r>
      <w:r w:rsidR="0039142E" w:rsidRPr="003407A9">
        <w:t xml:space="preserve">climate </w:t>
      </w:r>
      <w:r w:rsidRPr="003407A9">
        <w:t>was</w:t>
      </w:r>
      <w:r w:rsidR="00AD7CEA" w:rsidRPr="003407A9">
        <w:t xml:space="preserve"> typically Mediterranean,</w:t>
      </w:r>
      <w:r w:rsidR="0039142E" w:rsidRPr="003407A9">
        <w:t xml:space="preserve"> </w:t>
      </w:r>
      <w:r w:rsidRPr="003407A9">
        <w:t>with</w:t>
      </w:r>
      <w:r w:rsidR="0039142E" w:rsidRPr="003407A9">
        <w:t xml:space="preserve"> a </w:t>
      </w:r>
      <w:r w:rsidR="0039142E" w:rsidRPr="003407A9">
        <w:rPr>
          <w:rFonts w:cstheme="minorHAnsi"/>
        </w:rPr>
        <w:t>2-</w:t>
      </w:r>
      <w:r w:rsidR="008B3D65" w:rsidRPr="003407A9">
        <w:rPr>
          <w:rFonts w:cstheme="minorHAnsi"/>
        </w:rPr>
        <w:t>m</w:t>
      </w:r>
      <w:r w:rsidR="0039142E" w:rsidRPr="003407A9">
        <w:rPr>
          <w:rFonts w:cstheme="minorHAnsi"/>
        </w:rPr>
        <w:t xml:space="preserve">onth </w:t>
      </w:r>
      <w:r w:rsidRPr="003407A9">
        <w:rPr>
          <w:rFonts w:cstheme="minorHAnsi"/>
        </w:rPr>
        <w:t xml:space="preserve">drought </w:t>
      </w:r>
      <w:r w:rsidR="0039142E" w:rsidRPr="003407A9">
        <w:rPr>
          <w:rFonts w:cstheme="minorHAnsi"/>
        </w:rPr>
        <w:t>period in summer</w:t>
      </w:r>
      <w:r w:rsidRPr="003407A9">
        <w:rPr>
          <w:rFonts w:cstheme="minorHAnsi"/>
        </w:rPr>
        <w:t xml:space="preserve"> (</w:t>
      </w:r>
      <w:r w:rsidR="0098001B" w:rsidRPr="003407A9">
        <w:rPr>
          <w:rFonts w:cstheme="minorHAnsi"/>
        </w:rPr>
        <w:t xml:space="preserve">Fig. </w:t>
      </w:r>
      <w:r w:rsidR="0042344C" w:rsidRPr="003407A9">
        <w:rPr>
          <w:rFonts w:cstheme="minorHAnsi"/>
        </w:rPr>
        <w:t>3A</w:t>
      </w:r>
      <w:r w:rsidRPr="003407A9">
        <w:rPr>
          <w:rFonts w:cstheme="minorHAnsi"/>
        </w:rPr>
        <w:t>)</w:t>
      </w:r>
      <w:r w:rsidR="008171F0" w:rsidRPr="003407A9">
        <w:rPr>
          <w:rFonts w:cstheme="minorHAnsi"/>
        </w:rPr>
        <w:t xml:space="preserve">. </w:t>
      </w:r>
      <w:r w:rsidR="003B3F1F" w:rsidRPr="003407A9">
        <w:rPr>
          <w:rFonts w:cstheme="minorHAnsi"/>
        </w:rPr>
        <w:t>The growing season stretched from April to November with a mean annual soil temperature of 8</w:t>
      </w:r>
      <w:r w:rsidR="0042344C" w:rsidRPr="003407A9">
        <w:rPr>
          <w:rFonts w:cstheme="minorHAnsi"/>
        </w:rPr>
        <w:t xml:space="preserve"> </w:t>
      </w:r>
      <w:r w:rsidR="003B3F1F" w:rsidRPr="003407A9">
        <w:rPr>
          <w:rFonts w:cstheme="minorHAnsi"/>
        </w:rPr>
        <w:t>ºC</w:t>
      </w:r>
      <w:r w:rsidR="00FD42B8" w:rsidRPr="003407A9">
        <w:rPr>
          <w:rFonts w:cstheme="minorHAnsi"/>
        </w:rPr>
        <w:t>.</w:t>
      </w:r>
      <w:r w:rsidR="003B3F1F" w:rsidRPr="003407A9">
        <w:rPr>
          <w:rFonts w:cstheme="minorHAnsi"/>
        </w:rPr>
        <w:t xml:space="preserve"> </w:t>
      </w:r>
      <w:r w:rsidR="00FD42B8" w:rsidRPr="003407A9">
        <w:rPr>
          <w:rFonts w:cstheme="minorHAnsi"/>
        </w:rPr>
        <w:t>Monthly maximum and minimum s</w:t>
      </w:r>
      <w:r w:rsidR="008171F0" w:rsidRPr="003407A9">
        <w:rPr>
          <w:rFonts w:cstheme="minorHAnsi"/>
        </w:rPr>
        <w:t>oil temperatures reach</w:t>
      </w:r>
      <w:r w:rsidR="007330B4" w:rsidRPr="003407A9">
        <w:rPr>
          <w:rFonts w:cstheme="minorHAnsi"/>
        </w:rPr>
        <w:t>ed</w:t>
      </w:r>
      <w:r w:rsidR="008171F0" w:rsidRPr="003407A9">
        <w:rPr>
          <w:rFonts w:cstheme="minorHAnsi"/>
        </w:rPr>
        <w:t xml:space="preserve"> up to 40</w:t>
      </w:r>
      <w:r w:rsidR="0042344C" w:rsidRPr="003407A9">
        <w:rPr>
          <w:rFonts w:cstheme="minorHAnsi"/>
        </w:rPr>
        <w:t xml:space="preserve"> </w:t>
      </w:r>
      <w:r w:rsidR="008171F0" w:rsidRPr="003407A9">
        <w:rPr>
          <w:rFonts w:cstheme="minorHAnsi"/>
        </w:rPr>
        <w:t xml:space="preserve">ºC </w:t>
      </w:r>
      <w:r w:rsidR="008E7DF3" w:rsidRPr="003407A9">
        <w:rPr>
          <w:rFonts w:cstheme="minorHAnsi"/>
        </w:rPr>
        <w:t xml:space="preserve">in summer </w:t>
      </w:r>
      <w:r w:rsidR="008171F0" w:rsidRPr="003407A9">
        <w:rPr>
          <w:rFonts w:cstheme="minorHAnsi"/>
        </w:rPr>
        <w:t xml:space="preserve">and </w:t>
      </w:r>
      <w:r w:rsidR="008E7DF3" w:rsidRPr="003407A9">
        <w:rPr>
          <w:rFonts w:cstheme="minorHAnsi"/>
        </w:rPr>
        <w:t>went down</w:t>
      </w:r>
      <w:r w:rsidR="008171F0" w:rsidRPr="003407A9">
        <w:rPr>
          <w:rFonts w:cstheme="minorHAnsi"/>
        </w:rPr>
        <w:t xml:space="preserve"> </w:t>
      </w:r>
      <w:r w:rsidR="003B3F1F" w:rsidRPr="003407A9">
        <w:rPr>
          <w:rFonts w:cstheme="minorHAnsi"/>
        </w:rPr>
        <w:t>t</w:t>
      </w:r>
      <w:r w:rsidR="008E7DF3" w:rsidRPr="003407A9">
        <w:rPr>
          <w:rFonts w:cstheme="minorHAnsi"/>
        </w:rPr>
        <w:t>o</w:t>
      </w:r>
      <w:r w:rsidR="008171F0" w:rsidRPr="003407A9">
        <w:rPr>
          <w:rFonts w:cstheme="minorHAnsi"/>
        </w:rPr>
        <w:t xml:space="preserve"> </w:t>
      </w:r>
      <w:r w:rsidR="008F6695" w:rsidRPr="003407A9">
        <w:rPr>
          <w:rFonts w:cstheme="minorHAnsi"/>
        </w:rPr>
        <w:t>-4</w:t>
      </w:r>
      <w:r w:rsidR="008171F0" w:rsidRPr="003407A9">
        <w:rPr>
          <w:rFonts w:cstheme="minorHAnsi"/>
        </w:rPr>
        <w:t xml:space="preserve"> ºC</w:t>
      </w:r>
      <w:r w:rsidR="003B3F1F" w:rsidRPr="003407A9">
        <w:rPr>
          <w:rFonts w:cstheme="minorHAnsi"/>
        </w:rPr>
        <w:t xml:space="preserve"> in winter</w:t>
      </w:r>
      <w:r w:rsidR="00FD42B8" w:rsidRPr="003407A9">
        <w:rPr>
          <w:rFonts w:cstheme="minorHAnsi"/>
        </w:rPr>
        <w:t xml:space="preserve"> (</w:t>
      </w:r>
      <w:r w:rsidR="0098001B" w:rsidRPr="003407A9">
        <w:rPr>
          <w:rFonts w:cstheme="minorHAnsi"/>
        </w:rPr>
        <w:t xml:space="preserve">Fig. </w:t>
      </w:r>
      <w:r w:rsidR="00FD42B8" w:rsidRPr="003407A9">
        <w:rPr>
          <w:rFonts w:cstheme="minorHAnsi"/>
        </w:rPr>
        <w:t>3A)</w:t>
      </w:r>
      <w:r w:rsidR="008171F0" w:rsidRPr="003407A9">
        <w:rPr>
          <w:rFonts w:cstheme="minorHAnsi"/>
        </w:rPr>
        <w:t xml:space="preserve">. </w:t>
      </w:r>
      <w:commentRangeStart w:id="216"/>
      <w:r w:rsidR="00AD7CEA" w:rsidRPr="003407A9">
        <w:rPr>
          <w:rFonts w:cstheme="minorHAnsi"/>
          <w:highlight w:val="yellow"/>
        </w:rPr>
        <w:t>ADD days with water stress in the growing season</w:t>
      </w:r>
      <w:r w:rsidR="002C5196" w:rsidRPr="003407A9">
        <w:rPr>
          <w:rFonts w:cstheme="minorHAnsi"/>
          <w:highlight w:val="yellow"/>
        </w:rPr>
        <w:t xml:space="preserve"> and mean of days with snow (high variations according to </w:t>
      </w:r>
      <w:r w:rsidR="00DB3EE2" w:rsidRPr="003407A9">
        <w:rPr>
          <w:rFonts w:cstheme="minorHAnsi"/>
          <w:highlight w:val="yellow"/>
        </w:rPr>
        <w:t>orientation of slope)</w:t>
      </w:r>
      <w:r w:rsidR="0039142E" w:rsidRPr="003407A9">
        <w:rPr>
          <w:rFonts w:cstheme="minorHAnsi"/>
        </w:rPr>
        <w:t xml:space="preserve">. </w:t>
      </w:r>
      <w:commentRangeEnd w:id="216"/>
      <w:r w:rsidR="001708BE">
        <w:rPr>
          <w:rStyle w:val="Refdecomentario"/>
        </w:rPr>
        <w:commentReference w:id="216"/>
      </w:r>
    </w:p>
    <w:p w14:paraId="550ED82E" w14:textId="0D7A04F1" w:rsidR="0068503C" w:rsidRPr="003407A9" w:rsidRDefault="0068503C" w:rsidP="002D07AE">
      <w:pPr>
        <w:pStyle w:val="Ttulo3"/>
        <w:spacing w:line="360" w:lineRule="auto"/>
        <w:jc w:val="both"/>
      </w:pPr>
      <w:r w:rsidRPr="003407A9">
        <w:t>2.</w:t>
      </w:r>
      <w:r w:rsidR="00B6645D" w:rsidRPr="003407A9">
        <w:t>3</w:t>
      </w:r>
      <w:r w:rsidR="00A559B2" w:rsidRPr="003407A9">
        <w:t>.</w:t>
      </w:r>
      <w:r w:rsidRPr="003407A9">
        <w:t xml:space="preserve"> </w:t>
      </w:r>
      <w:r w:rsidR="00B63458" w:rsidRPr="003407A9">
        <w:t>Micro</w:t>
      </w:r>
      <w:r w:rsidR="00B6645D" w:rsidRPr="003407A9">
        <w:t>climatic indices</w:t>
      </w:r>
    </w:p>
    <w:p w14:paraId="7AC98DDF" w14:textId="5D70294E" w:rsidR="002D418A" w:rsidRPr="003407A9" w:rsidRDefault="0068503C" w:rsidP="00037777">
      <w:pPr>
        <w:spacing w:line="360" w:lineRule="auto"/>
        <w:ind w:firstLine="709"/>
        <w:jc w:val="both"/>
      </w:pPr>
      <w:r w:rsidRPr="003407A9">
        <w:t xml:space="preserve">We used </w:t>
      </w:r>
      <w:r w:rsidR="009F5875" w:rsidRPr="003407A9">
        <w:t xml:space="preserve">the </w:t>
      </w:r>
      <w:r w:rsidR="006D7E11" w:rsidRPr="003407A9">
        <w:t>records</w:t>
      </w:r>
      <w:r w:rsidRPr="003407A9">
        <w:t xml:space="preserve"> of </w:t>
      </w:r>
      <w:r w:rsidR="009F5875" w:rsidRPr="003407A9">
        <w:t xml:space="preserve">our dataloggers </w:t>
      </w:r>
      <w:r w:rsidRPr="003407A9">
        <w:t xml:space="preserve">to calculate soil </w:t>
      </w:r>
      <w:r w:rsidR="00B63458" w:rsidRPr="003407A9">
        <w:t xml:space="preserve">microclimatic </w:t>
      </w:r>
      <w:r w:rsidRPr="003407A9">
        <w:t>indices</w:t>
      </w:r>
      <w:r w:rsidR="00D802B4" w:rsidRPr="003407A9">
        <w:t xml:space="preserve"> as in </w:t>
      </w:r>
      <w:r w:rsidR="00583376" w:rsidRPr="003407A9">
        <w:t xml:space="preserve">Jiménez-Alfaro et al. 2024 </w:t>
      </w:r>
      <w:r w:rsidR="00583376" w:rsidRPr="003407A9">
        <w:rPr>
          <w:highlight w:val="yellow"/>
        </w:rPr>
        <w:t>(JVA</w:t>
      </w:r>
      <w:r w:rsidR="00583376" w:rsidRPr="003407A9">
        <w:t>)</w:t>
      </w:r>
      <w:r w:rsidRPr="003407A9">
        <w:t xml:space="preserve">. For comparison, we homogenized the data </w:t>
      </w:r>
      <w:r w:rsidR="00DB3EE2" w:rsidRPr="003407A9">
        <w:t>between</w:t>
      </w:r>
      <w:r w:rsidRPr="003407A9">
        <w:t xml:space="preserve"> the </w:t>
      </w:r>
      <w:r w:rsidR="001E6AED" w:rsidRPr="003407A9">
        <w:t xml:space="preserve">two </w:t>
      </w:r>
      <w:r w:rsidR="006318EA" w:rsidRPr="003407A9">
        <w:t>data</w:t>
      </w:r>
      <w:r w:rsidR="00F80A0F" w:rsidRPr="003407A9">
        <w:t xml:space="preserve"> loggers </w:t>
      </w:r>
      <w:r w:rsidR="006302EB" w:rsidRPr="003407A9">
        <w:t>(Micro</w:t>
      </w:r>
      <w:r w:rsidR="008D3EAE" w:rsidRPr="003407A9">
        <w:t>L</w:t>
      </w:r>
      <w:r w:rsidR="006302EB" w:rsidRPr="003407A9">
        <w:t>og SP3 and iButtons)</w:t>
      </w:r>
      <w:r w:rsidR="006302EB" w:rsidRPr="003407A9" w:rsidDel="006302EB">
        <w:t xml:space="preserve"> </w:t>
      </w:r>
      <w:r w:rsidR="008E2BB3" w:rsidRPr="003407A9">
        <w:t xml:space="preserve">by </w:t>
      </w:r>
      <w:r w:rsidR="006302EB" w:rsidRPr="003407A9">
        <w:t>k</w:t>
      </w:r>
      <w:r w:rsidRPr="003407A9">
        <w:t xml:space="preserve">eeping the same </w:t>
      </w:r>
      <w:r w:rsidR="008E2BB3" w:rsidRPr="003407A9">
        <w:t xml:space="preserve">recording </w:t>
      </w:r>
      <w:r w:rsidR="00C47D86" w:rsidRPr="003407A9">
        <w:t>frequency</w:t>
      </w:r>
      <w:r w:rsidR="008E2BB3" w:rsidRPr="003407A9">
        <w:t xml:space="preserve"> (</w:t>
      </w:r>
      <w:r w:rsidR="00C47D86" w:rsidRPr="003407A9">
        <w:t xml:space="preserve">every </w:t>
      </w:r>
      <w:r w:rsidR="00954E4C" w:rsidRPr="003407A9">
        <w:t xml:space="preserve">four </w:t>
      </w:r>
      <w:r w:rsidR="00C47D86" w:rsidRPr="003407A9">
        <w:t>hours</w:t>
      </w:r>
      <w:r w:rsidR="008E2BB3" w:rsidRPr="003407A9">
        <w:t xml:space="preserve">) </w:t>
      </w:r>
      <w:r w:rsidR="00C47D86" w:rsidRPr="003407A9">
        <w:t xml:space="preserve">and the time period with records for all loggers (the </w:t>
      </w:r>
      <w:r w:rsidR="00D802B4" w:rsidRPr="003407A9">
        <w:t xml:space="preserve">321 </w:t>
      </w:r>
      <w:r w:rsidRPr="003407A9">
        <w:t>calendar days</w:t>
      </w:r>
      <w:r w:rsidR="00006EB2" w:rsidRPr="003407A9">
        <w:t xml:space="preserve"> </w:t>
      </w:r>
      <w:r w:rsidR="00C60D36" w:rsidRPr="003407A9">
        <w:t>from 12 J</w:t>
      </w:r>
      <w:r w:rsidR="00D25BB2" w:rsidRPr="003407A9">
        <w:t>uly 2021 to 29 May 2022</w:t>
      </w:r>
      <w:r w:rsidR="00C47D86" w:rsidRPr="003407A9">
        <w:t>)</w:t>
      </w:r>
      <w:r w:rsidRPr="003407A9">
        <w:t xml:space="preserve">. We calculated bioclimatic indices based on </w:t>
      </w:r>
      <w:r w:rsidR="001704A4" w:rsidRPr="003407A9">
        <w:t xml:space="preserve">WorldClim </w:t>
      </w:r>
      <w:r w:rsidRPr="003407A9">
        <w:t xml:space="preserve">standard </w:t>
      </w:r>
      <w:r w:rsidR="00064ED2" w:rsidRPr="003407A9">
        <w:t xml:space="preserve">bioclimatic </w:t>
      </w:r>
      <w:r w:rsidRPr="003407A9">
        <w:t xml:space="preserve">variables (Fick &amp; Hijmans 2017), together with other variables </w:t>
      </w:r>
      <w:r w:rsidR="00064ED2" w:rsidRPr="003407A9">
        <w:t xml:space="preserve">relevant for </w:t>
      </w:r>
      <w:r w:rsidR="003911E7" w:rsidRPr="003407A9">
        <w:t xml:space="preserve">describing </w:t>
      </w:r>
      <w:r w:rsidRPr="003407A9">
        <w:t xml:space="preserve">alpine </w:t>
      </w:r>
      <w:r w:rsidR="00F80A0F" w:rsidRPr="003407A9">
        <w:t>micro topographical</w:t>
      </w:r>
      <w:r w:rsidR="003911E7" w:rsidRPr="003407A9">
        <w:t xml:space="preserve"> gradients</w:t>
      </w:r>
      <w:r w:rsidRPr="003407A9">
        <w:t xml:space="preserve">. </w:t>
      </w:r>
      <w:r w:rsidR="00324D6F" w:rsidRPr="003407A9">
        <w:t>W</w:t>
      </w:r>
      <w:r w:rsidR="00987BCF" w:rsidRPr="003407A9">
        <w:t xml:space="preserve">e selected 6 </w:t>
      </w:r>
      <w:r w:rsidR="00324D6F" w:rsidRPr="003407A9">
        <w:t>temperature</w:t>
      </w:r>
      <w:r w:rsidR="006F0010" w:rsidRPr="003407A9">
        <w:t>-</w:t>
      </w:r>
      <w:r w:rsidR="00324D6F" w:rsidRPr="003407A9">
        <w:t xml:space="preserve">related </w:t>
      </w:r>
      <w:r w:rsidR="00987BCF" w:rsidRPr="003407A9">
        <w:t xml:space="preserve">indices: </w:t>
      </w:r>
      <w:r w:rsidRPr="003407A9">
        <w:t xml:space="preserve">(1) bio1 = annual mean temperature; (2) bio2 = mean diurnal range, i.e. the mean of the monthly differences between maximum and minimum temperatures; (3) bio7 = temperature annual range; i.e. the difference between the maximum temperature of the warmest month and the minimum temperature of the coldest month; (4) snow = the number of days of snow cover, when </w:t>
      </w:r>
      <w:r w:rsidR="00DE76B5" w:rsidRPr="003407A9">
        <w:t xml:space="preserve">the </w:t>
      </w:r>
      <w:r w:rsidRPr="003407A9">
        <w:t>soil temperature is around 0 ºC, calculated for the period in which the maximum temperature was &lt; 0.5 ºC and the minimum temperature was &gt; -0.5 ºC; (5) FDD = freezing degree days, i.e. the sum of daily mean temperatures for days in which the mean temperature was below 0 ºC (Choler 2018); and (6) GDD = growing degree days, i.e. the sum of daily mean temperatures for days in which the soil mean temperature at five cm deep was above 5 ºC (Körner 2021). For</w:t>
      </w:r>
      <w:r w:rsidR="001E4B50" w:rsidRPr="003407A9">
        <w:t xml:space="preserve"> easier interpretation of</w:t>
      </w:r>
      <w:r w:rsidRPr="003407A9">
        <w:t xml:space="preserve"> FDD, we transformed the values from negative to positive, so higher values represent more freezing. </w:t>
      </w:r>
    </w:p>
    <w:p w14:paraId="39B8C8E2" w14:textId="77777777" w:rsidR="00597F14" w:rsidRPr="003407A9" w:rsidRDefault="00597F14" w:rsidP="00597F14">
      <w:pPr>
        <w:spacing w:line="360" w:lineRule="auto"/>
        <w:ind w:firstLine="709"/>
        <w:jc w:val="both"/>
        <w:rPr>
          <w:noProof/>
          <w:lang w:eastAsia="ca-ES"/>
        </w:rPr>
      </w:pPr>
      <w:r w:rsidRPr="003407A9">
        <w:t xml:space="preserve">Since we only had water stress measurements for the central plots, we had to confirm the expectation that warmer microsites were also drier. To do this, we took our GDD measures and plotted them against the cumulative water potentials values at the subpopulation level, </w:t>
      </w:r>
      <w:r w:rsidRPr="003407A9">
        <w:lastRenderedPageBreak/>
        <w:t>when available. We used Microlog SP3 data collected for our four summits in 2022 and 2023 to test if, as expected, there was a positive relationship between GDD and water potential (ΣΨ</w:t>
      </w:r>
      <w:r w:rsidRPr="003407A9">
        <w:rPr>
          <w:rFonts w:ascii="Arial" w:hAnsi="Arial" w:cs="Arial"/>
          <w:color w:val="4D5156"/>
          <w:sz w:val="21"/>
          <w:szCs w:val="21"/>
          <w:shd w:val="clear" w:color="auto" w:fill="FFFFFF"/>
        </w:rPr>
        <w:t xml:space="preserve">, </w:t>
      </w:r>
      <w:r w:rsidRPr="003407A9">
        <w:t>R</w:t>
      </w:r>
      <w:r w:rsidRPr="003407A9">
        <w:rPr>
          <w:vertAlign w:val="superscript"/>
        </w:rPr>
        <w:t>2</w:t>
      </w:r>
      <w:r w:rsidRPr="003407A9">
        <w:t xml:space="preserve">=0.69, Fig. 3B) i.e. warmer years are also drier years. </w:t>
      </w:r>
    </w:p>
    <w:p w14:paraId="6B8C4798" w14:textId="26BF6E41" w:rsidR="00237EE6" w:rsidRPr="003407A9" w:rsidRDefault="0068503C" w:rsidP="00037777">
      <w:pPr>
        <w:spacing w:line="360" w:lineRule="auto"/>
        <w:ind w:firstLine="709"/>
        <w:jc w:val="both"/>
      </w:pPr>
      <w:r w:rsidRPr="003407A9">
        <w:t xml:space="preserve">To identify the main gradients of microclimatic variability, we conducted a principal component analysis (PCA) </w:t>
      </w:r>
      <w:r w:rsidR="00D802B4" w:rsidRPr="003407A9">
        <w:t>including</w:t>
      </w:r>
      <w:r w:rsidRPr="003407A9">
        <w:t xml:space="preserve"> </w:t>
      </w:r>
      <w:r w:rsidR="007C50FF" w:rsidRPr="003407A9">
        <w:t>all</w:t>
      </w:r>
      <w:r w:rsidRPr="003407A9">
        <w:t xml:space="preserve"> bioclimatic indices</w:t>
      </w:r>
      <w:r w:rsidR="007A5222" w:rsidRPr="003407A9">
        <w:t xml:space="preserve"> (</w:t>
      </w:r>
      <w:r w:rsidR="0098001B" w:rsidRPr="003407A9">
        <w:t xml:space="preserve">Fig. </w:t>
      </w:r>
      <w:r w:rsidR="007A5222" w:rsidRPr="003407A9">
        <w:t>3</w:t>
      </w:r>
      <w:r w:rsidR="00483CEA" w:rsidRPr="003407A9">
        <w:t>C</w:t>
      </w:r>
      <w:r w:rsidR="00D802B4" w:rsidRPr="003407A9">
        <w:t>)</w:t>
      </w:r>
      <w:r w:rsidRPr="003407A9">
        <w:t>.</w:t>
      </w:r>
      <w:r w:rsidR="003321EA" w:rsidRPr="003407A9">
        <w:rPr>
          <w:noProof/>
          <w:lang w:eastAsia="ca-ES"/>
        </w:rPr>
        <w:t xml:space="preserve"> </w:t>
      </w:r>
      <w:r w:rsidR="00B61F23" w:rsidRPr="003407A9">
        <w:t xml:space="preserve">Axis 1 of the PCA explained </w:t>
      </w:r>
      <w:r w:rsidR="00284374" w:rsidRPr="003407A9">
        <w:t>64%</w:t>
      </w:r>
      <w:r w:rsidR="00B61F23" w:rsidRPr="003407A9">
        <w:t xml:space="preserve"> of the variance and ordered </w:t>
      </w:r>
      <w:r w:rsidR="0073638D" w:rsidRPr="003407A9">
        <w:t>the 78 plots</w:t>
      </w:r>
      <w:r w:rsidR="00B61F23" w:rsidRPr="003407A9">
        <w:t xml:space="preserve"> along a gradient of thermicity</w:t>
      </w:r>
      <w:r w:rsidR="000C23A4" w:rsidRPr="003407A9">
        <w:t>, towards which the greatest contribution was made by GDD</w:t>
      </w:r>
      <w:r w:rsidR="00284374" w:rsidRPr="003407A9">
        <w:t xml:space="preserve"> (23.4)</w:t>
      </w:r>
      <w:r w:rsidR="00954E4C" w:rsidRPr="003407A9">
        <w:t xml:space="preserve"> and</w:t>
      </w:r>
      <w:r w:rsidR="000C23A4" w:rsidRPr="003407A9">
        <w:t xml:space="preserve"> </w:t>
      </w:r>
      <w:r w:rsidR="007A5222" w:rsidRPr="003407A9">
        <w:t>bio1 (23.5)</w:t>
      </w:r>
      <w:r w:rsidR="000C23A4" w:rsidRPr="003407A9">
        <w:t>.</w:t>
      </w:r>
      <w:r w:rsidR="00B61F23" w:rsidRPr="003407A9">
        <w:t xml:space="preserve"> </w:t>
      </w:r>
      <w:r w:rsidR="00284374" w:rsidRPr="003407A9">
        <w:t xml:space="preserve">GDD was highly correlated with bio1, bio2 and bio7 (&gt; </w:t>
      </w:r>
      <w:r w:rsidR="00954E4C" w:rsidRPr="003407A9">
        <w:t>70</w:t>
      </w:r>
      <w:r w:rsidR="00284374" w:rsidRPr="003407A9">
        <w:t>%</w:t>
      </w:r>
      <w:r w:rsidR="008E5830" w:rsidRPr="003407A9">
        <w:t xml:space="preserve">, details in </w:t>
      </w:r>
      <w:r w:rsidR="008E5830" w:rsidRPr="003407A9">
        <w:rPr>
          <w:highlight w:val="yellow"/>
        </w:rPr>
        <w:t>Supplementary xxx</w:t>
      </w:r>
      <w:r w:rsidR="00284374" w:rsidRPr="003407A9">
        <w:t>)</w:t>
      </w:r>
      <w:r w:rsidR="002D418A" w:rsidRPr="003407A9">
        <w:t>.</w:t>
      </w:r>
      <w:r w:rsidR="00284374" w:rsidRPr="003407A9">
        <w:t xml:space="preserve"> </w:t>
      </w:r>
      <w:r w:rsidR="002D418A" w:rsidRPr="003407A9">
        <w:t>Therefore</w:t>
      </w:r>
      <w:r w:rsidR="00A67F84" w:rsidRPr="003407A9">
        <w:t xml:space="preserve">, </w:t>
      </w:r>
      <w:r w:rsidR="00284374" w:rsidRPr="003407A9">
        <w:t>we decided to</w:t>
      </w:r>
      <w:r w:rsidR="00A67F84" w:rsidRPr="003407A9">
        <w:t xml:space="preserve"> use </w:t>
      </w:r>
      <w:r w:rsidR="00324D6F" w:rsidRPr="003407A9">
        <w:t xml:space="preserve">GDD </w:t>
      </w:r>
      <w:r w:rsidR="002B403F" w:rsidRPr="003407A9">
        <w:t>as the single best descriptor of microclimatic variability for further analyses</w:t>
      </w:r>
      <w:r w:rsidR="00A67F84" w:rsidRPr="003407A9">
        <w:t>.</w:t>
      </w:r>
      <w:r w:rsidR="005A3030" w:rsidRPr="003407A9">
        <w:t xml:space="preserve"> </w:t>
      </w:r>
    </w:p>
    <w:p w14:paraId="0C2E5821" w14:textId="4E116F95" w:rsidR="00B500F2" w:rsidRPr="003407A9" w:rsidRDefault="0068503C" w:rsidP="002D07AE">
      <w:pPr>
        <w:pStyle w:val="Ttulo3"/>
        <w:spacing w:line="360" w:lineRule="auto"/>
        <w:jc w:val="both"/>
      </w:pPr>
      <w:r w:rsidRPr="003407A9">
        <w:t>2.</w:t>
      </w:r>
      <w:r w:rsidR="00ED4BDD" w:rsidRPr="003407A9">
        <w:t>4</w:t>
      </w:r>
      <w:r w:rsidR="00A559B2" w:rsidRPr="003407A9">
        <w:t>.</w:t>
      </w:r>
      <w:r w:rsidRPr="003407A9">
        <w:t xml:space="preserve"> </w:t>
      </w:r>
      <w:r w:rsidR="00D25BB2" w:rsidRPr="003407A9">
        <w:t>See</w:t>
      </w:r>
      <w:r w:rsidR="00B500F2" w:rsidRPr="003407A9">
        <w:t xml:space="preserve">d </w:t>
      </w:r>
      <w:r w:rsidR="00F850DE" w:rsidRPr="003407A9">
        <w:t>collection</w:t>
      </w:r>
    </w:p>
    <w:p w14:paraId="3C4E047A" w14:textId="5A7D4A11" w:rsidR="003845EA" w:rsidRPr="003407A9" w:rsidRDefault="00663006" w:rsidP="0073638D">
      <w:pPr>
        <w:spacing w:line="360" w:lineRule="auto"/>
        <w:ind w:firstLine="709"/>
        <w:jc w:val="both"/>
      </w:pPr>
      <w:r w:rsidRPr="003407A9">
        <w:t xml:space="preserve">We </w:t>
      </w:r>
      <w:r w:rsidR="00F66105" w:rsidRPr="003407A9">
        <w:t xml:space="preserve">sampled </w:t>
      </w:r>
      <w:r w:rsidR="00D25BB2" w:rsidRPr="003407A9">
        <w:t>see</w:t>
      </w:r>
      <w:r w:rsidR="00165571" w:rsidRPr="003407A9">
        <w:t xml:space="preserve">ds </w:t>
      </w:r>
      <w:r w:rsidR="004D5882" w:rsidRPr="003407A9">
        <w:t xml:space="preserve">of </w:t>
      </w:r>
      <w:r w:rsidR="004D5882" w:rsidRPr="003407A9">
        <w:rPr>
          <w:i/>
          <w:iCs/>
        </w:rPr>
        <w:t>D. langeanus</w:t>
      </w:r>
      <w:r w:rsidR="004D5882" w:rsidRPr="003407A9">
        <w:t xml:space="preserve"> from each plot</w:t>
      </w:r>
      <w:r w:rsidR="00F66105" w:rsidRPr="003407A9">
        <w:t xml:space="preserve"> where the species was present</w:t>
      </w:r>
      <w:r w:rsidR="00D5342D" w:rsidRPr="003407A9">
        <w:t xml:space="preserve"> (</w:t>
      </w:r>
      <w:r w:rsidR="0098001B" w:rsidRPr="003407A9">
        <w:t xml:space="preserve">Fig. </w:t>
      </w:r>
      <w:r w:rsidR="00146981" w:rsidRPr="003407A9">
        <w:t>2)</w:t>
      </w:r>
      <w:r w:rsidR="00F66105" w:rsidRPr="003407A9">
        <w:t xml:space="preserve">. </w:t>
      </w:r>
      <w:r w:rsidR="00F703E4" w:rsidRPr="003407A9">
        <w:t xml:space="preserve">We collected mature fruits (capsules) </w:t>
      </w:r>
      <w:r w:rsidR="00F66105" w:rsidRPr="003407A9">
        <w:t>at the time of natural dispersal (August 7-8</w:t>
      </w:r>
      <w:r w:rsidR="00F66105" w:rsidRPr="003407A9">
        <w:rPr>
          <w:vertAlign w:val="superscript"/>
        </w:rPr>
        <w:t>th</w:t>
      </w:r>
      <w:r w:rsidR="00F66105" w:rsidRPr="003407A9">
        <w:t>, 2023)</w:t>
      </w:r>
      <w:r w:rsidR="00F703E4" w:rsidRPr="003407A9">
        <w:t xml:space="preserve">. </w:t>
      </w:r>
      <w:r w:rsidR="00FD76E4" w:rsidRPr="003407A9">
        <w:t xml:space="preserve">In each </w:t>
      </w:r>
      <w:r w:rsidR="00DA19FF" w:rsidRPr="003407A9">
        <w:t>subpopulation</w:t>
      </w:r>
      <w:r w:rsidR="00FD76E4" w:rsidRPr="003407A9">
        <w:t xml:space="preserve">, </w:t>
      </w:r>
      <w:r w:rsidR="00526D54" w:rsidRPr="003407A9">
        <w:t xml:space="preserve">within a 2m radius from the datalogger, </w:t>
      </w:r>
      <w:r w:rsidR="00FD76E4" w:rsidRPr="003407A9">
        <w:t>w</w:t>
      </w:r>
      <w:r w:rsidR="00F703E4" w:rsidRPr="003407A9">
        <w:t>e sampled</w:t>
      </w:r>
      <w:r w:rsidR="00165571" w:rsidRPr="003407A9">
        <w:t xml:space="preserve"> at least 20 randomly selected </w:t>
      </w:r>
      <w:r w:rsidR="00FD76E4" w:rsidRPr="003407A9">
        <w:t xml:space="preserve">mother plants </w:t>
      </w:r>
      <w:r w:rsidR="00AC7532" w:rsidRPr="003407A9">
        <w:rPr>
          <w:rFonts w:cstheme="minorHAnsi"/>
        </w:rPr>
        <w:t>following standard protocols for sampling</w:t>
      </w:r>
      <w:r w:rsidR="006D223E" w:rsidRPr="003407A9">
        <w:rPr>
          <w:rFonts w:cstheme="minorHAnsi"/>
        </w:rPr>
        <w:t xml:space="preserve"> seeds</w:t>
      </w:r>
      <w:r w:rsidR="00954E4C" w:rsidRPr="003407A9">
        <w:rPr>
          <w:rFonts w:cstheme="minorHAnsi"/>
        </w:rPr>
        <w:t xml:space="preserve"> </w:t>
      </w:r>
      <w:r w:rsidR="00AC7532" w:rsidRPr="003407A9">
        <w:rPr>
          <w:rFonts w:cstheme="minorHAnsi"/>
        </w:rPr>
        <w:t>of wild populations</w:t>
      </w:r>
      <w:r w:rsidR="0081658B" w:rsidRPr="003407A9">
        <w:rPr>
          <w:rFonts w:cstheme="minorHAnsi"/>
        </w:rPr>
        <w:t xml:space="preserve"> (ENSCONET, 2009)</w:t>
      </w:r>
      <w:r w:rsidR="00D802B4" w:rsidRPr="003407A9">
        <w:t>.</w:t>
      </w:r>
      <w:r w:rsidR="00023A98" w:rsidRPr="003407A9">
        <w:rPr>
          <w:rFonts w:cstheme="minorHAnsi"/>
        </w:rPr>
        <w:t xml:space="preserve"> </w:t>
      </w:r>
      <w:r w:rsidR="003845EA" w:rsidRPr="003407A9">
        <w:t xml:space="preserve">In total, we sampled </w:t>
      </w:r>
      <w:r w:rsidR="00146981" w:rsidRPr="003407A9">
        <w:t>47</w:t>
      </w:r>
      <w:r w:rsidR="00954E4C" w:rsidRPr="003407A9">
        <w:t xml:space="preserve"> plots with </w:t>
      </w:r>
      <w:r w:rsidR="00954E4C" w:rsidRPr="003407A9">
        <w:rPr>
          <w:i/>
        </w:rPr>
        <w:t>D. langeanus</w:t>
      </w:r>
      <w:r w:rsidR="00954E4C" w:rsidRPr="003407A9">
        <w:t xml:space="preserve"> </w:t>
      </w:r>
      <w:r w:rsidR="00B642A1" w:rsidRPr="003407A9">
        <w:t xml:space="preserve">but only </w:t>
      </w:r>
      <w:r w:rsidR="00AC360B" w:rsidRPr="003407A9">
        <w:t xml:space="preserve">were able to collect </w:t>
      </w:r>
      <w:r w:rsidR="00B642A1" w:rsidRPr="003407A9">
        <w:t xml:space="preserve">enough </w:t>
      </w:r>
      <w:r w:rsidR="00D25BB2" w:rsidRPr="003407A9">
        <w:t>see</w:t>
      </w:r>
      <w:r w:rsidR="00B642A1" w:rsidRPr="003407A9">
        <w:t>ds</w:t>
      </w:r>
      <w:r w:rsidR="00E244A6" w:rsidRPr="003407A9">
        <w:t xml:space="preserve"> for experiments</w:t>
      </w:r>
      <w:r w:rsidR="00B642A1" w:rsidRPr="003407A9">
        <w:t xml:space="preserve"> (&gt; 600</w:t>
      </w:r>
      <w:r w:rsidR="00FF761C" w:rsidRPr="003407A9">
        <w:t xml:space="preserve"> seeds</w:t>
      </w:r>
      <w:r w:rsidR="00B642A1" w:rsidRPr="003407A9">
        <w:t>) from 18 of them</w:t>
      </w:r>
      <w:r w:rsidR="00954E4C" w:rsidRPr="003407A9">
        <w:t>, hereafter called “subpopulations”</w:t>
      </w:r>
      <w:r w:rsidR="00B642A1" w:rsidRPr="003407A9">
        <w:t>.</w:t>
      </w:r>
      <w:r w:rsidR="003845EA" w:rsidRPr="003407A9">
        <w:t xml:space="preserve"> </w:t>
      </w:r>
      <w:r w:rsidR="00E244A6" w:rsidRPr="003407A9">
        <w:rPr>
          <w:rFonts w:cstheme="minorHAnsi"/>
        </w:rPr>
        <w:t xml:space="preserve">Immediately after collection, we manually cleaned </w:t>
      </w:r>
      <w:r w:rsidR="00741988" w:rsidRPr="003407A9">
        <w:rPr>
          <w:rFonts w:cstheme="minorHAnsi"/>
        </w:rPr>
        <w:t xml:space="preserve">the </w:t>
      </w:r>
      <w:r w:rsidR="00D25BB2" w:rsidRPr="003407A9">
        <w:rPr>
          <w:rFonts w:cstheme="minorHAnsi"/>
        </w:rPr>
        <w:t>see</w:t>
      </w:r>
      <w:r w:rsidR="00741988" w:rsidRPr="003407A9">
        <w:rPr>
          <w:rFonts w:cstheme="minorHAnsi"/>
        </w:rPr>
        <w:t>ds and kept them</w:t>
      </w:r>
      <w:r w:rsidR="00E244A6" w:rsidRPr="003407A9">
        <w:rPr>
          <w:rFonts w:cstheme="minorHAnsi"/>
        </w:rPr>
        <w:t xml:space="preserve"> at room conditions (22 ºC and 35 % RH) </w:t>
      </w:r>
      <w:r w:rsidR="0004787B" w:rsidRPr="003407A9">
        <w:rPr>
          <w:rFonts w:cstheme="minorHAnsi"/>
        </w:rPr>
        <w:t>until the start of the</w:t>
      </w:r>
      <w:r w:rsidR="00E244A6" w:rsidRPr="003407A9">
        <w:rPr>
          <w:rFonts w:cstheme="minorHAnsi"/>
        </w:rPr>
        <w:t xml:space="preserve"> germination experiments. </w:t>
      </w:r>
      <w:r w:rsidR="005E21BB" w:rsidRPr="003407A9">
        <w:t xml:space="preserve">For </w:t>
      </w:r>
      <w:r w:rsidR="00AC360B" w:rsidRPr="003407A9">
        <w:t>each subpopulation used in subsequent</w:t>
      </w:r>
      <w:r w:rsidR="005E21BB" w:rsidRPr="003407A9">
        <w:t xml:space="preserve"> experiment</w:t>
      </w:r>
      <w:r w:rsidR="00AC360B" w:rsidRPr="003407A9">
        <w:t>s</w:t>
      </w:r>
      <w:r w:rsidR="005E21BB" w:rsidRPr="003407A9">
        <w:t>, w</w:t>
      </w:r>
      <w:r w:rsidR="00420DDE" w:rsidRPr="003407A9">
        <w:t>e</w:t>
      </w:r>
      <w:r w:rsidR="003845EA" w:rsidRPr="003407A9">
        <w:t xml:space="preserve"> measured </w:t>
      </w:r>
      <w:r w:rsidR="00D802B4" w:rsidRPr="003407A9">
        <w:t>dry</w:t>
      </w:r>
      <w:r w:rsidR="006D223E" w:rsidRPr="003407A9">
        <w:t xml:space="preserve"> seed </w:t>
      </w:r>
      <w:r w:rsidR="003845EA" w:rsidRPr="003407A9">
        <w:t xml:space="preserve">mass by </w:t>
      </w:r>
      <w:r w:rsidR="00C95DC5" w:rsidRPr="003407A9">
        <w:t>weighing</w:t>
      </w:r>
      <w:r w:rsidR="003845EA" w:rsidRPr="003407A9">
        <w:t xml:space="preserve"> </w:t>
      </w:r>
      <w:r w:rsidR="00D802B4" w:rsidRPr="003407A9">
        <w:t xml:space="preserve">10 individual </w:t>
      </w:r>
      <w:r w:rsidR="00D25BB2" w:rsidRPr="003407A9">
        <w:t>see</w:t>
      </w:r>
      <w:r w:rsidR="00D802B4" w:rsidRPr="003407A9">
        <w:t>ds</w:t>
      </w:r>
      <w:r w:rsidR="003845EA" w:rsidRPr="003407A9">
        <w:t xml:space="preserve"> from each </w:t>
      </w:r>
      <w:r w:rsidR="00651D4D" w:rsidRPr="003407A9">
        <w:t xml:space="preserve">subpopulation </w:t>
      </w:r>
      <w:r w:rsidR="00420DDE" w:rsidRPr="003407A9">
        <w:t xml:space="preserve">after </w:t>
      </w:r>
      <w:r w:rsidR="00C95DC5" w:rsidRPr="003407A9">
        <w:t xml:space="preserve">the </w:t>
      </w:r>
      <w:r w:rsidR="00D25BB2" w:rsidRPr="003407A9">
        <w:t>see</w:t>
      </w:r>
      <w:r w:rsidR="00420DDE" w:rsidRPr="003407A9">
        <w:t xml:space="preserve">ds </w:t>
      </w:r>
      <w:r w:rsidR="00651D4D" w:rsidRPr="003407A9">
        <w:t xml:space="preserve">had </w:t>
      </w:r>
      <w:r w:rsidR="00C95DC5" w:rsidRPr="003407A9">
        <w:t>spent</w:t>
      </w:r>
      <w:r w:rsidR="00420DDE" w:rsidRPr="003407A9">
        <w:t xml:space="preserve"> 3 months </w:t>
      </w:r>
      <w:r w:rsidR="00651D4D" w:rsidRPr="003407A9">
        <w:t xml:space="preserve">drying </w:t>
      </w:r>
      <w:r w:rsidR="00420DDE" w:rsidRPr="003407A9">
        <w:t>with silic</w:t>
      </w:r>
      <w:r w:rsidR="00C95DC5" w:rsidRPr="003407A9">
        <w:t>a</w:t>
      </w:r>
      <w:r w:rsidR="00420DDE" w:rsidRPr="003407A9">
        <w:t xml:space="preserve"> gel</w:t>
      </w:r>
      <w:r w:rsidR="00651D4D" w:rsidRPr="003407A9">
        <w:t xml:space="preserve"> (</w:t>
      </w:r>
      <w:r w:rsidR="00954E4C" w:rsidRPr="003407A9">
        <w:t xml:space="preserve">Mettler Toledo, </w:t>
      </w:r>
      <w:r w:rsidR="00A11D71" w:rsidRPr="003407A9">
        <w:t>New classic SG</w:t>
      </w:r>
      <w:r w:rsidR="00681877" w:rsidRPr="003407A9">
        <w:t xml:space="preserve"> – Model ML1052E/01</w:t>
      </w:r>
      <w:r w:rsidR="00954E4C" w:rsidRPr="003407A9">
        <w:t>, precision 0.1 mg</w:t>
      </w:r>
      <w:r w:rsidR="00651D4D" w:rsidRPr="003407A9">
        <w:t>)</w:t>
      </w:r>
      <w:r w:rsidR="003845EA" w:rsidRPr="003407A9">
        <w:t>.</w:t>
      </w:r>
    </w:p>
    <w:p w14:paraId="64090E18" w14:textId="4CBD90B5" w:rsidR="0068503C" w:rsidRPr="003407A9" w:rsidRDefault="0068503C" w:rsidP="002D07AE">
      <w:pPr>
        <w:pStyle w:val="Ttulo3"/>
        <w:spacing w:line="360" w:lineRule="auto"/>
        <w:jc w:val="both"/>
      </w:pPr>
      <w:r w:rsidRPr="003407A9">
        <w:t>2.</w:t>
      </w:r>
      <w:r w:rsidR="00960FF6" w:rsidRPr="003407A9">
        <w:t>5</w:t>
      </w:r>
      <w:r w:rsidR="00A559B2" w:rsidRPr="003407A9">
        <w:t>.</w:t>
      </w:r>
      <w:r w:rsidRPr="003407A9">
        <w:t xml:space="preserve"> Germination </w:t>
      </w:r>
      <w:r w:rsidR="00165571" w:rsidRPr="003407A9">
        <w:t>experiments</w:t>
      </w:r>
    </w:p>
    <w:p w14:paraId="2A0623F3" w14:textId="47F33ADE" w:rsidR="00A84E30" w:rsidRPr="003407A9" w:rsidRDefault="00533CCB" w:rsidP="00035C55">
      <w:pPr>
        <w:spacing w:line="360" w:lineRule="auto"/>
        <w:ind w:firstLine="709"/>
        <w:jc w:val="both"/>
        <w:rPr>
          <w:rFonts w:cstheme="minorHAnsi"/>
        </w:rPr>
      </w:pPr>
      <w:r w:rsidRPr="003407A9">
        <w:t xml:space="preserve">We wanted to measure germination responses to water stress in </w:t>
      </w:r>
      <w:r w:rsidR="00954E4C" w:rsidRPr="003407A9">
        <w:t>functionally significant</w:t>
      </w:r>
      <w:r w:rsidR="00103812" w:rsidRPr="003407A9">
        <w:t xml:space="preserve"> ecological conditions, i.e. using fresh</w:t>
      </w:r>
      <w:r w:rsidR="006D223E" w:rsidRPr="003407A9">
        <w:t xml:space="preserve"> seeds </w:t>
      </w:r>
      <w:r w:rsidR="00103812" w:rsidRPr="003407A9">
        <w:t>at the time of dispersal. However, although our previous experiments</w:t>
      </w:r>
      <w:r w:rsidR="00DA2741" w:rsidRPr="003407A9">
        <w:t xml:space="preserve"> indicated high germination</w:t>
      </w:r>
      <w:r w:rsidR="000C3D3B" w:rsidRPr="003407A9">
        <w:t xml:space="preserve"> in relatively fresh </w:t>
      </w:r>
      <w:r w:rsidR="000C3D3B" w:rsidRPr="003407A9">
        <w:rPr>
          <w:i/>
          <w:iCs/>
        </w:rPr>
        <w:t>D. langeanus</w:t>
      </w:r>
      <w:r w:rsidR="000C3D3B" w:rsidRPr="003407A9">
        <w:t xml:space="preserve"> </w:t>
      </w:r>
      <w:r w:rsidR="00D25BB2" w:rsidRPr="003407A9">
        <w:t>see</w:t>
      </w:r>
      <w:r w:rsidR="000C3D3B" w:rsidRPr="003407A9">
        <w:t>ds</w:t>
      </w:r>
      <w:r w:rsidR="00DA2741" w:rsidRPr="003407A9">
        <w:t xml:space="preserve">, we </w:t>
      </w:r>
      <w:r w:rsidR="00070AF5" w:rsidRPr="003407A9">
        <w:t xml:space="preserve">also </w:t>
      </w:r>
      <w:r w:rsidR="00DA2741" w:rsidRPr="003407A9">
        <w:t xml:space="preserve">expected that the </w:t>
      </w:r>
      <w:r w:rsidR="00D25BB2" w:rsidRPr="003407A9">
        <w:t>see</w:t>
      </w:r>
      <w:r w:rsidR="000C3D3B" w:rsidRPr="003407A9">
        <w:t>ds</w:t>
      </w:r>
      <w:r w:rsidR="00DA2741" w:rsidRPr="003407A9">
        <w:t xml:space="preserve"> could show some l</w:t>
      </w:r>
      <w:r w:rsidR="000C3D3B" w:rsidRPr="003407A9">
        <w:t xml:space="preserve">ight level of physiological dormancy and </w:t>
      </w:r>
      <w:r w:rsidR="00070AF5" w:rsidRPr="003407A9">
        <w:t>that they could require</w:t>
      </w:r>
      <w:r w:rsidR="000B3B1D" w:rsidRPr="003407A9">
        <w:t xml:space="preserve"> dry after-ripening to release this dormancy</w:t>
      </w:r>
      <w:r w:rsidR="005F751E" w:rsidRPr="003407A9">
        <w:t>, as mentioned above</w:t>
      </w:r>
      <w:r w:rsidR="000B3B1D" w:rsidRPr="003407A9">
        <w:t>. Since we wanted to calculate hydro-time models, and these models require</w:t>
      </w:r>
      <w:r w:rsidR="004E0359" w:rsidRPr="003407A9">
        <w:t xml:space="preserve"> working with non-dormant </w:t>
      </w:r>
      <w:r w:rsidR="00D25BB2" w:rsidRPr="003407A9">
        <w:t>see</w:t>
      </w:r>
      <w:r w:rsidR="004E0359" w:rsidRPr="003407A9">
        <w:t xml:space="preserve">d lots, we </w:t>
      </w:r>
      <w:del w:id="217" w:author="Diana María Cruz Tejada" w:date="2024-02-08T20:54:00Z">
        <w:r w:rsidR="004E0359" w:rsidRPr="003407A9" w:rsidDel="00003EB4">
          <w:delText>decided to</w:delText>
        </w:r>
      </w:del>
      <w:r w:rsidR="004E0359" w:rsidRPr="003407A9">
        <w:t xml:space="preserve"> repeat the experiments with two </w:t>
      </w:r>
      <w:r w:rsidR="00D25BB2" w:rsidRPr="003407A9">
        <w:t>see</w:t>
      </w:r>
      <w:r w:rsidR="004E0359" w:rsidRPr="003407A9">
        <w:t xml:space="preserve">d storage treatments: </w:t>
      </w:r>
      <w:r w:rsidR="004E0359" w:rsidRPr="003407A9">
        <w:rPr>
          <w:rFonts w:cstheme="minorHAnsi"/>
        </w:rPr>
        <w:t xml:space="preserve">fresh </w:t>
      </w:r>
      <w:r w:rsidR="00D25BB2" w:rsidRPr="003407A9">
        <w:rPr>
          <w:rFonts w:cstheme="minorHAnsi"/>
        </w:rPr>
        <w:t>see</w:t>
      </w:r>
      <w:r w:rsidR="004E0359" w:rsidRPr="003407A9">
        <w:rPr>
          <w:rFonts w:cstheme="minorHAnsi"/>
        </w:rPr>
        <w:t>ds (10 days after collection, hereafter called “</w:t>
      </w:r>
      <w:r w:rsidR="005E2483" w:rsidRPr="003407A9">
        <w:rPr>
          <w:rFonts w:cstheme="minorHAnsi"/>
        </w:rPr>
        <w:t>fresh</w:t>
      </w:r>
      <w:r w:rsidR="004E0359" w:rsidRPr="003407A9">
        <w:rPr>
          <w:rFonts w:cstheme="minorHAnsi"/>
        </w:rPr>
        <w:t xml:space="preserve">”) and after ripened </w:t>
      </w:r>
      <w:r w:rsidR="00D25BB2" w:rsidRPr="003407A9">
        <w:rPr>
          <w:rFonts w:cstheme="minorHAnsi"/>
        </w:rPr>
        <w:t>see</w:t>
      </w:r>
      <w:r w:rsidR="004E0359" w:rsidRPr="003407A9">
        <w:rPr>
          <w:rFonts w:cstheme="minorHAnsi"/>
        </w:rPr>
        <w:t>ds (45 days after collection, hereafter called “after</w:t>
      </w:r>
      <w:r w:rsidR="006D5C65" w:rsidRPr="003407A9">
        <w:rPr>
          <w:rFonts w:cstheme="minorHAnsi"/>
        </w:rPr>
        <w:t xml:space="preserve"> </w:t>
      </w:r>
      <w:r w:rsidR="004E0359" w:rsidRPr="003407A9">
        <w:rPr>
          <w:rFonts w:cstheme="minorHAnsi"/>
        </w:rPr>
        <w:t>ripen</w:t>
      </w:r>
      <w:r w:rsidR="00716D42" w:rsidRPr="003407A9">
        <w:rPr>
          <w:rFonts w:cstheme="minorHAnsi"/>
        </w:rPr>
        <w:t>ed</w:t>
      </w:r>
      <w:r w:rsidR="004E0359" w:rsidRPr="003407A9">
        <w:rPr>
          <w:rFonts w:cstheme="minorHAnsi"/>
        </w:rPr>
        <w:t>”)</w:t>
      </w:r>
      <w:r w:rsidR="00663D81" w:rsidRPr="003407A9">
        <w:rPr>
          <w:rFonts w:cstheme="minorHAnsi"/>
        </w:rPr>
        <w:t>. For e</w:t>
      </w:r>
      <w:r w:rsidR="00C22EBD" w:rsidRPr="003407A9">
        <w:rPr>
          <w:rFonts w:cstheme="minorHAnsi"/>
        </w:rPr>
        <w:t xml:space="preserve">ach storage treatment, we used </w:t>
      </w:r>
      <w:r w:rsidR="00D25BB2" w:rsidRPr="003407A9">
        <w:rPr>
          <w:rFonts w:cstheme="minorHAnsi"/>
        </w:rPr>
        <w:t>12</w:t>
      </w:r>
      <w:r w:rsidR="00C22EBD" w:rsidRPr="003407A9">
        <w:rPr>
          <w:rFonts w:cstheme="minorHAnsi"/>
        </w:rPr>
        <w:t xml:space="preserve"> subpopulations, as </w:t>
      </w:r>
      <w:r w:rsidR="00D25BB2" w:rsidRPr="003407A9">
        <w:rPr>
          <w:rFonts w:cstheme="minorHAnsi"/>
        </w:rPr>
        <w:t>see</w:t>
      </w:r>
      <w:r w:rsidR="00C22EBD" w:rsidRPr="003407A9">
        <w:rPr>
          <w:rFonts w:cstheme="minorHAnsi"/>
        </w:rPr>
        <w:t xml:space="preserve">d numbers allowed: </w:t>
      </w:r>
      <w:r w:rsidR="00D25BB2" w:rsidRPr="003407A9">
        <w:rPr>
          <w:rFonts w:cstheme="minorHAnsi"/>
        </w:rPr>
        <w:t>6</w:t>
      </w:r>
      <w:r w:rsidR="00890B14" w:rsidRPr="003407A9">
        <w:rPr>
          <w:rFonts w:cstheme="minorHAnsi"/>
        </w:rPr>
        <w:t xml:space="preserve"> </w:t>
      </w:r>
      <w:r w:rsidR="001C3341" w:rsidRPr="003407A9">
        <w:rPr>
          <w:rFonts w:cstheme="minorHAnsi"/>
        </w:rPr>
        <w:t>sub</w:t>
      </w:r>
      <w:r w:rsidR="00890B14" w:rsidRPr="003407A9">
        <w:rPr>
          <w:rFonts w:cstheme="minorHAnsi"/>
        </w:rPr>
        <w:t xml:space="preserve">populations were repeated for both treatments, </w:t>
      </w:r>
      <w:r w:rsidR="00D25BB2" w:rsidRPr="003407A9">
        <w:rPr>
          <w:rFonts w:cstheme="minorHAnsi"/>
        </w:rPr>
        <w:t>6</w:t>
      </w:r>
      <w:r w:rsidR="00890B14" w:rsidRPr="003407A9">
        <w:rPr>
          <w:rFonts w:cstheme="minorHAnsi"/>
        </w:rPr>
        <w:t xml:space="preserve"> </w:t>
      </w:r>
      <w:r w:rsidR="001C3341" w:rsidRPr="003407A9">
        <w:rPr>
          <w:rFonts w:cstheme="minorHAnsi"/>
        </w:rPr>
        <w:t xml:space="preserve">subpopulations </w:t>
      </w:r>
      <w:r w:rsidR="00890B14" w:rsidRPr="003407A9">
        <w:rPr>
          <w:rFonts w:cstheme="minorHAnsi"/>
        </w:rPr>
        <w:lastRenderedPageBreak/>
        <w:t xml:space="preserve">were used only for the fresh treatment, and </w:t>
      </w:r>
      <w:r w:rsidR="00D25BB2" w:rsidRPr="003407A9">
        <w:rPr>
          <w:rFonts w:cstheme="minorHAnsi"/>
        </w:rPr>
        <w:t>6</w:t>
      </w:r>
      <w:r w:rsidR="00890B14" w:rsidRPr="003407A9">
        <w:rPr>
          <w:rFonts w:cstheme="minorHAnsi"/>
        </w:rPr>
        <w:t xml:space="preserve"> </w:t>
      </w:r>
      <w:r w:rsidR="001C3341" w:rsidRPr="003407A9">
        <w:rPr>
          <w:rFonts w:cstheme="minorHAnsi"/>
        </w:rPr>
        <w:t xml:space="preserve">subpopulations </w:t>
      </w:r>
      <w:r w:rsidR="00890B14" w:rsidRPr="003407A9">
        <w:rPr>
          <w:rFonts w:cstheme="minorHAnsi"/>
        </w:rPr>
        <w:t>were used only for the after</w:t>
      </w:r>
      <w:r w:rsidR="006D5C65" w:rsidRPr="003407A9">
        <w:rPr>
          <w:rFonts w:cstheme="minorHAnsi"/>
        </w:rPr>
        <w:t xml:space="preserve"> ripened</w:t>
      </w:r>
      <w:r w:rsidR="00890B14" w:rsidRPr="003407A9">
        <w:rPr>
          <w:rFonts w:cstheme="minorHAnsi"/>
        </w:rPr>
        <w:t xml:space="preserve"> treatment</w:t>
      </w:r>
      <w:r w:rsidR="009F62B4" w:rsidRPr="003407A9">
        <w:rPr>
          <w:rFonts w:cstheme="minorHAnsi"/>
        </w:rPr>
        <w:t xml:space="preserve"> (Table </w:t>
      </w:r>
      <w:r w:rsidR="00716D42" w:rsidRPr="003407A9">
        <w:rPr>
          <w:rFonts w:cstheme="minorHAnsi"/>
        </w:rPr>
        <w:t>1</w:t>
      </w:r>
      <w:r w:rsidR="009F62B4" w:rsidRPr="003407A9">
        <w:rPr>
          <w:rFonts w:cstheme="minorHAnsi"/>
        </w:rPr>
        <w:t>)</w:t>
      </w:r>
      <w:r w:rsidR="00890B14" w:rsidRPr="003407A9">
        <w:rPr>
          <w:rFonts w:cstheme="minorHAnsi"/>
        </w:rPr>
        <w:t>.</w:t>
      </w:r>
    </w:p>
    <w:p w14:paraId="587A45B3" w14:textId="2D8569C2" w:rsidR="00426DDC" w:rsidRPr="003407A9" w:rsidRDefault="00A84E30" w:rsidP="00C25274">
      <w:pPr>
        <w:spacing w:line="360" w:lineRule="auto"/>
        <w:ind w:firstLine="709"/>
        <w:jc w:val="both"/>
      </w:pPr>
      <w:r w:rsidRPr="003407A9">
        <w:rPr>
          <w:rFonts w:cstheme="minorHAnsi"/>
        </w:rPr>
        <w:t>To test the seed germination responses to water stress, we performed laboratory experiments using</w:t>
      </w:r>
      <w:r w:rsidR="00952B57" w:rsidRPr="003407A9">
        <w:rPr>
          <w:rFonts w:cstheme="minorHAnsi"/>
        </w:rPr>
        <w:t xml:space="preserve"> </w:t>
      </w:r>
      <w:r w:rsidRPr="003407A9">
        <w:rPr>
          <w:rFonts w:cstheme="minorHAnsi"/>
        </w:rPr>
        <w:t>polyethylene glycol</w:t>
      </w:r>
      <w:r w:rsidR="00952B57" w:rsidRPr="003407A9">
        <w:rPr>
          <w:rFonts w:cstheme="minorHAnsi"/>
        </w:rPr>
        <w:t xml:space="preserve"> (</w:t>
      </w:r>
      <w:r w:rsidR="005F751E" w:rsidRPr="003407A9">
        <w:rPr>
          <w:rFonts w:cstheme="minorHAnsi"/>
        </w:rPr>
        <w:t xml:space="preserve">PEG, an </w:t>
      </w:r>
      <w:r w:rsidR="00952B57" w:rsidRPr="003407A9">
        <w:rPr>
          <w:rFonts w:cstheme="minorHAnsi"/>
        </w:rPr>
        <w:t xml:space="preserve">inert water-binding polymer) </w:t>
      </w:r>
      <w:r w:rsidRPr="003407A9">
        <w:rPr>
          <w:rFonts w:cstheme="minorHAnsi"/>
        </w:rPr>
        <w:t>solutions to simulate diff</w:t>
      </w:r>
      <w:r w:rsidR="005F751E" w:rsidRPr="003407A9">
        <w:rPr>
          <w:rFonts w:cstheme="minorHAnsi"/>
        </w:rPr>
        <w:t>erent water potential scenarios</w:t>
      </w:r>
      <w:r w:rsidRPr="003407A9">
        <w:rPr>
          <w:rFonts w:cstheme="minorHAnsi"/>
        </w:rPr>
        <w:t xml:space="preserve">. PEG solutions maintain relatively steady </w:t>
      </w:r>
      <w:r w:rsidR="00A46EF0" w:rsidRPr="003407A9">
        <w:rPr>
          <w:rFonts w:cstheme="minorHAnsi"/>
        </w:rPr>
        <w:t xml:space="preserve">and precise </w:t>
      </w:r>
      <w:r w:rsidRPr="003407A9">
        <w:rPr>
          <w:rFonts w:cstheme="minorHAnsi"/>
        </w:rPr>
        <w:t>osmotic potentials</w:t>
      </w:r>
      <w:r w:rsidR="00470B65" w:rsidRPr="003407A9">
        <w:rPr>
          <w:rFonts w:cstheme="minorHAnsi"/>
        </w:rPr>
        <w:t xml:space="preserve"> to study germination </w:t>
      </w:r>
      <w:r w:rsidR="00881D28" w:rsidRPr="003407A9">
        <w:rPr>
          <w:rFonts w:cstheme="minorHAnsi"/>
        </w:rPr>
        <w:t xml:space="preserve">water </w:t>
      </w:r>
      <w:r w:rsidR="00470B65" w:rsidRPr="003407A9">
        <w:rPr>
          <w:rFonts w:cstheme="minorHAnsi"/>
        </w:rPr>
        <w:t>thresholds</w:t>
      </w:r>
      <w:r w:rsidR="00CA101D" w:rsidRPr="003407A9">
        <w:rPr>
          <w:rFonts w:cstheme="minorHAnsi"/>
        </w:rPr>
        <w:t xml:space="preserve"> </w:t>
      </w:r>
      <w:r w:rsidR="00CA101D" w:rsidRPr="003407A9">
        <w:rPr>
          <w:highlight w:val="yellow"/>
        </w:rPr>
        <w:t>(</w:t>
      </w:r>
      <w:r w:rsidR="00766978" w:rsidRPr="003407A9">
        <w:rPr>
          <w:highlight w:val="yellow"/>
        </w:rPr>
        <w:t>ref</w:t>
      </w:r>
      <w:r w:rsidR="00CA101D" w:rsidRPr="003407A9">
        <w:rPr>
          <w:highlight w:val="yellow"/>
        </w:rPr>
        <w:t>).</w:t>
      </w:r>
      <w:r w:rsidR="00AC501A" w:rsidRPr="003407A9">
        <w:rPr>
          <w:rFonts w:cstheme="minorHAnsi"/>
        </w:rPr>
        <w:t xml:space="preserve"> </w:t>
      </w:r>
      <w:r w:rsidRPr="003407A9">
        <w:rPr>
          <w:rFonts w:cstheme="minorHAnsi"/>
        </w:rPr>
        <w:t xml:space="preserve">Since we could not find previous information about the species water potential requirements for germination, </w:t>
      </w:r>
      <w:r w:rsidRPr="003407A9">
        <w:t xml:space="preserve">we performed a previous pilot study that showed zero germination at -1.4 and -1.6 MPa. Thus, we excluded those levels and selected </w:t>
      </w:r>
      <w:r w:rsidR="009B14F2" w:rsidRPr="003407A9">
        <w:t>seven</w:t>
      </w:r>
      <w:r w:rsidRPr="003407A9">
        <w:t xml:space="preserve"> water potential treatments for the final experiment: 0, −0.2, −0.4, −0.6, −0.8, −1 and −1.2 MPa.</w:t>
      </w:r>
      <w:r w:rsidR="00C25274" w:rsidRPr="003407A9">
        <w:t xml:space="preserve"> </w:t>
      </w:r>
      <w:r w:rsidR="00CB2169" w:rsidRPr="003407A9">
        <w:rPr>
          <w:rFonts w:cstheme="minorHAnsi"/>
        </w:rPr>
        <w:t xml:space="preserve">For each treatment combination (7 water potential treatments x 2 storage treatments x </w:t>
      </w:r>
      <w:r w:rsidR="006D5C65" w:rsidRPr="003407A9">
        <w:rPr>
          <w:rFonts w:cstheme="minorHAnsi"/>
        </w:rPr>
        <w:t>12</w:t>
      </w:r>
      <w:r w:rsidR="00CB2169" w:rsidRPr="003407A9">
        <w:rPr>
          <w:rFonts w:cstheme="minorHAnsi"/>
        </w:rPr>
        <w:t xml:space="preserve"> subpopulations) we sowed </w:t>
      </w:r>
      <w:r w:rsidR="00954E4C" w:rsidRPr="003407A9">
        <w:rPr>
          <w:rFonts w:cstheme="minorHAnsi"/>
        </w:rPr>
        <w:t>four</w:t>
      </w:r>
      <w:r w:rsidR="00716D42" w:rsidRPr="003407A9">
        <w:rPr>
          <w:rFonts w:cstheme="minorHAnsi"/>
        </w:rPr>
        <w:t xml:space="preserve"> </w:t>
      </w:r>
      <w:r w:rsidR="00CB2169" w:rsidRPr="003407A9">
        <w:rPr>
          <w:rFonts w:cstheme="minorHAnsi"/>
        </w:rPr>
        <w:t xml:space="preserve">Petri </w:t>
      </w:r>
      <w:r w:rsidR="007E7BBE" w:rsidRPr="003407A9">
        <w:rPr>
          <w:rFonts w:cstheme="minorHAnsi"/>
        </w:rPr>
        <w:t>dish</w:t>
      </w:r>
      <w:r w:rsidR="00A433B0" w:rsidRPr="003407A9">
        <w:rPr>
          <w:rFonts w:cstheme="minorHAnsi"/>
        </w:rPr>
        <w:t xml:space="preserve">es </w:t>
      </w:r>
      <w:r w:rsidR="007E7BBE" w:rsidRPr="003407A9">
        <w:rPr>
          <w:rFonts w:cstheme="minorHAnsi"/>
        </w:rPr>
        <w:t>with</w:t>
      </w:r>
      <w:r w:rsidR="00CB2169" w:rsidRPr="003407A9">
        <w:rPr>
          <w:rFonts w:cstheme="minorHAnsi"/>
        </w:rPr>
        <w:t xml:space="preserve"> 25</w:t>
      </w:r>
      <w:r w:rsidR="006D223E" w:rsidRPr="003407A9">
        <w:rPr>
          <w:rFonts w:cstheme="minorHAnsi"/>
        </w:rPr>
        <w:t xml:space="preserve"> seeds </w:t>
      </w:r>
      <w:r w:rsidR="007E7BBE" w:rsidRPr="003407A9">
        <w:rPr>
          <w:rFonts w:cstheme="minorHAnsi"/>
        </w:rPr>
        <w:t>each</w:t>
      </w:r>
      <w:r w:rsidR="00B049DD" w:rsidRPr="003407A9">
        <w:rPr>
          <w:rFonts w:cstheme="minorHAnsi"/>
        </w:rPr>
        <w:t xml:space="preserve"> </w:t>
      </w:r>
      <w:r w:rsidR="00B049DD" w:rsidRPr="003407A9">
        <w:t>(except in the -1 and -1.2 MPa</w:t>
      </w:r>
      <w:r w:rsidR="006D1ECF" w:rsidRPr="003407A9">
        <w:t xml:space="preserve"> water potential</w:t>
      </w:r>
      <w:r w:rsidR="00B049DD" w:rsidRPr="003407A9">
        <w:t xml:space="preserve"> treatments</w:t>
      </w:r>
      <w:r w:rsidR="006D1ECF" w:rsidRPr="003407A9">
        <w:t xml:space="preserve">, where we expected low germination, </w:t>
      </w:r>
      <w:r w:rsidR="00A433B0" w:rsidRPr="003407A9">
        <w:t>and</w:t>
      </w:r>
      <w:r w:rsidR="00B049DD" w:rsidRPr="003407A9">
        <w:t xml:space="preserve"> </w:t>
      </w:r>
      <w:r w:rsidR="006D1ECF" w:rsidRPr="003407A9">
        <w:t>we sowed</w:t>
      </w:r>
      <w:r w:rsidR="00B049DD" w:rsidRPr="003407A9">
        <w:t xml:space="preserve"> only 2 </w:t>
      </w:r>
      <w:r w:rsidR="00A433B0" w:rsidRPr="003407A9">
        <w:t>dishes</w:t>
      </w:r>
      <w:r w:rsidR="00B049DD" w:rsidRPr="003407A9">
        <w:t xml:space="preserve"> </w:t>
      </w:r>
      <w:r w:rsidR="00A433B0" w:rsidRPr="003407A9">
        <w:t>with</w:t>
      </w:r>
      <w:r w:rsidR="00B049DD" w:rsidRPr="003407A9">
        <w:t xml:space="preserve"> 25</w:t>
      </w:r>
      <w:r w:rsidR="006D223E" w:rsidRPr="003407A9">
        <w:t xml:space="preserve"> seeds </w:t>
      </w:r>
      <w:r w:rsidR="00B049DD" w:rsidRPr="003407A9">
        <w:t>each)</w:t>
      </w:r>
      <w:r w:rsidR="00CB2169" w:rsidRPr="003407A9">
        <w:rPr>
          <w:rFonts w:cstheme="minorHAnsi"/>
        </w:rPr>
        <w:t>.</w:t>
      </w:r>
      <w:r w:rsidR="00ED1C53" w:rsidRPr="003407A9">
        <w:rPr>
          <w:rFonts w:cstheme="minorHAnsi"/>
        </w:rPr>
        <w:t xml:space="preserve"> </w:t>
      </w:r>
      <w:r w:rsidR="002F4D6D" w:rsidRPr="003407A9">
        <w:rPr>
          <w:rFonts w:cstheme="minorHAnsi"/>
        </w:rPr>
        <w:t xml:space="preserve">We </w:t>
      </w:r>
      <w:r w:rsidR="007E7BBE" w:rsidRPr="003407A9">
        <w:rPr>
          <w:rFonts w:cstheme="minorHAnsi"/>
        </w:rPr>
        <w:t>used</w:t>
      </w:r>
      <w:r w:rsidR="001631D3" w:rsidRPr="003407A9">
        <w:t xml:space="preserve"> </w:t>
      </w:r>
      <w:r w:rsidR="007E7BBE" w:rsidRPr="003407A9">
        <w:t xml:space="preserve">90 mm Ø </w:t>
      </w:r>
      <w:r w:rsidR="001631D3" w:rsidRPr="003407A9">
        <w:t>Petri dish</w:t>
      </w:r>
      <w:r w:rsidR="007E7BBE" w:rsidRPr="003407A9">
        <w:t>es</w:t>
      </w:r>
      <w:r w:rsidR="001631D3" w:rsidRPr="003407A9">
        <w:t xml:space="preserve"> </w:t>
      </w:r>
      <w:r w:rsidR="002F4D6D" w:rsidRPr="003407A9">
        <w:t>with</w:t>
      </w:r>
      <w:r w:rsidR="001631D3" w:rsidRPr="003407A9">
        <w:t xml:space="preserve"> two layers of filter paper (</w:t>
      </w:r>
      <w:r w:rsidR="001631D3" w:rsidRPr="003407A9">
        <w:rPr>
          <w:rFonts w:eastAsia="Times New Roman" w:cstheme="minorHAnsi"/>
          <w:color w:val="000000"/>
          <w:lang w:eastAsia="ca-ES"/>
        </w:rPr>
        <w:t>Filtros Anoia S.A. paper for germination assays, Ref.518G085</w:t>
      </w:r>
      <w:r w:rsidR="001631D3" w:rsidRPr="003407A9">
        <w:t>)</w:t>
      </w:r>
      <w:r w:rsidR="00CF269A" w:rsidRPr="003407A9">
        <w:t>.</w:t>
      </w:r>
      <w:r w:rsidR="001631D3" w:rsidRPr="003407A9">
        <w:t xml:space="preserve"> </w:t>
      </w:r>
      <w:r w:rsidR="00756EA6" w:rsidRPr="003407A9">
        <w:t xml:space="preserve">To each dish, we </w:t>
      </w:r>
      <w:r w:rsidR="00CF269A" w:rsidRPr="003407A9">
        <w:t xml:space="preserve">added </w:t>
      </w:r>
      <w:r w:rsidR="001631D3" w:rsidRPr="003407A9">
        <w:t xml:space="preserve">5 ml of either </w:t>
      </w:r>
      <w:r w:rsidR="007D511D" w:rsidRPr="003407A9">
        <w:t xml:space="preserve">(a) </w:t>
      </w:r>
      <w:r w:rsidR="001631D3" w:rsidRPr="003407A9">
        <w:t xml:space="preserve">distilled water or </w:t>
      </w:r>
      <w:r w:rsidR="007D511D" w:rsidRPr="003407A9">
        <w:t xml:space="preserve">(b) </w:t>
      </w:r>
      <w:r w:rsidR="001631D3" w:rsidRPr="003407A9">
        <w:t xml:space="preserve">a </w:t>
      </w:r>
      <w:r w:rsidR="00756EA6" w:rsidRPr="003407A9">
        <w:t>PE</w:t>
      </w:r>
      <w:r w:rsidR="007D511D" w:rsidRPr="003407A9">
        <w:t>G</w:t>
      </w:r>
      <w:r w:rsidR="001631D3" w:rsidRPr="003407A9">
        <w:t xml:space="preserve"> 6000 solution prepared according to </w:t>
      </w:r>
      <w:r w:rsidR="001631D3" w:rsidRPr="003407A9">
        <w:fldChar w:fldCharType="begin" w:fldLock="1"/>
      </w:r>
      <w:r w:rsidR="00743009" w:rsidRPr="003407A9">
        <w:instrText>ADDIN CSL_CITATION {"citationItems":[{"id":"ITEM-1","itemData":{"author":[{"dropping-particle":"","family":"Michel","given":"Burlyn E","non-dropping-particle":"","parse-names":false,"suffix":""},{"dropping-particle":"","family":"Kaufmann","given":"Merrill R","non-dropping-particle":"","parse-names":false,"suffix":""}],"id":"ITEM-1","issued":{"date-parts":[["1973"]]},"page":"914-916","title":"The Osmotic Potential of Polyethylene Glycol 60001","type":"article-journal"},"uris":["http://www.mendeley.com/documents/?uuid=5dcd3d1a-bbf4-4c97-b53e-728b84b2c212","http://www.mendeley.com/documents/?uuid=8bae9792-5df1-46d8-a9f4-b2080aa2e458"]}],"mendeley":{"formattedCitation":"(Michel &amp; Kaufmann 1973)","manualFormatting":"Michel &amp; Kaufmann (1973)","plainTextFormattedCitation":"(Michel &amp; Kaufmann 1973)","previouslyFormattedCitation":"(Michel &amp; Kaufmann 1973)"},"properties":{"noteIndex":0},"schema":"https://github.com/citation-style-language/schema/raw/master/csl-citation.json"}</w:instrText>
      </w:r>
      <w:r w:rsidR="001631D3" w:rsidRPr="003407A9">
        <w:fldChar w:fldCharType="separate"/>
      </w:r>
      <w:r w:rsidR="001631D3" w:rsidRPr="003407A9">
        <w:rPr>
          <w:noProof/>
        </w:rPr>
        <w:t>Michel &amp; Kaufmann (1973)</w:t>
      </w:r>
      <w:r w:rsidR="001631D3" w:rsidRPr="003407A9">
        <w:fldChar w:fldCharType="end"/>
      </w:r>
      <w:r w:rsidR="0041612A" w:rsidRPr="003407A9">
        <w:t xml:space="preserve"> and </w:t>
      </w:r>
      <w:r w:rsidR="00151A1C" w:rsidRPr="003407A9">
        <w:fldChar w:fldCharType="begin" w:fldLock="1"/>
      </w:r>
      <w:r w:rsidR="00005913">
        <w:instrText>ADDIN CSL_CITATION {"citationItems":[{"id":"ITEM-1","itemData":{"ISBN":"1678-3921","ISSN":"1678-3921","abstract":"Um expressivo número de pesquisas vem sendo desenvolvido na área de pré-condicionamento em sementes. Na busca de contribuir com os técnicos envolvidos em pes­quisas nesta área, procurou-se através da inter-relação entre a Termodinâmica e a Tecnologia de Sementes caracterizar potenciais hídrico, osmótico, mátrico e de pressão e, a partir do tra­balho de Michel &amp; Kaufmann (1973), construir uma tabela associando potencial osmótico, concentração de polietileno glicol 6000 e temperatura.","author":[{"dropping-particle":"","family":"Villela","given":"Francisco Amaral","non-dropping-particle":"","parse-names":false,"suffix":""},{"dropping-particle":"","family":"Doni Filho","given":"Luiz","non-dropping-particle":"","parse-names":false,"suffix":""},{"dropping-particle":"","family":"Sequeira","given":"Eliseo Lecrerc","non-dropping-particle":"","parse-names":false,"suffix":""}],"container-title":"Pesquisa Agropecuária Brasileira","id":"ITEM-1","issue":"11/12","issued":{"date-parts":[["1991"]]},"page":"1957-1968","title":"Tabela de potencial osmótico em função da concentração de polietileno glicol 6.000 e da temperatura","type":"article-journal","volume":"26"},"uris":["http://www.mendeley.com/documents/?uuid=309ba047-c4bd-4f3c-8de0-e44ba85df0c4"]}],"mendeley":{"formattedCitation":"(Villela et al. 1991)","manualFormatting":"Villela et al. (1991)","plainTextFormattedCitation":"(Villela et al. 1991)","previouslyFormattedCitation":"(Villela et al. 1991)"},"properties":{"noteIndex":0},"schema":"https://github.com/citation-style-language/schema/raw/master/csl-citation.json"}</w:instrText>
      </w:r>
      <w:r w:rsidR="00151A1C" w:rsidRPr="003407A9">
        <w:fldChar w:fldCharType="separate"/>
      </w:r>
      <w:r w:rsidR="00151A1C" w:rsidRPr="003407A9">
        <w:rPr>
          <w:noProof/>
        </w:rPr>
        <w:t xml:space="preserve">Villela et al. </w:t>
      </w:r>
      <w:r w:rsidR="00005913">
        <w:rPr>
          <w:noProof/>
        </w:rPr>
        <w:t>(</w:t>
      </w:r>
      <w:r w:rsidR="00151A1C" w:rsidRPr="003407A9">
        <w:rPr>
          <w:noProof/>
        </w:rPr>
        <w:t>1991)</w:t>
      </w:r>
      <w:r w:rsidR="00151A1C" w:rsidRPr="003407A9">
        <w:fldChar w:fldCharType="end"/>
      </w:r>
      <w:r w:rsidR="00151A1C" w:rsidRPr="003407A9">
        <w:t xml:space="preserve"> </w:t>
      </w:r>
      <w:r w:rsidR="001631D3" w:rsidRPr="003407A9">
        <w:t xml:space="preserve">to reach </w:t>
      </w:r>
      <w:r w:rsidR="00136DFB" w:rsidRPr="003407A9">
        <w:t xml:space="preserve">desired </w:t>
      </w:r>
      <w:r w:rsidR="001631D3" w:rsidRPr="003407A9">
        <w:t xml:space="preserve">osmotic potentials </w:t>
      </w:r>
      <w:r w:rsidR="00B50B41" w:rsidRPr="003407A9">
        <w:t>at 20 ºC</w:t>
      </w:r>
      <w:r w:rsidR="00B01C5C" w:rsidRPr="003407A9">
        <w:t xml:space="preserve"> (the experimental temperature)</w:t>
      </w:r>
      <w:r w:rsidR="00426DDC" w:rsidRPr="003407A9">
        <w:t>.</w:t>
      </w:r>
      <w:r w:rsidR="000A7F37" w:rsidRPr="003407A9">
        <w:t xml:space="preserve"> </w:t>
      </w:r>
      <w:r w:rsidR="00CF7918" w:rsidRPr="003407A9">
        <w:t xml:space="preserve">We sealed </w:t>
      </w:r>
      <w:r w:rsidR="00426DDC" w:rsidRPr="003407A9">
        <w:t>Petri dishes with parafilm to avoid evaporation of the solution</w:t>
      </w:r>
      <w:r w:rsidR="00290862" w:rsidRPr="003407A9">
        <w:t>s and</w:t>
      </w:r>
      <w:r w:rsidR="00426DDC" w:rsidRPr="003407A9">
        <w:t xml:space="preserve"> </w:t>
      </w:r>
      <w:r w:rsidR="00290862" w:rsidRPr="003407A9">
        <w:t xml:space="preserve">to maintain </w:t>
      </w:r>
      <w:r w:rsidR="00426DDC" w:rsidRPr="003407A9">
        <w:t>constant water potential</w:t>
      </w:r>
      <w:r w:rsidR="00290862" w:rsidRPr="003407A9">
        <w:t>s</w:t>
      </w:r>
      <w:r w:rsidR="00426DDC" w:rsidRPr="003407A9">
        <w:t xml:space="preserve"> throughout the experiment.</w:t>
      </w:r>
    </w:p>
    <w:p w14:paraId="6F7D7451" w14:textId="6308F85A" w:rsidR="00C75E5B" w:rsidRPr="003407A9" w:rsidRDefault="00D25BB2" w:rsidP="00C25274">
      <w:pPr>
        <w:spacing w:line="360" w:lineRule="auto"/>
        <w:ind w:firstLine="709"/>
        <w:jc w:val="both"/>
        <w:rPr>
          <w:rFonts w:cstheme="minorHAnsi"/>
        </w:rPr>
      </w:pPr>
      <w:r w:rsidRPr="003407A9">
        <w:t>See</w:t>
      </w:r>
      <w:r w:rsidR="0068503C" w:rsidRPr="003407A9">
        <w:t xml:space="preserve">ds were </w:t>
      </w:r>
      <w:r w:rsidR="00426DDC" w:rsidRPr="003407A9">
        <w:t xml:space="preserve">incubated </w:t>
      </w:r>
      <w:r w:rsidR="00144D30" w:rsidRPr="003407A9">
        <w:rPr>
          <w:rFonts w:cstheme="minorHAnsi"/>
        </w:rPr>
        <w:t xml:space="preserve">in conditions simulating late summer </w:t>
      </w:r>
      <w:r w:rsidR="00E15C82" w:rsidRPr="003407A9">
        <w:rPr>
          <w:rFonts w:cstheme="minorHAnsi"/>
        </w:rPr>
        <w:t xml:space="preserve">days </w:t>
      </w:r>
      <w:r w:rsidR="00144D30" w:rsidRPr="003407A9">
        <w:rPr>
          <w:rFonts w:cstheme="minorHAnsi"/>
        </w:rPr>
        <w:t xml:space="preserve">in the field, when germination has been </w:t>
      </w:r>
      <w:r w:rsidR="0091428D" w:rsidRPr="003407A9">
        <w:rPr>
          <w:rFonts w:cstheme="minorHAnsi"/>
        </w:rPr>
        <w:t xml:space="preserve">described </w:t>
      </w:r>
      <w:r w:rsidR="00716D42" w:rsidRPr="003407A9">
        <w:rPr>
          <w:rFonts w:cstheme="minorHAnsi"/>
        </w:rPr>
        <w:t>to happen (</w:t>
      </w:r>
      <w:r w:rsidR="00716D42" w:rsidRPr="003407A9">
        <w:rPr>
          <w:rFonts w:cstheme="minorHAnsi"/>
          <w:highlight w:val="yellow"/>
        </w:rPr>
        <w:t>paper move-along</w:t>
      </w:r>
      <w:r w:rsidR="00144D30" w:rsidRPr="003407A9">
        <w:rPr>
          <w:rFonts w:cstheme="minorHAnsi"/>
        </w:rPr>
        <w:t>)</w:t>
      </w:r>
      <w:r w:rsidR="00F007EA" w:rsidRPr="003407A9">
        <w:rPr>
          <w:rFonts w:cstheme="minorHAnsi"/>
        </w:rPr>
        <w:t>:</w:t>
      </w:r>
      <w:r w:rsidR="00426DDC" w:rsidRPr="003407A9">
        <w:t xml:space="preserve"> </w:t>
      </w:r>
      <w:r w:rsidR="0068503C" w:rsidRPr="003407A9">
        <w:t>constant 20</w:t>
      </w:r>
      <w:r w:rsidR="00426DDC" w:rsidRPr="003407A9">
        <w:t>°</w:t>
      </w:r>
      <w:r w:rsidR="0068503C" w:rsidRPr="003407A9">
        <w:t xml:space="preserve">C </w:t>
      </w:r>
      <w:r w:rsidR="005A5C83" w:rsidRPr="003407A9">
        <w:t>with a daily photoperiod</w:t>
      </w:r>
      <w:r w:rsidR="008F2C22" w:rsidRPr="003407A9">
        <w:t xml:space="preserve"> </w:t>
      </w:r>
      <w:r w:rsidR="00C72E66" w:rsidRPr="003407A9">
        <w:t xml:space="preserve">of </w:t>
      </w:r>
      <w:r w:rsidR="008F2C22" w:rsidRPr="003407A9">
        <w:t>12-12</w:t>
      </w:r>
      <w:r w:rsidR="002B4C53" w:rsidRPr="003407A9">
        <w:t>h</w:t>
      </w:r>
      <w:r w:rsidR="00223348" w:rsidRPr="003407A9">
        <w:t xml:space="preserve"> light/dark</w:t>
      </w:r>
      <w:r w:rsidR="00C72E66" w:rsidRPr="003407A9">
        <w:t>.</w:t>
      </w:r>
      <w:r w:rsidR="00882503" w:rsidRPr="003407A9">
        <w:t xml:space="preserve"> </w:t>
      </w:r>
      <w:r w:rsidR="00FB694E" w:rsidRPr="003407A9">
        <w:t>It must be noted that w</w:t>
      </w:r>
      <w:r w:rsidR="00882503" w:rsidRPr="003407A9">
        <w:t>e used constant 20ºC rather than a more realistic diurnal alternating regime</w:t>
      </w:r>
      <w:r w:rsidR="00FB694E" w:rsidRPr="003407A9">
        <w:t xml:space="preserve"> in order to maintain the stability of </w:t>
      </w:r>
      <w:r w:rsidR="00E15C82" w:rsidRPr="003407A9">
        <w:t>water stress</w:t>
      </w:r>
      <w:r w:rsidR="00FB694E" w:rsidRPr="003407A9">
        <w:t xml:space="preserve"> conditions </w:t>
      </w:r>
      <w:r w:rsidR="00E15C82" w:rsidRPr="003407A9">
        <w:t>for</w:t>
      </w:r>
      <w:r w:rsidR="00FB694E" w:rsidRPr="003407A9">
        <w:t xml:space="preserve"> the PEG solutions.</w:t>
      </w:r>
      <w:r w:rsidR="00C72E66" w:rsidRPr="003407A9">
        <w:t xml:space="preserve"> Conditions were programmed</w:t>
      </w:r>
      <w:r w:rsidR="005A5C83" w:rsidRPr="003407A9">
        <w:t xml:space="preserve"> </w:t>
      </w:r>
      <w:r w:rsidR="0068503C" w:rsidRPr="003407A9">
        <w:t>in</w:t>
      </w:r>
      <w:r w:rsidR="00C72E66" w:rsidRPr="003407A9">
        <w:t xml:space="preserve"> an</w:t>
      </w:r>
      <w:r w:rsidR="0068503C" w:rsidRPr="003407A9">
        <w:t xml:space="preserve"> incubator </w:t>
      </w:r>
      <w:r w:rsidR="0068503C" w:rsidRPr="003407A9">
        <w:rPr>
          <w:rFonts w:cstheme="minorHAnsi"/>
        </w:rPr>
        <w:t xml:space="preserve">(Aralab climatic chamber Fitoclima S600 PL, equipped with </w:t>
      </w:r>
      <w:r w:rsidR="00954E4C" w:rsidRPr="003407A9">
        <w:rPr>
          <w:rFonts w:cstheme="minorHAnsi"/>
        </w:rPr>
        <w:t xml:space="preserve">four </w:t>
      </w:r>
      <w:r w:rsidR="0068503C" w:rsidRPr="003407A9">
        <w:rPr>
          <w:rFonts w:cstheme="minorHAnsi"/>
        </w:rPr>
        <w:t>led modules 11W 350mA</w:t>
      </w:r>
      <w:r w:rsidR="00882503" w:rsidRPr="003407A9">
        <w:rPr>
          <w:rFonts w:cstheme="minorHAnsi"/>
        </w:rPr>
        <w:t>)</w:t>
      </w:r>
      <w:r w:rsidR="00C51EB6" w:rsidRPr="003407A9">
        <w:rPr>
          <w:rFonts w:cstheme="minorHAnsi"/>
        </w:rPr>
        <w:t>.</w:t>
      </w:r>
      <w:r w:rsidR="00C25274" w:rsidRPr="003407A9">
        <w:rPr>
          <w:rFonts w:cstheme="minorHAnsi"/>
        </w:rPr>
        <w:t xml:space="preserve"> </w:t>
      </w:r>
      <w:r w:rsidR="003C4097" w:rsidRPr="003407A9">
        <w:t>We monitored g</w:t>
      </w:r>
      <w:r w:rsidR="00A649DA" w:rsidRPr="003407A9">
        <w:t>ermination</w:t>
      </w:r>
      <w:r w:rsidR="00393DE7" w:rsidRPr="003407A9">
        <w:t xml:space="preserve">, defined as </w:t>
      </w:r>
      <w:r w:rsidR="00A649DA" w:rsidRPr="003407A9">
        <w:t>radicle emergence</w:t>
      </w:r>
      <w:r w:rsidR="00862CB7" w:rsidRPr="003407A9">
        <w:t xml:space="preserve"> &gt; 1.5mm</w:t>
      </w:r>
      <w:r w:rsidR="00393DE7" w:rsidRPr="003407A9">
        <w:t>,</w:t>
      </w:r>
      <w:r w:rsidR="00A649DA" w:rsidRPr="003407A9">
        <w:t xml:space="preserve"> for 2</w:t>
      </w:r>
      <w:r w:rsidR="00862CB7" w:rsidRPr="003407A9">
        <w:t>8</w:t>
      </w:r>
      <w:r w:rsidR="00A649DA" w:rsidRPr="003407A9">
        <w:t xml:space="preserve"> days</w:t>
      </w:r>
      <w:r w:rsidR="00393DE7" w:rsidRPr="003407A9">
        <w:t>:</w:t>
      </w:r>
      <w:r w:rsidR="00291508" w:rsidRPr="003407A9">
        <w:t xml:space="preserve"> </w:t>
      </w:r>
      <w:r w:rsidR="00CF269A" w:rsidRPr="003407A9">
        <w:t xml:space="preserve">daily </w:t>
      </w:r>
      <w:r w:rsidR="00291508" w:rsidRPr="003407A9">
        <w:t>until</w:t>
      </w:r>
      <w:r w:rsidR="003D08FA" w:rsidRPr="003407A9">
        <w:t xml:space="preserve"> the cumulative germination curve flattened (day 21) </w:t>
      </w:r>
      <w:r w:rsidR="003C4097" w:rsidRPr="003407A9">
        <w:t xml:space="preserve">and </w:t>
      </w:r>
      <w:r w:rsidR="00CF269A" w:rsidRPr="003407A9">
        <w:t>then</w:t>
      </w:r>
      <w:r w:rsidR="003C4097" w:rsidRPr="003407A9">
        <w:t xml:space="preserve"> every two or three days until the end of the experiment</w:t>
      </w:r>
      <w:r w:rsidR="00A649DA" w:rsidRPr="003407A9">
        <w:t xml:space="preserve">. </w:t>
      </w:r>
      <w:r w:rsidR="002B66E5" w:rsidRPr="003407A9">
        <w:t>We removed g</w:t>
      </w:r>
      <w:r w:rsidR="00A649DA" w:rsidRPr="003407A9">
        <w:t>erminated</w:t>
      </w:r>
      <w:r w:rsidR="006D223E" w:rsidRPr="003407A9">
        <w:t xml:space="preserve"> seeds</w:t>
      </w:r>
      <w:r w:rsidR="00716D42" w:rsidRPr="003407A9">
        <w:t xml:space="preserve"> </w:t>
      </w:r>
      <w:r w:rsidR="00A649DA" w:rsidRPr="003407A9">
        <w:t>during the scoring and</w:t>
      </w:r>
      <w:r w:rsidR="00DE1B0A" w:rsidRPr="003407A9">
        <w:t>,</w:t>
      </w:r>
      <w:r w:rsidR="00A649DA" w:rsidRPr="003407A9">
        <w:t xml:space="preserve"> </w:t>
      </w:r>
      <w:r w:rsidR="00CF269A" w:rsidRPr="003407A9">
        <w:t>once</w:t>
      </w:r>
      <w:r w:rsidR="00A649DA" w:rsidRPr="003407A9">
        <w:t xml:space="preserve"> the experiments were finished, </w:t>
      </w:r>
      <w:r w:rsidR="002B66E5" w:rsidRPr="003407A9">
        <w:t xml:space="preserve">we cut </w:t>
      </w:r>
      <w:r w:rsidR="00221957" w:rsidRPr="003407A9">
        <w:t xml:space="preserve">non-germinated </w:t>
      </w:r>
      <w:r w:rsidR="0038254B" w:rsidRPr="003407A9">
        <w:t>see</w:t>
      </w:r>
      <w:r w:rsidR="00221957" w:rsidRPr="003407A9">
        <w:t xml:space="preserve">ds </w:t>
      </w:r>
      <w:r w:rsidR="002F27BC" w:rsidRPr="003407A9">
        <w:t xml:space="preserve">under </w:t>
      </w:r>
      <w:r w:rsidR="00DE1B0A" w:rsidRPr="003407A9">
        <w:t>a</w:t>
      </w:r>
      <w:r w:rsidR="002F27BC" w:rsidRPr="003407A9">
        <w:t xml:space="preserve"> bino</w:t>
      </w:r>
      <w:r w:rsidR="00AF60ED" w:rsidRPr="003407A9">
        <w:t xml:space="preserve">cular loupe </w:t>
      </w:r>
      <w:r w:rsidR="00862CB7" w:rsidRPr="003407A9">
        <w:t>and classified</w:t>
      </w:r>
      <w:r w:rsidR="002B66E5" w:rsidRPr="003407A9">
        <w:t xml:space="preserve"> them</w:t>
      </w:r>
      <w:r w:rsidR="00862CB7" w:rsidRPr="003407A9">
        <w:t xml:space="preserve"> as viable, </w:t>
      </w:r>
      <w:r w:rsidR="00B205FA" w:rsidRPr="003407A9">
        <w:t>dead</w:t>
      </w:r>
      <w:r w:rsidR="00862CB7" w:rsidRPr="003407A9">
        <w:t xml:space="preserve"> or empty</w:t>
      </w:r>
      <w:r w:rsidR="00AF60ED" w:rsidRPr="003407A9">
        <w:t>.</w:t>
      </w:r>
      <w:r w:rsidR="00716D42" w:rsidRPr="003407A9">
        <w:t xml:space="preserve"> S</w:t>
      </w:r>
      <w:r w:rsidR="006D223E" w:rsidRPr="003407A9">
        <w:t>eeds</w:t>
      </w:r>
      <w:r w:rsidR="00716D42" w:rsidRPr="003407A9">
        <w:t xml:space="preserve"> </w:t>
      </w:r>
      <w:r w:rsidR="00AF60ED" w:rsidRPr="003407A9">
        <w:t>with firm and white embryos were considered viable</w:t>
      </w:r>
      <w:r w:rsidR="00DE1B0A" w:rsidRPr="003407A9">
        <w:t>,</w:t>
      </w:r>
      <w:r w:rsidR="00AF60ED" w:rsidRPr="003407A9">
        <w:t xml:space="preserve"> i.e. potentially germinable </w:t>
      </w:r>
      <w:r w:rsidR="00862CB7" w:rsidRPr="003407A9">
        <w:t>(Baskin and Baskin 2014)</w:t>
      </w:r>
      <w:r w:rsidR="002F27BC" w:rsidRPr="003407A9">
        <w:t xml:space="preserve">. </w:t>
      </w:r>
      <w:r w:rsidR="00393DE7" w:rsidRPr="003407A9">
        <w:t>S</w:t>
      </w:r>
      <w:r w:rsidR="00A508EC" w:rsidRPr="003407A9">
        <w:t xml:space="preserve">ubsequent </w:t>
      </w:r>
      <w:r w:rsidR="00393DE7" w:rsidRPr="003407A9">
        <w:t>analyses only</w:t>
      </w:r>
      <w:r w:rsidR="00442BF1" w:rsidRPr="003407A9">
        <w:t xml:space="preserve"> </w:t>
      </w:r>
      <w:r w:rsidR="00393DE7" w:rsidRPr="003407A9">
        <w:t xml:space="preserve">consider </w:t>
      </w:r>
      <w:r w:rsidR="00442BF1" w:rsidRPr="003407A9">
        <w:t xml:space="preserve">germinated and </w:t>
      </w:r>
      <w:r w:rsidR="00393DE7" w:rsidRPr="003407A9">
        <w:t xml:space="preserve">germinable </w:t>
      </w:r>
      <w:r w:rsidR="0038254B" w:rsidRPr="003407A9">
        <w:t>see</w:t>
      </w:r>
      <w:r w:rsidR="007E062A" w:rsidRPr="003407A9">
        <w:t xml:space="preserve">ds. </w:t>
      </w:r>
      <w:r w:rsidR="008518F7" w:rsidRPr="003407A9">
        <w:t xml:space="preserve">A total of </w:t>
      </w:r>
      <w:r w:rsidR="001D579C">
        <w:t>14,246</w:t>
      </w:r>
      <w:r w:rsidR="008518F7" w:rsidRPr="003407A9">
        <w:t xml:space="preserve"> viable (germinated + germinable) </w:t>
      </w:r>
      <w:r w:rsidR="008518F7" w:rsidRPr="003407A9">
        <w:rPr>
          <w:i/>
          <w:iCs/>
        </w:rPr>
        <w:t>D. langeanus</w:t>
      </w:r>
      <w:r w:rsidR="008518F7" w:rsidRPr="003407A9">
        <w:t xml:space="preserve"> seeds were used in this study.  </w:t>
      </w:r>
    </w:p>
    <w:p w14:paraId="24819549" w14:textId="71CC9600" w:rsidR="0042434E" w:rsidRPr="003407A9" w:rsidRDefault="00F7375B" w:rsidP="002D07AE">
      <w:pPr>
        <w:pStyle w:val="Ttulo3"/>
        <w:spacing w:line="360" w:lineRule="auto"/>
        <w:jc w:val="both"/>
      </w:pPr>
      <w:r w:rsidRPr="003407A9">
        <w:lastRenderedPageBreak/>
        <w:t>2.</w:t>
      </w:r>
      <w:r w:rsidR="00960FF6" w:rsidRPr="003407A9">
        <w:t>6</w:t>
      </w:r>
      <w:r w:rsidR="00A559B2" w:rsidRPr="003407A9">
        <w:t>.</w:t>
      </w:r>
      <w:r w:rsidRPr="003407A9">
        <w:t xml:space="preserve"> </w:t>
      </w:r>
      <w:r w:rsidR="0068503C" w:rsidRPr="003407A9">
        <w:t xml:space="preserve">Data </w:t>
      </w:r>
      <w:r w:rsidR="00960FF6" w:rsidRPr="003407A9">
        <w:t>analysis</w:t>
      </w:r>
    </w:p>
    <w:p w14:paraId="373792C2" w14:textId="33B6A143" w:rsidR="0068503C" w:rsidRPr="003407A9" w:rsidRDefault="0068503C" w:rsidP="00136DFB">
      <w:pPr>
        <w:pStyle w:val="Ttulo3"/>
        <w:spacing w:line="360" w:lineRule="auto"/>
        <w:ind w:firstLine="709"/>
        <w:jc w:val="both"/>
        <w:rPr>
          <w:rFonts w:asciiTheme="minorHAnsi" w:eastAsiaTheme="minorHAnsi" w:hAnsiTheme="minorHAnsi" w:cstheme="minorHAnsi"/>
          <w:color w:val="auto"/>
          <w:sz w:val="22"/>
          <w:szCs w:val="22"/>
        </w:rPr>
      </w:pPr>
      <w:r w:rsidRPr="003407A9">
        <w:rPr>
          <w:rFonts w:asciiTheme="minorHAnsi" w:eastAsiaTheme="minorHAnsi" w:hAnsiTheme="minorHAnsi" w:cstheme="minorHAnsi"/>
          <w:color w:val="auto"/>
          <w:sz w:val="22"/>
          <w:szCs w:val="22"/>
        </w:rPr>
        <w:t xml:space="preserve">All </w:t>
      </w:r>
      <w:r w:rsidR="00FF5080" w:rsidRPr="003407A9">
        <w:rPr>
          <w:rFonts w:asciiTheme="minorHAnsi" w:eastAsiaTheme="minorHAnsi" w:hAnsiTheme="minorHAnsi" w:cstheme="minorHAnsi"/>
          <w:color w:val="auto"/>
          <w:sz w:val="22"/>
          <w:szCs w:val="22"/>
        </w:rPr>
        <w:t>analyses</w:t>
      </w:r>
      <w:r w:rsidRPr="003407A9">
        <w:rPr>
          <w:rFonts w:asciiTheme="minorHAnsi" w:eastAsiaTheme="minorHAnsi" w:hAnsiTheme="minorHAnsi" w:cstheme="minorHAnsi"/>
          <w:color w:val="auto"/>
          <w:sz w:val="22"/>
          <w:szCs w:val="22"/>
        </w:rPr>
        <w:t xml:space="preserve"> were done in R </w:t>
      </w:r>
      <w:r w:rsidR="00AC29B6" w:rsidRPr="003407A9">
        <w:rPr>
          <w:rFonts w:asciiTheme="minorHAnsi" w:eastAsiaTheme="minorHAnsi" w:hAnsiTheme="minorHAnsi" w:cstheme="minorHAnsi"/>
          <w:color w:val="auto"/>
          <w:sz w:val="22"/>
          <w:szCs w:val="22"/>
        </w:rPr>
        <w:fldChar w:fldCharType="begin" w:fldLock="1"/>
      </w:r>
      <w:r w:rsidR="00C1639E" w:rsidRPr="003407A9">
        <w:rPr>
          <w:rFonts w:asciiTheme="minorHAnsi" w:eastAsiaTheme="minorHAnsi" w:hAnsiTheme="minorHAnsi" w:cstheme="minorHAnsi"/>
          <w:color w:val="auto"/>
          <w:sz w:val="22"/>
          <w:szCs w:val="22"/>
        </w:rPr>
        <w:instrText>ADDIN CSL_CITATION {"citationItems":[{"id":"ITEM-1","itemData":{"author":[{"dropping-particle":"","family":"R Core Team","given":"","non-dropping-particle":"","parse-names":false,"suffix":""}],"id":"ITEM-1","issued":{"date-parts":[["2022"]]},"publisher":"R Foundation for Statistical Computing","publisher-place":"Vienna, Austria","title":"R: A Language and Environment for Statistical Computing","type":"article"},"uris":["http://www.mendeley.com/documents/?uuid=4c49ee31-03b8-4e9f-a0f6-f1d7599478ef"]}],"mendeley":{"formattedCitation":"(R Core Team 2022)","plainTextFormattedCitation":"(R Core Team 2022)","previouslyFormattedCitation":"(R Core Team 2022)"},"properties":{"noteIndex":0},"schema":"https://github.com/citation-style-language/schema/raw/master/csl-citation.json"}</w:instrText>
      </w:r>
      <w:r w:rsidR="00AC29B6" w:rsidRPr="003407A9">
        <w:rPr>
          <w:rFonts w:asciiTheme="minorHAnsi" w:eastAsiaTheme="minorHAnsi" w:hAnsiTheme="minorHAnsi" w:cstheme="minorHAnsi"/>
          <w:color w:val="auto"/>
          <w:sz w:val="22"/>
          <w:szCs w:val="22"/>
        </w:rPr>
        <w:fldChar w:fldCharType="separate"/>
      </w:r>
      <w:r w:rsidR="00AC29B6" w:rsidRPr="003407A9">
        <w:rPr>
          <w:rFonts w:asciiTheme="minorHAnsi" w:eastAsiaTheme="minorHAnsi" w:hAnsiTheme="minorHAnsi" w:cstheme="minorHAnsi"/>
          <w:noProof/>
          <w:color w:val="auto"/>
          <w:sz w:val="22"/>
          <w:szCs w:val="22"/>
        </w:rPr>
        <w:t>(R Core Team 2022)</w:t>
      </w:r>
      <w:r w:rsidR="00AC29B6" w:rsidRPr="003407A9">
        <w:rPr>
          <w:rFonts w:asciiTheme="minorHAnsi" w:eastAsiaTheme="minorHAnsi" w:hAnsiTheme="minorHAnsi" w:cstheme="minorHAnsi"/>
          <w:color w:val="auto"/>
          <w:sz w:val="22"/>
          <w:szCs w:val="22"/>
        </w:rPr>
        <w:fldChar w:fldCharType="end"/>
      </w:r>
      <w:r w:rsidR="00816F41" w:rsidRPr="003407A9">
        <w:rPr>
          <w:rFonts w:asciiTheme="minorHAnsi" w:eastAsiaTheme="minorHAnsi" w:hAnsiTheme="minorHAnsi" w:cstheme="minorHAnsi"/>
          <w:color w:val="auto"/>
          <w:sz w:val="22"/>
          <w:szCs w:val="22"/>
        </w:rPr>
        <w:t xml:space="preserve"> </w:t>
      </w:r>
      <w:r w:rsidRPr="003407A9">
        <w:rPr>
          <w:rFonts w:asciiTheme="minorHAnsi" w:eastAsiaTheme="minorHAnsi" w:hAnsiTheme="minorHAnsi" w:cstheme="minorHAnsi"/>
          <w:color w:val="auto"/>
          <w:sz w:val="22"/>
          <w:szCs w:val="22"/>
        </w:rPr>
        <w:t xml:space="preserve">using </w:t>
      </w:r>
      <w:r w:rsidR="002B5387" w:rsidRPr="003407A9">
        <w:rPr>
          <w:rFonts w:asciiTheme="minorHAnsi" w:eastAsiaTheme="minorHAnsi" w:hAnsiTheme="minorHAnsi" w:cstheme="minorHAnsi"/>
          <w:color w:val="auto"/>
          <w:sz w:val="22"/>
          <w:szCs w:val="22"/>
        </w:rPr>
        <w:t xml:space="preserve">the </w:t>
      </w:r>
      <w:r w:rsidR="009034F4" w:rsidRPr="003407A9">
        <w:rPr>
          <w:rFonts w:asciiTheme="minorHAnsi" w:eastAsiaTheme="minorHAnsi" w:hAnsiTheme="minorHAnsi" w:cstheme="minorHAnsi"/>
          <w:color w:val="auto"/>
          <w:sz w:val="22"/>
          <w:szCs w:val="22"/>
        </w:rPr>
        <w:t xml:space="preserve">packages </w:t>
      </w:r>
      <w:r w:rsidR="001A7C0D" w:rsidRPr="003407A9">
        <w:rPr>
          <w:rFonts w:asciiTheme="minorHAnsi" w:eastAsiaTheme="minorHAnsi" w:hAnsiTheme="minorHAnsi" w:cstheme="minorHAnsi"/>
          <w:color w:val="auto"/>
          <w:sz w:val="22"/>
          <w:szCs w:val="22"/>
        </w:rPr>
        <w:t>glmmTMB</w:t>
      </w:r>
      <w:r w:rsidR="00283EC1" w:rsidRPr="003407A9">
        <w:rPr>
          <w:rFonts w:asciiTheme="minorHAnsi" w:eastAsiaTheme="minorHAnsi" w:hAnsiTheme="minorHAnsi" w:cstheme="minorHAnsi"/>
          <w:color w:val="auto"/>
          <w:sz w:val="22"/>
          <w:szCs w:val="22"/>
        </w:rPr>
        <w:t xml:space="preserve"> </w:t>
      </w:r>
      <w:r w:rsidR="0098069C" w:rsidRPr="003407A9">
        <w:rPr>
          <w:rFonts w:asciiTheme="minorHAnsi" w:eastAsiaTheme="minorHAnsi" w:hAnsiTheme="minorHAnsi" w:cstheme="minorHAnsi"/>
          <w:color w:val="auto"/>
          <w:sz w:val="22"/>
          <w:szCs w:val="22"/>
        </w:rPr>
        <w:fldChar w:fldCharType="begin" w:fldLock="1"/>
      </w:r>
      <w:r w:rsidR="00961461" w:rsidRPr="003407A9">
        <w:rPr>
          <w:rFonts w:asciiTheme="minorHAnsi" w:eastAsiaTheme="minorHAnsi" w:hAnsiTheme="minorHAnsi" w:cstheme="minorHAnsi"/>
          <w:color w:val="auto"/>
          <w:sz w:val="22"/>
          <w:szCs w:val="22"/>
        </w:rPr>
        <w:instrText>ADDIN CSL_CITATION {"citationItems":[{"id":"ITEM-1","itemData":{"DOI":"10.32614/RJ-2017-066","author":[{"dropping-particle":"","family":"Brooks","given":"Mollie E.","non-dropping-particle":"","parse-names":false,"suffix":""},{"dropping-particle":"","family":"Kristensen","given":"Kasper","non-dropping-particle":"","parse-names":false,"suffix":""},{"dropping-particle":"van","family":"Benthem","given":"Koen J.","non-dropping-particle":"","parse-names":false,"suffix":""},{"dropping-particle":"","family":"Magnusson","given":"Arni","non-dropping-particle":"","parse-names":false,"suffix":""},{"dropping-particle":"","family":"Berg","given":"Casper W.","non-dropping-particle":"","parse-names":false,"suffix":""},{"dropping-particle":"","family":"Nielsen","given":"Anders","non-dropping-particle":"","parse-names":false,"suffix":""},{"dropping-particle":"","family":"Skaug","given":"Hans J.","non-dropping-particle":"","parse-names":false,"suffix":""},{"dropping-particle":"","family":"Maechler","given":"Martin","non-dropping-particle":"","parse-names":false,"suffix":""},{"dropping-particle":"","family":"Bolker","given":"Benjamin M.","non-dropping-particle":"","parse-names":false,"suffix":""}],"container-title":"The R Journal","id":"ITEM-1","issue":"2","issued":{"date-parts":[["2017"]]},"page":"378-400","title":"glmmTMB Balances Speed and Flexibility Among Packages for Zero-inflated Generalized Linear Mixed Modeling","type":"article-journal","volume":"9"},"uris":["http://www.mendeley.com/documents/?uuid=eacabd1b-9f62-4fe4-a096-e8f06e061178"]}],"mendeley":{"formattedCitation":"(Brooks et al. 2017)","plainTextFormattedCitation":"(Brooks et al. 2017)","previouslyFormattedCitation":"(Brooks et al. 2017)"},"properties":{"noteIndex":0},"schema":"https://github.com/citation-style-language/schema/raw/master/csl-citation.json"}</w:instrText>
      </w:r>
      <w:r w:rsidR="0098069C" w:rsidRPr="003407A9">
        <w:rPr>
          <w:rFonts w:asciiTheme="minorHAnsi" w:eastAsiaTheme="minorHAnsi" w:hAnsiTheme="minorHAnsi" w:cstheme="minorHAnsi"/>
          <w:color w:val="auto"/>
          <w:sz w:val="22"/>
          <w:szCs w:val="22"/>
        </w:rPr>
        <w:fldChar w:fldCharType="separate"/>
      </w:r>
      <w:r w:rsidR="0098069C" w:rsidRPr="003407A9">
        <w:rPr>
          <w:rFonts w:asciiTheme="minorHAnsi" w:eastAsiaTheme="minorHAnsi" w:hAnsiTheme="minorHAnsi" w:cstheme="minorHAnsi"/>
          <w:noProof/>
          <w:color w:val="auto"/>
          <w:sz w:val="22"/>
          <w:szCs w:val="22"/>
        </w:rPr>
        <w:t>(Brooks et al. 2017)</w:t>
      </w:r>
      <w:r w:rsidR="0098069C" w:rsidRPr="003407A9">
        <w:rPr>
          <w:rFonts w:asciiTheme="minorHAnsi" w:eastAsiaTheme="minorHAnsi" w:hAnsiTheme="minorHAnsi" w:cstheme="minorHAnsi"/>
          <w:color w:val="auto"/>
          <w:sz w:val="22"/>
          <w:szCs w:val="22"/>
        </w:rPr>
        <w:fldChar w:fldCharType="end"/>
      </w:r>
      <w:r w:rsidR="001A7C0D" w:rsidRPr="003407A9">
        <w:rPr>
          <w:rFonts w:asciiTheme="minorHAnsi" w:eastAsiaTheme="minorHAnsi" w:hAnsiTheme="minorHAnsi" w:cstheme="minorHAnsi"/>
          <w:color w:val="auto"/>
          <w:sz w:val="22"/>
          <w:szCs w:val="22"/>
        </w:rPr>
        <w:t xml:space="preserve"> </w:t>
      </w:r>
      <w:r w:rsidR="00BF5195" w:rsidRPr="003407A9">
        <w:rPr>
          <w:rFonts w:asciiTheme="minorHAnsi" w:eastAsiaTheme="minorHAnsi" w:hAnsiTheme="minorHAnsi" w:cstheme="minorHAnsi"/>
          <w:color w:val="auto"/>
          <w:sz w:val="22"/>
          <w:szCs w:val="22"/>
        </w:rPr>
        <w:t>f</w:t>
      </w:r>
      <w:r w:rsidR="00196BB5" w:rsidRPr="003407A9">
        <w:rPr>
          <w:rFonts w:asciiTheme="minorHAnsi" w:eastAsiaTheme="minorHAnsi" w:hAnsiTheme="minorHAnsi" w:cstheme="minorHAnsi"/>
          <w:color w:val="auto"/>
          <w:sz w:val="22"/>
          <w:szCs w:val="22"/>
        </w:rPr>
        <w:t>or fitting Generalized Linear Mixed Models</w:t>
      </w:r>
      <w:r w:rsidR="00E43B62" w:rsidRPr="003407A9">
        <w:rPr>
          <w:rFonts w:asciiTheme="minorHAnsi" w:eastAsiaTheme="minorHAnsi" w:hAnsiTheme="minorHAnsi" w:cstheme="minorHAnsi"/>
          <w:color w:val="auto"/>
          <w:sz w:val="22"/>
          <w:szCs w:val="22"/>
        </w:rPr>
        <w:t xml:space="preserve"> (GLMMs) and</w:t>
      </w:r>
      <w:r w:rsidR="009034F4" w:rsidRPr="003407A9">
        <w:rPr>
          <w:rFonts w:asciiTheme="minorHAnsi" w:eastAsiaTheme="minorHAnsi" w:hAnsiTheme="minorHAnsi" w:cstheme="minorHAnsi"/>
          <w:color w:val="auto"/>
          <w:sz w:val="22"/>
          <w:szCs w:val="22"/>
        </w:rPr>
        <w:t xml:space="preserve"> </w:t>
      </w:r>
      <w:r w:rsidR="0038254B" w:rsidRPr="003407A9">
        <w:rPr>
          <w:rFonts w:asciiTheme="minorHAnsi" w:eastAsiaTheme="minorHAnsi" w:hAnsiTheme="minorHAnsi" w:cstheme="minorHAnsi"/>
          <w:color w:val="auto"/>
          <w:sz w:val="22"/>
          <w:szCs w:val="22"/>
        </w:rPr>
        <w:t>see</w:t>
      </w:r>
      <w:r w:rsidR="009034F4" w:rsidRPr="003407A9">
        <w:rPr>
          <w:rFonts w:asciiTheme="minorHAnsi" w:eastAsiaTheme="minorHAnsi" w:hAnsiTheme="minorHAnsi" w:cstheme="minorHAnsi"/>
          <w:color w:val="auto"/>
          <w:sz w:val="22"/>
          <w:szCs w:val="22"/>
        </w:rPr>
        <w:t xml:space="preserve">dr </w:t>
      </w:r>
      <w:r w:rsidR="00961461" w:rsidRPr="003407A9">
        <w:rPr>
          <w:rFonts w:asciiTheme="minorHAnsi" w:eastAsiaTheme="minorHAnsi" w:hAnsiTheme="minorHAnsi" w:cstheme="minorHAnsi"/>
          <w:color w:val="auto"/>
          <w:sz w:val="22"/>
          <w:szCs w:val="22"/>
        </w:rPr>
        <w:fldChar w:fldCharType="begin" w:fldLock="1"/>
      </w:r>
      <w:r w:rsidR="00961461" w:rsidRPr="003407A9">
        <w:rPr>
          <w:rFonts w:asciiTheme="minorHAnsi" w:eastAsiaTheme="minorHAnsi" w:hAnsiTheme="minorHAnsi" w:cstheme="minorHAnsi"/>
          <w:color w:val="auto"/>
          <w:sz w:val="22"/>
          <w:szCs w:val="22"/>
        </w:rPr>
        <w:instrText>ADDIN CSL_CITATION {"citationItems":[{"id":"ITEM-1","itemData":{"author":[{"dropping-particle":"","family":"Fernández-Pascual","given":"Eduardo","non-dropping-particle":"","parse-names":false,"suffix":""},{"dropping-particle":"","family":"González-Rodríguez","given":"Gil","non-dropping-particle":"","parse-names":false,"suffix":""}],"id":"ITEM-1","issued":{"date-parts":[["2020"]]},"number":"R package version 0.3.0.","title":"seedr: Hydro and Thermal Time Germination Models in R","type":"article"},"uris":["http://www.mendeley.com/documents/?uuid=dea16180-8612-42d9-b77a-978b6f3a194f"]}],"mendeley":{"formattedCitation":"(Fernández-Pascual &amp; González-Rodríguez 2020)","plainTextFormattedCitation":"(Fernández-Pascual &amp; González-Rodríguez 2020)","previouslyFormattedCitation":"(Fernández-Pascual &amp; González-Rodríguez 2020)"},"properties":{"noteIndex":0},"schema":"https://github.com/citation-style-language/schema/raw/master/csl-citation.json"}</w:instrText>
      </w:r>
      <w:r w:rsidR="00961461" w:rsidRPr="003407A9">
        <w:rPr>
          <w:rFonts w:asciiTheme="minorHAnsi" w:eastAsiaTheme="minorHAnsi" w:hAnsiTheme="minorHAnsi" w:cstheme="minorHAnsi"/>
          <w:color w:val="auto"/>
          <w:sz w:val="22"/>
          <w:szCs w:val="22"/>
        </w:rPr>
        <w:fldChar w:fldCharType="separate"/>
      </w:r>
      <w:r w:rsidR="00961461" w:rsidRPr="003407A9">
        <w:rPr>
          <w:rFonts w:asciiTheme="minorHAnsi" w:eastAsiaTheme="minorHAnsi" w:hAnsiTheme="minorHAnsi" w:cstheme="minorHAnsi"/>
          <w:noProof/>
          <w:color w:val="auto"/>
          <w:sz w:val="22"/>
          <w:szCs w:val="22"/>
        </w:rPr>
        <w:t>(Fernández-Pascual &amp; González-Rodríguez 2020)</w:t>
      </w:r>
      <w:r w:rsidR="00961461" w:rsidRPr="003407A9">
        <w:rPr>
          <w:rFonts w:asciiTheme="minorHAnsi" w:eastAsiaTheme="minorHAnsi" w:hAnsiTheme="minorHAnsi" w:cstheme="minorHAnsi"/>
          <w:color w:val="auto"/>
          <w:sz w:val="22"/>
          <w:szCs w:val="22"/>
        </w:rPr>
        <w:fldChar w:fldCharType="end"/>
      </w:r>
      <w:r w:rsidR="00961461" w:rsidRPr="003407A9">
        <w:rPr>
          <w:rFonts w:asciiTheme="minorHAnsi" w:eastAsiaTheme="minorHAnsi" w:hAnsiTheme="minorHAnsi" w:cstheme="minorHAnsi"/>
          <w:color w:val="auto"/>
          <w:sz w:val="22"/>
          <w:szCs w:val="22"/>
        </w:rPr>
        <w:t xml:space="preserve"> </w:t>
      </w:r>
      <w:r w:rsidR="00716D42" w:rsidRPr="003407A9">
        <w:rPr>
          <w:rFonts w:asciiTheme="minorHAnsi" w:eastAsiaTheme="minorHAnsi" w:hAnsiTheme="minorHAnsi" w:cstheme="minorHAnsi"/>
          <w:color w:val="auto"/>
          <w:sz w:val="22"/>
          <w:szCs w:val="22"/>
        </w:rPr>
        <w:t>for fitting hydro time models</w:t>
      </w:r>
      <w:r w:rsidR="009221FF" w:rsidRPr="003407A9">
        <w:rPr>
          <w:rFonts w:asciiTheme="minorHAnsi" w:eastAsiaTheme="minorHAnsi" w:hAnsiTheme="minorHAnsi" w:cstheme="minorHAnsi"/>
          <w:color w:val="auto"/>
          <w:sz w:val="22"/>
          <w:szCs w:val="22"/>
        </w:rPr>
        <w:t xml:space="preserve">. </w:t>
      </w:r>
      <w:r w:rsidR="008A0176" w:rsidRPr="003407A9">
        <w:rPr>
          <w:rFonts w:asciiTheme="minorHAnsi" w:eastAsiaTheme="minorHAnsi" w:hAnsiTheme="minorHAnsi" w:cstheme="minorHAnsi"/>
          <w:color w:val="auto"/>
          <w:sz w:val="22"/>
          <w:szCs w:val="22"/>
        </w:rPr>
        <w:t>Model fit and residuals were visually checked using the DHARMa package</w:t>
      </w:r>
      <w:r w:rsidR="00961461" w:rsidRPr="003407A9">
        <w:rPr>
          <w:rFonts w:asciiTheme="minorHAnsi" w:eastAsiaTheme="minorHAnsi" w:hAnsiTheme="minorHAnsi" w:cstheme="minorHAnsi"/>
          <w:color w:val="auto"/>
          <w:sz w:val="22"/>
          <w:szCs w:val="22"/>
        </w:rPr>
        <w:t xml:space="preserve"> </w:t>
      </w:r>
      <w:r w:rsidR="00961461" w:rsidRPr="003407A9">
        <w:rPr>
          <w:rFonts w:asciiTheme="minorHAnsi" w:eastAsiaTheme="minorHAnsi" w:hAnsiTheme="minorHAnsi" w:cstheme="minorHAnsi"/>
          <w:color w:val="auto"/>
          <w:sz w:val="22"/>
          <w:szCs w:val="22"/>
        </w:rPr>
        <w:fldChar w:fldCharType="begin" w:fldLock="1"/>
      </w:r>
      <w:r w:rsidR="00491DEB" w:rsidRPr="003407A9">
        <w:rPr>
          <w:rFonts w:asciiTheme="minorHAnsi" w:eastAsiaTheme="minorHAnsi" w:hAnsiTheme="minorHAnsi" w:cstheme="minorHAnsi"/>
          <w:color w:val="auto"/>
          <w:sz w:val="22"/>
          <w:szCs w:val="22"/>
        </w:rPr>
        <w:instrText>ADDIN CSL_CITATION {"citationItems":[{"id":"ITEM-1","itemData":{"author":[{"dropping-particle":"","family":"Hartig","given":"Florian","non-dropping-particle":"","parse-names":false,"suffix":""}],"id":"ITEM-1","issued":{"date-parts":[["2020"]]},"number":"R package version 0.4.6.","title":"DHARMa: Residual Diagnostics for Hierarchical (Multi-Level / Mixed) Regression Models","type":"article"},"uris":["http://www.mendeley.com/documents/?uuid=48d7a2bf-487b-4b36-9d29-0c634ceecf1c"]}],"mendeley":{"formattedCitation":"(Hartig 2020)","plainTextFormattedCitation":"(Hartig 2020)","previouslyFormattedCitation":"(Hartig 2020)"},"properties":{"noteIndex":0},"schema":"https://github.com/citation-style-language/schema/raw/master/csl-citation.json"}</w:instrText>
      </w:r>
      <w:r w:rsidR="00961461" w:rsidRPr="003407A9">
        <w:rPr>
          <w:rFonts w:asciiTheme="minorHAnsi" w:eastAsiaTheme="minorHAnsi" w:hAnsiTheme="minorHAnsi" w:cstheme="minorHAnsi"/>
          <w:color w:val="auto"/>
          <w:sz w:val="22"/>
          <w:szCs w:val="22"/>
        </w:rPr>
        <w:fldChar w:fldCharType="separate"/>
      </w:r>
      <w:r w:rsidR="00961461" w:rsidRPr="003407A9">
        <w:rPr>
          <w:rFonts w:asciiTheme="minorHAnsi" w:eastAsiaTheme="minorHAnsi" w:hAnsiTheme="minorHAnsi" w:cstheme="minorHAnsi"/>
          <w:noProof/>
          <w:color w:val="auto"/>
          <w:sz w:val="22"/>
          <w:szCs w:val="22"/>
        </w:rPr>
        <w:t>(Hartig 2020)</w:t>
      </w:r>
      <w:r w:rsidR="00961461" w:rsidRPr="003407A9">
        <w:rPr>
          <w:rFonts w:asciiTheme="minorHAnsi" w:eastAsiaTheme="minorHAnsi" w:hAnsiTheme="minorHAnsi" w:cstheme="minorHAnsi"/>
          <w:color w:val="auto"/>
          <w:sz w:val="22"/>
          <w:szCs w:val="22"/>
        </w:rPr>
        <w:fldChar w:fldCharType="end"/>
      </w:r>
      <w:r w:rsidR="008A0176" w:rsidRPr="003407A9">
        <w:rPr>
          <w:rFonts w:asciiTheme="minorHAnsi" w:eastAsiaTheme="minorHAnsi" w:hAnsiTheme="minorHAnsi" w:cstheme="minorHAnsi"/>
          <w:color w:val="auto"/>
          <w:sz w:val="22"/>
          <w:szCs w:val="22"/>
        </w:rPr>
        <w:t>.</w:t>
      </w:r>
      <w:r w:rsidR="00F33E5D" w:rsidRPr="003407A9">
        <w:rPr>
          <w:rFonts w:cstheme="minorHAnsi"/>
        </w:rPr>
        <w:t xml:space="preserve"> </w:t>
      </w:r>
      <w:r w:rsidR="009221FF" w:rsidRPr="003407A9">
        <w:rPr>
          <w:rFonts w:asciiTheme="minorHAnsi" w:eastAsiaTheme="minorHAnsi" w:hAnsiTheme="minorHAnsi" w:cstheme="minorHAnsi"/>
          <w:color w:val="auto"/>
          <w:sz w:val="22"/>
          <w:szCs w:val="22"/>
        </w:rPr>
        <w:t xml:space="preserve">Data visualization was </w:t>
      </w:r>
      <w:r w:rsidR="00F33E5D" w:rsidRPr="003407A9">
        <w:rPr>
          <w:rFonts w:asciiTheme="minorHAnsi" w:eastAsiaTheme="minorHAnsi" w:hAnsiTheme="minorHAnsi" w:cstheme="minorHAnsi"/>
          <w:color w:val="auto"/>
          <w:sz w:val="22"/>
          <w:szCs w:val="22"/>
        </w:rPr>
        <w:t>created</w:t>
      </w:r>
      <w:r w:rsidR="009221FF" w:rsidRPr="003407A9">
        <w:rPr>
          <w:rFonts w:asciiTheme="minorHAnsi" w:eastAsiaTheme="minorHAnsi" w:hAnsiTheme="minorHAnsi" w:cstheme="minorHAnsi"/>
          <w:color w:val="auto"/>
          <w:sz w:val="22"/>
          <w:szCs w:val="22"/>
        </w:rPr>
        <w:t xml:space="preserve"> with</w:t>
      </w:r>
      <w:r w:rsidR="002B5387" w:rsidRPr="003407A9">
        <w:rPr>
          <w:rFonts w:asciiTheme="minorHAnsi" w:eastAsiaTheme="minorHAnsi" w:hAnsiTheme="minorHAnsi" w:cstheme="minorHAnsi"/>
          <w:color w:val="auto"/>
          <w:sz w:val="22"/>
          <w:szCs w:val="22"/>
        </w:rPr>
        <w:t xml:space="preserve"> </w:t>
      </w:r>
      <w:r w:rsidR="009221FF" w:rsidRPr="003407A9">
        <w:rPr>
          <w:rFonts w:asciiTheme="minorHAnsi" w:eastAsiaTheme="minorHAnsi" w:hAnsiTheme="minorHAnsi" w:cstheme="minorHAnsi"/>
          <w:color w:val="auto"/>
          <w:sz w:val="22"/>
          <w:szCs w:val="22"/>
        </w:rPr>
        <w:t xml:space="preserve">packages </w:t>
      </w:r>
      <w:r w:rsidR="00F7375B" w:rsidRPr="003407A9">
        <w:rPr>
          <w:rFonts w:asciiTheme="minorHAnsi" w:eastAsiaTheme="minorHAnsi" w:hAnsiTheme="minorHAnsi" w:cstheme="minorHAnsi"/>
          <w:color w:val="auto"/>
          <w:sz w:val="22"/>
          <w:szCs w:val="22"/>
        </w:rPr>
        <w:t>ggplot</w:t>
      </w:r>
      <w:r w:rsidR="00910C3F" w:rsidRPr="003407A9">
        <w:rPr>
          <w:rFonts w:asciiTheme="minorHAnsi" w:eastAsiaTheme="minorHAnsi" w:hAnsiTheme="minorHAnsi" w:cstheme="minorHAnsi"/>
          <w:color w:val="auto"/>
          <w:sz w:val="22"/>
          <w:szCs w:val="22"/>
        </w:rPr>
        <w:t>2</w:t>
      </w:r>
      <w:r w:rsidR="00491DEB" w:rsidRPr="003407A9">
        <w:rPr>
          <w:rFonts w:asciiTheme="minorHAnsi" w:eastAsiaTheme="minorHAnsi" w:hAnsiTheme="minorHAnsi" w:cstheme="minorHAnsi"/>
          <w:color w:val="auto"/>
          <w:sz w:val="22"/>
          <w:szCs w:val="22"/>
        </w:rPr>
        <w:t xml:space="preserve"> </w:t>
      </w:r>
      <w:r w:rsidR="00491DEB" w:rsidRPr="003407A9">
        <w:rPr>
          <w:rFonts w:asciiTheme="minorHAnsi" w:eastAsiaTheme="minorHAnsi" w:hAnsiTheme="minorHAnsi" w:cstheme="minorHAnsi"/>
          <w:color w:val="auto"/>
          <w:sz w:val="22"/>
          <w:szCs w:val="22"/>
        </w:rPr>
        <w:fldChar w:fldCharType="begin" w:fldLock="1"/>
      </w:r>
      <w:r w:rsidR="00491DEB" w:rsidRPr="003407A9">
        <w:rPr>
          <w:rFonts w:asciiTheme="minorHAnsi" w:eastAsiaTheme="minorHAnsi" w:hAnsiTheme="minorHAnsi" w:cstheme="minorHAnsi"/>
          <w:color w:val="auto"/>
          <w:sz w:val="22"/>
          <w:szCs w:val="22"/>
        </w:rPr>
        <w:instrText>ADDIN CSL_CITATION {"citationItems":[{"id":"ITEM-1","itemData":{"author":[{"dropping-particle":"","family":"Wickham","given":"Hadley","non-dropping-particle":"","parse-names":false,"suffix":""}],"id":"ITEM-1","issued":{"date-parts":[["2016"]]},"publisher":"Springer-Verlag","publisher-place":"New York","title":"ggplot2: Elegant Graphics for Data Analysis","type":"article"},"uris":["http://www.mendeley.com/documents/?uuid=835aa6f8-44a3-4aeb-823e-439e16ca4356"]}],"mendeley":{"formattedCitation":"(Wickham 2016)","plainTextFormattedCitation":"(Wickham 2016)","previouslyFormattedCitation":"(Wickham 2016)"},"properties":{"noteIndex":0},"schema":"https://github.com/citation-style-language/schema/raw/master/csl-citation.json"}</w:instrText>
      </w:r>
      <w:r w:rsidR="00491DEB" w:rsidRPr="003407A9">
        <w:rPr>
          <w:rFonts w:asciiTheme="minorHAnsi" w:eastAsiaTheme="minorHAnsi" w:hAnsiTheme="minorHAnsi" w:cstheme="minorHAnsi"/>
          <w:color w:val="auto"/>
          <w:sz w:val="22"/>
          <w:szCs w:val="22"/>
        </w:rPr>
        <w:fldChar w:fldCharType="separate"/>
      </w:r>
      <w:r w:rsidR="00491DEB" w:rsidRPr="003407A9">
        <w:rPr>
          <w:rFonts w:asciiTheme="minorHAnsi" w:eastAsiaTheme="minorHAnsi" w:hAnsiTheme="minorHAnsi" w:cstheme="minorHAnsi"/>
          <w:noProof/>
          <w:color w:val="auto"/>
          <w:sz w:val="22"/>
          <w:szCs w:val="22"/>
        </w:rPr>
        <w:t>(Wickham 2016)</w:t>
      </w:r>
      <w:r w:rsidR="00491DEB" w:rsidRPr="003407A9">
        <w:rPr>
          <w:rFonts w:asciiTheme="minorHAnsi" w:eastAsiaTheme="minorHAnsi" w:hAnsiTheme="minorHAnsi" w:cstheme="minorHAnsi"/>
          <w:color w:val="auto"/>
          <w:sz w:val="22"/>
          <w:szCs w:val="22"/>
        </w:rPr>
        <w:fldChar w:fldCharType="end"/>
      </w:r>
      <w:r w:rsidR="00491DEB" w:rsidRPr="003407A9">
        <w:rPr>
          <w:rFonts w:asciiTheme="minorHAnsi" w:eastAsiaTheme="minorHAnsi" w:hAnsiTheme="minorHAnsi" w:cstheme="minorHAnsi"/>
          <w:color w:val="auto"/>
          <w:sz w:val="22"/>
          <w:szCs w:val="22"/>
        </w:rPr>
        <w:t xml:space="preserve"> </w:t>
      </w:r>
      <w:r w:rsidR="007B1808" w:rsidRPr="003407A9">
        <w:rPr>
          <w:rFonts w:asciiTheme="minorHAnsi" w:eastAsiaTheme="minorHAnsi" w:hAnsiTheme="minorHAnsi" w:cstheme="minorHAnsi"/>
          <w:color w:val="auto"/>
          <w:sz w:val="22"/>
          <w:szCs w:val="22"/>
        </w:rPr>
        <w:t>and</w:t>
      </w:r>
      <w:r w:rsidR="00AE4B7E" w:rsidRPr="003407A9">
        <w:rPr>
          <w:rFonts w:asciiTheme="minorHAnsi" w:eastAsiaTheme="minorHAnsi" w:hAnsiTheme="minorHAnsi" w:cstheme="minorHAnsi"/>
          <w:color w:val="auto"/>
          <w:sz w:val="22"/>
          <w:szCs w:val="22"/>
        </w:rPr>
        <w:t xml:space="preserve"> patchwork </w:t>
      </w:r>
      <w:r w:rsidR="00491DEB" w:rsidRPr="003407A9">
        <w:rPr>
          <w:rFonts w:asciiTheme="minorHAnsi" w:eastAsiaTheme="minorHAnsi" w:hAnsiTheme="minorHAnsi" w:cstheme="minorHAnsi"/>
          <w:color w:val="auto"/>
          <w:sz w:val="22"/>
          <w:szCs w:val="22"/>
        </w:rPr>
        <w:fldChar w:fldCharType="begin" w:fldLock="1"/>
      </w:r>
      <w:r w:rsidR="00491DEB" w:rsidRPr="003407A9">
        <w:rPr>
          <w:rFonts w:asciiTheme="minorHAnsi" w:eastAsiaTheme="minorHAnsi" w:hAnsiTheme="minorHAnsi" w:cstheme="minorHAnsi"/>
          <w:color w:val="auto"/>
          <w:sz w:val="22"/>
          <w:szCs w:val="22"/>
        </w:rPr>
        <w:instrText>ADDIN CSL_CITATION {"citationItems":[{"id":"ITEM-1","itemData":{"author":[{"dropping-particle":"","family":"Pedersen","given":"Thomas Lin","non-dropping-particle":"","parse-names":false,"suffix":""}],"id":"ITEM-1","issued":{"date-parts":[["2023"]]},"number":"R package version 1.1.3.","title":"patchwork: The Composer of Plots","type":"article"},"uris":["http://www.mendeley.com/documents/?uuid=5280084c-ea81-459c-b50e-691ffad50f03"]}],"mendeley":{"formattedCitation":"(Pedersen 2023)","plainTextFormattedCitation":"(Pedersen 2023)","previouslyFormattedCitation":"(Pedersen 2023)"},"properties":{"noteIndex":0},"schema":"https://github.com/citation-style-language/schema/raw/master/csl-citation.json"}</w:instrText>
      </w:r>
      <w:r w:rsidR="00491DEB" w:rsidRPr="003407A9">
        <w:rPr>
          <w:rFonts w:asciiTheme="minorHAnsi" w:eastAsiaTheme="minorHAnsi" w:hAnsiTheme="minorHAnsi" w:cstheme="minorHAnsi"/>
          <w:color w:val="auto"/>
          <w:sz w:val="22"/>
          <w:szCs w:val="22"/>
        </w:rPr>
        <w:fldChar w:fldCharType="separate"/>
      </w:r>
      <w:r w:rsidR="00491DEB" w:rsidRPr="003407A9">
        <w:rPr>
          <w:rFonts w:asciiTheme="minorHAnsi" w:eastAsiaTheme="minorHAnsi" w:hAnsiTheme="minorHAnsi" w:cstheme="minorHAnsi"/>
          <w:noProof/>
          <w:color w:val="auto"/>
          <w:sz w:val="22"/>
          <w:szCs w:val="22"/>
        </w:rPr>
        <w:t>(Pedersen 2023)</w:t>
      </w:r>
      <w:r w:rsidR="00491DEB" w:rsidRPr="003407A9">
        <w:rPr>
          <w:rFonts w:asciiTheme="minorHAnsi" w:eastAsiaTheme="minorHAnsi" w:hAnsiTheme="minorHAnsi" w:cstheme="minorHAnsi"/>
          <w:color w:val="auto"/>
          <w:sz w:val="22"/>
          <w:szCs w:val="22"/>
        </w:rPr>
        <w:fldChar w:fldCharType="end"/>
      </w:r>
      <w:r w:rsidR="00491DEB" w:rsidRPr="003407A9">
        <w:rPr>
          <w:rFonts w:asciiTheme="minorHAnsi" w:eastAsiaTheme="minorHAnsi" w:hAnsiTheme="minorHAnsi" w:cstheme="minorHAnsi"/>
          <w:color w:val="auto"/>
          <w:sz w:val="22"/>
          <w:szCs w:val="22"/>
        </w:rPr>
        <w:t xml:space="preserve"> </w:t>
      </w:r>
      <w:r w:rsidR="002B5387" w:rsidRPr="003407A9">
        <w:rPr>
          <w:rFonts w:asciiTheme="minorHAnsi" w:eastAsiaTheme="minorHAnsi" w:hAnsiTheme="minorHAnsi" w:cstheme="minorHAnsi"/>
          <w:color w:val="auto"/>
          <w:sz w:val="22"/>
          <w:szCs w:val="22"/>
        </w:rPr>
        <w:t xml:space="preserve">with </w:t>
      </w:r>
      <w:r w:rsidR="004F2FA9" w:rsidRPr="003407A9">
        <w:rPr>
          <w:rFonts w:asciiTheme="minorHAnsi" w:eastAsiaTheme="minorHAnsi" w:hAnsiTheme="minorHAnsi" w:cstheme="minorHAnsi"/>
          <w:color w:val="auto"/>
          <w:sz w:val="22"/>
          <w:szCs w:val="22"/>
        </w:rPr>
        <w:t xml:space="preserve">the </w:t>
      </w:r>
      <w:r w:rsidR="00223348" w:rsidRPr="003407A9">
        <w:rPr>
          <w:rFonts w:asciiTheme="minorHAnsi" w:eastAsiaTheme="minorHAnsi" w:hAnsiTheme="minorHAnsi" w:cstheme="minorHAnsi"/>
          <w:color w:val="auto"/>
          <w:sz w:val="22"/>
          <w:szCs w:val="22"/>
        </w:rPr>
        <w:t>wesanderson palette</w:t>
      </w:r>
      <w:r w:rsidR="00A62FB6" w:rsidRPr="003407A9">
        <w:rPr>
          <w:rFonts w:asciiTheme="minorHAnsi" w:eastAsiaTheme="minorHAnsi" w:hAnsiTheme="minorHAnsi" w:cstheme="minorHAnsi"/>
          <w:color w:val="auto"/>
          <w:sz w:val="22"/>
          <w:szCs w:val="22"/>
        </w:rPr>
        <w:t xml:space="preserve"> </w:t>
      </w:r>
      <w:r w:rsidR="00491DEB" w:rsidRPr="003407A9">
        <w:rPr>
          <w:rFonts w:asciiTheme="minorHAnsi" w:eastAsiaTheme="minorHAnsi" w:hAnsiTheme="minorHAnsi" w:cstheme="minorHAnsi"/>
          <w:color w:val="auto"/>
          <w:sz w:val="22"/>
          <w:szCs w:val="22"/>
        </w:rPr>
        <w:fldChar w:fldCharType="begin" w:fldLock="1"/>
      </w:r>
      <w:r w:rsidR="00151A1C" w:rsidRPr="003407A9">
        <w:rPr>
          <w:rFonts w:asciiTheme="minorHAnsi" w:eastAsiaTheme="minorHAnsi" w:hAnsiTheme="minorHAnsi" w:cstheme="minorHAnsi"/>
          <w:color w:val="auto"/>
          <w:sz w:val="22"/>
          <w:szCs w:val="22"/>
        </w:rPr>
        <w:instrText>ADDIN CSL_CITATION {"citationItems":[{"id":"ITEM-1","itemData":{"author":[{"dropping-particle":"","family":"Ram","given":"Karthik","non-dropping-particle":"","parse-names":false,"suffix":""},{"dropping-particle":"","family":"Wickham","given":"Hadley","non-dropping-particle":"","parse-names":false,"suffix":""}],"id":"ITEM-1","issued":{"date-parts":[["2023"]]},"number":"R package version 0.3.7","title":"wesanderson: A Wes Anderson Palette Generator","type":"article"},"uris":["http://www.mendeley.com/documents/?uuid=8cb823fb-4989-4823-b2fa-d088415367a6"]}],"mendeley":{"formattedCitation":"(Ram &amp; Wickham 2023)","plainTextFormattedCitation":"(Ram &amp; Wickham 2023)","previouslyFormattedCitation":"(Ram &amp; Wickham 2023)"},"properties":{"noteIndex":0},"schema":"https://github.com/citation-style-language/schema/raw/master/csl-citation.json"}</w:instrText>
      </w:r>
      <w:r w:rsidR="00491DEB" w:rsidRPr="003407A9">
        <w:rPr>
          <w:rFonts w:asciiTheme="minorHAnsi" w:eastAsiaTheme="minorHAnsi" w:hAnsiTheme="minorHAnsi" w:cstheme="minorHAnsi"/>
          <w:color w:val="auto"/>
          <w:sz w:val="22"/>
          <w:szCs w:val="22"/>
        </w:rPr>
        <w:fldChar w:fldCharType="separate"/>
      </w:r>
      <w:r w:rsidR="00491DEB" w:rsidRPr="003407A9">
        <w:rPr>
          <w:rFonts w:asciiTheme="minorHAnsi" w:eastAsiaTheme="minorHAnsi" w:hAnsiTheme="minorHAnsi" w:cstheme="minorHAnsi"/>
          <w:noProof/>
          <w:color w:val="auto"/>
          <w:sz w:val="22"/>
          <w:szCs w:val="22"/>
        </w:rPr>
        <w:t>(Ram &amp; Wickham 2023)</w:t>
      </w:r>
      <w:r w:rsidR="00491DEB" w:rsidRPr="003407A9">
        <w:rPr>
          <w:rFonts w:asciiTheme="minorHAnsi" w:eastAsiaTheme="minorHAnsi" w:hAnsiTheme="minorHAnsi" w:cstheme="minorHAnsi"/>
          <w:color w:val="auto"/>
          <w:sz w:val="22"/>
          <w:szCs w:val="22"/>
        </w:rPr>
        <w:fldChar w:fldCharType="end"/>
      </w:r>
      <w:r w:rsidR="00491DEB" w:rsidRPr="003407A9">
        <w:rPr>
          <w:rFonts w:asciiTheme="minorHAnsi" w:eastAsiaTheme="minorHAnsi" w:hAnsiTheme="minorHAnsi" w:cstheme="minorHAnsi"/>
          <w:color w:val="auto"/>
          <w:sz w:val="22"/>
          <w:szCs w:val="22"/>
        </w:rPr>
        <w:t>.</w:t>
      </w:r>
    </w:p>
    <w:p w14:paraId="6C9D9C39" w14:textId="77777777" w:rsidR="00C2188C" w:rsidRPr="003407A9" w:rsidRDefault="00C2188C" w:rsidP="00C2188C">
      <w:pPr>
        <w:spacing w:line="360" w:lineRule="auto"/>
        <w:ind w:firstLine="709"/>
        <w:jc w:val="both"/>
        <w:rPr>
          <w:rFonts w:cstheme="minorHAnsi"/>
        </w:rPr>
      </w:pPr>
      <w:r w:rsidRPr="003407A9">
        <w:rPr>
          <w:rFonts w:cstheme="minorHAnsi"/>
        </w:rPr>
        <w:t>To test our primary prediction, if base water potential varied as a function of subpopulation microclimate, we</w:t>
      </w:r>
      <w:r w:rsidRPr="003407A9" w:rsidDel="006A1614">
        <w:rPr>
          <w:rFonts w:cstheme="minorHAnsi"/>
        </w:rPr>
        <w:t xml:space="preserve"> </w:t>
      </w:r>
      <w:r w:rsidRPr="003407A9">
        <w:rPr>
          <w:rFonts w:cstheme="minorHAnsi"/>
        </w:rPr>
        <w:t>calculated the water potential germination thresholds of each subpopulation by fitting hydrotime models with seedr package. For each subpopulation, the model returned the base water potential (ψ</w:t>
      </w:r>
      <w:r w:rsidRPr="003407A9">
        <w:rPr>
          <w:rFonts w:cstheme="minorHAnsi"/>
          <w:vertAlign w:val="subscript"/>
        </w:rPr>
        <w:t>b</w:t>
      </w:r>
      <w:r w:rsidRPr="003407A9">
        <w:rPr>
          <w:rFonts w:cstheme="minorHAnsi"/>
        </w:rPr>
        <w:t>), i.e. the lower water potential threshold beyond which no germination is possible. Then, we modelled base water potential as a function of the subpopulation’s microclimate (measured as GDD, see above) using GLMMs with Gaussian distribution. Explanatory fixed factors were the storage treatment and the subpopulation’s specific GDD. The summit was included as a random factor (and not subpopulation, as before, since in this case each subpopulation provided one data point for the model). Model formula:  ψ</w:t>
      </w:r>
      <w:r w:rsidRPr="003407A9">
        <w:rPr>
          <w:rFonts w:cstheme="minorHAnsi"/>
          <w:vertAlign w:val="subscript"/>
        </w:rPr>
        <w:t>b</w:t>
      </w:r>
      <w:r w:rsidRPr="003407A9">
        <w:rPr>
          <w:rFonts w:cstheme="minorHAnsi"/>
        </w:rPr>
        <w:t xml:space="preserve"> ~ storage * GDD + (1|summit), family = Gaussian. We found a significant interaction storage * GDD, consequently, we tested each storage treatment separately to check if base water potential varied according to GDD in fresh and after ripened seeds. Model specification: ψ</w:t>
      </w:r>
      <w:r w:rsidRPr="003407A9">
        <w:rPr>
          <w:rFonts w:cstheme="minorHAnsi"/>
          <w:vertAlign w:val="subscript"/>
        </w:rPr>
        <w:t>b</w:t>
      </w:r>
      <w:r w:rsidRPr="003407A9">
        <w:rPr>
          <w:rFonts w:cstheme="minorHAnsi"/>
        </w:rPr>
        <w:t xml:space="preserve"> ~ GDD + (1|summit), family = Gaussian.</w:t>
      </w:r>
    </w:p>
    <w:p w14:paraId="23EC93FD" w14:textId="7AFDCB03" w:rsidR="00221957" w:rsidRPr="00722C70" w:rsidRDefault="00540F03" w:rsidP="00722C70">
      <w:pPr>
        <w:spacing w:line="360" w:lineRule="auto"/>
        <w:ind w:firstLine="709"/>
        <w:jc w:val="both"/>
        <w:rPr>
          <w:rFonts w:cstheme="minorHAnsi"/>
        </w:rPr>
      </w:pPr>
      <w:r w:rsidRPr="003407A9">
        <w:rPr>
          <w:rFonts w:cstheme="minorHAnsi"/>
        </w:rPr>
        <w:t xml:space="preserve">To </w:t>
      </w:r>
      <w:r w:rsidR="00636A4A" w:rsidRPr="003407A9">
        <w:rPr>
          <w:rFonts w:cstheme="minorHAnsi"/>
        </w:rPr>
        <w:t xml:space="preserve">test </w:t>
      </w:r>
      <w:r w:rsidR="009651B7" w:rsidRPr="003407A9">
        <w:rPr>
          <w:rFonts w:cstheme="minorHAnsi"/>
        </w:rPr>
        <w:t xml:space="preserve">our secondary prediction, </w:t>
      </w:r>
      <w:r w:rsidR="00636A4A" w:rsidRPr="003407A9">
        <w:rPr>
          <w:rFonts w:cstheme="minorHAnsi"/>
        </w:rPr>
        <w:t xml:space="preserve">if </w:t>
      </w:r>
      <w:r w:rsidRPr="003407A9">
        <w:rPr>
          <w:rFonts w:cstheme="minorHAnsi"/>
        </w:rPr>
        <w:t>final germination</w:t>
      </w:r>
      <w:r w:rsidR="00F5610C" w:rsidRPr="003407A9">
        <w:rPr>
          <w:rFonts w:cstheme="minorHAnsi"/>
        </w:rPr>
        <w:t xml:space="preserve"> </w:t>
      </w:r>
      <w:r w:rsidR="00636A4A" w:rsidRPr="003407A9">
        <w:rPr>
          <w:rFonts w:cstheme="minorHAnsi"/>
        </w:rPr>
        <w:t xml:space="preserve">varied as a function </w:t>
      </w:r>
      <w:r w:rsidR="006A1614" w:rsidRPr="003407A9">
        <w:rPr>
          <w:rFonts w:cstheme="minorHAnsi"/>
        </w:rPr>
        <w:t>storage time and</w:t>
      </w:r>
      <w:r w:rsidR="00636A4A" w:rsidRPr="003407A9">
        <w:rPr>
          <w:rFonts w:cstheme="minorHAnsi"/>
        </w:rPr>
        <w:t xml:space="preserve"> </w:t>
      </w:r>
      <w:r w:rsidR="0064096D" w:rsidRPr="003407A9">
        <w:rPr>
          <w:rFonts w:cstheme="minorHAnsi"/>
        </w:rPr>
        <w:t>water potential</w:t>
      </w:r>
      <w:r w:rsidR="00F5610C" w:rsidRPr="003407A9">
        <w:rPr>
          <w:rFonts w:cstheme="minorHAnsi"/>
        </w:rPr>
        <w:t>,</w:t>
      </w:r>
      <w:r w:rsidRPr="003407A9">
        <w:rPr>
          <w:rFonts w:cstheme="minorHAnsi"/>
        </w:rPr>
        <w:t xml:space="preserve"> w</w:t>
      </w:r>
      <w:r w:rsidR="00221957" w:rsidRPr="003407A9">
        <w:rPr>
          <w:rFonts w:cstheme="minorHAnsi"/>
        </w:rPr>
        <w:t xml:space="preserve">e </w:t>
      </w:r>
      <w:r w:rsidR="00F9002E" w:rsidRPr="003407A9">
        <w:rPr>
          <w:rFonts w:cstheme="minorHAnsi"/>
        </w:rPr>
        <w:t xml:space="preserve">fitted </w:t>
      </w:r>
      <w:r w:rsidR="00F33E5D" w:rsidRPr="003407A9">
        <w:rPr>
          <w:rFonts w:cstheme="minorHAnsi"/>
        </w:rPr>
        <w:t>GLMMs</w:t>
      </w:r>
      <w:r w:rsidRPr="003407A9">
        <w:rPr>
          <w:rFonts w:cstheme="minorHAnsi"/>
        </w:rPr>
        <w:t xml:space="preserve"> </w:t>
      </w:r>
      <w:r w:rsidR="0064096D" w:rsidRPr="003407A9">
        <w:rPr>
          <w:rFonts w:cstheme="minorHAnsi"/>
        </w:rPr>
        <w:t>with binomial distribution</w:t>
      </w:r>
      <w:r w:rsidR="00993CC8" w:rsidRPr="003407A9">
        <w:rPr>
          <w:rFonts w:cstheme="minorHAnsi"/>
        </w:rPr>
        <w:t>. Final germination proportion was the response variable</w:t>
      </w:r>
      <w:r w:rsidR="00221957" w:rsidRPr="003407A9">
        <w:rPr>
          <w:rFonts w:cstheme="minorHAnsi"/>
        </w:rPr>
        <w:t xml:space="preserve">. Explanatory fixed factors were </w:t>
      </w:r>
      <w:r w:rsidR="00F9002E" w:rsidRPr="003407A9">
        <w:rPr>
          <w:rFonts w:cstheme="minorHAnsi"/>
        </w:rPr>
        <w:t>the storage</w:t>
      </w:r>
      <w:r w:rsidR="00221957" w:rsidRPr="003407A9">
        <w:rPr>
          <w:rFonts w:cstheme="minorHAnsi"/>
        </w:rPr>
        <w:t xml:space="preserve"> and water potential treatments</w:t>
      </w:r>
      <w:r w:rsidR="002B4D4F" w:rsidRPr="003407A9">
        <w:rPr>
          <w:rFonts w:cstheme="minorHAnsi"/>
        </w:rPr>
        <w:t>. Random factors included</w:t>
      </w:r>
      <w:r w:rsidR="00221957" w:rsidRPr="003407A9">
        <w:rPr>
          <w:rFonts w:cstheme="minorHAnsi"/>
        </w:rPr>
        <w:t xml:space="preserve"> </w:t>
      </w:r>
      <w:r w:rsidR="009034F4" w:rsidRPr="003407A9">
        <w:rPr>
          <w:rFonts w:cstheme="minorHAnsi"/>
        </w:rPr>
        <w:t xml:space="preserve">subpopulation nested within </w:t>
      </w:r>
      <w:r w:rsidR="005E2483" w:rsidRPr="003407A9">
        <w:rPr>
          <w:rFonts w:cstheme="minorHAnsi"/>
        </w:rPr>
        <w:t>summit</w:t>
      </w:r>
      <w:r w:rsidR="002B4D4F" w:rsidRPr="003407A9">
        <w:rPr>
          <w:rFonts w:cstheme="minorHAnsi"/>
        </w:rPr>
        <w:t>.</w:t>
      </w:r>
      <w:r w:rsidR="009034F4" w:rsidRPr="003407A9">
        <w:rPr>
          <w:rFonts w:cstheme="minorHAnsi"/>
        </w:rPr>
        <w:t xml:space="preserve"> </w:t>
      </w:r>
      <w:r w:rsidR="002B4D4F" w:rsidRPr="003407A9">
        <w:rPr>
          <w:rFonts w:cstheme="minorHAnsi"/>
        </w:rPr>
        <w:t>M</w:t>
      </w:r>
      <w:r w:rsidRPr="003407A9">
        <w:rPr>
          <w:rFonts w:cstheme="minorHAnsi"/>
        </w:rPr>
        <w:t xml:space="preserve">odel </w:t>
      </w:r>
      <w:r w:rsidR="002B4D4F" w:rsidRPr="003407A9">
        <w:rPr>
          <w:rFonts w:cstheme="minorHAnsi"/>
        </w:rPr>
        <w:t>formula</w:t>
      </w:r>
      <w:r w:rsidRPr="003407A9">
        <w:rPr>
          <w:rFonts w:cstheme="minorHAnsi"/>
        </w:rPr>
        <w:t xml:space="preserve">: </w:t>
      </w:r>
      <w:r w:rsidR="00221957" w:rsidRPr="003407A9">
        <w:rPr>
          <w:rFonts w:cstheme="minorHAnsi"/>
        </w:rPr>
        <w:t>Final germination</w:t>
      </w:r>
      <w:r w:rsidR="00722EEC" w:rsidRPr="003407A9">
        <w:rPr>
          <w:rFonts w:cstheme="minorHAnsi"/>
        </w:rPr>
        <w:t xml:space="preserve"> (germinated, viable - germinated)</w:t>
      </w:r>
      <w:r w:rsidR="00221957" w:rsidRPr="003407A9">
        <w:rPr>
          <w:rFonts w:cstheme="minorHAnsi"/>
        </w:rPr>
        <w:t xml:space="preserve"> ~ </w:t>
      </w:r>
      <w:r w:rsidR="00C313D3" w:rsidRPr="003407A9">
        <w:rPr>
          <w:rFonts w:cstheme="minorHAnsi"/>
        </w:rPr>
        <w:t xml:space="preserve">storage </w:t>
      </w:r>
      <w:r w:rsidR="00221957" w:rsidRPr="003407A9">
        <w:rPr>
          <w:rFonts w:cstheme="minorHAnsi"/>
        </w:rPr>
        <w:t xml:space="preserve">* water potential + </w:t>
      </w:r>
      <w:r w:rsidR="00A71C6F" w:rsidRPr="003407A9">
        <w:rPr>
          <w:rFonts w:cstheme="minorHAnsi"/>
        </w:rPr>
        <w:t>(</w:t>
      </w:r>
      <w:r w:rsidR="00221957" w:rsidRPr="003407A9">
        <w:rPr>
          <w:rFonts w:cstheme="minorHAnsi"/>
        </w:rPr>
        <w:t>1|</w:t>
      </w:r>
      <w:r w:rsidR="005E2483" w:rsidRPr="003407A9">
        <w:rPr>
          <w:rFonts w:cstheme="minorHAnsi"/>
        </w:rPr>
        <w:t>summit</w:t>
      </w:r>
      <w:r w:rsidR="00221957" w:rsidRPr="003407A9">
        <w:rPr>
          <w:rFonts w:cstheme="minorHAnsi"/>
        </w:rPr>
        <w:t>/</w:t>
      </w:r>
      <w:r w:rsidR="00C313D3" w:rsidRPr="003407A9">
        <w:rPr>
          <w:rFonts w:cstheme="minorHAnsi"/>
        </w:rPr>
        <w:t>subpopulation</w:t>
      </w:r>
      <w:r w:rsidR="00A71C6F" w:rsidRPr="003407A9">
        <w:rPr>
          <w:rFonts w:cstheme="minorHAnsi"/>
        </w:rPr>
        <w:t>)</w:t>
      </w:r>
      <w:r w:rsidR="00221957" w:rsidRPr="003407A9">
        <w:rPr>
          <w:rFonts w:cstheme="minorHAnsi"/>
        </w:rPr>
        <w:t>, family = binomial.</w:t>
      </w:r>
      <w:r w:rsidR="001A76C4" w:rsidRPr="003407A9">
        <w:rPr>
          <w:rFonts w:cstheme="minorHAnsi"/>
        </w:rPr>
        <w:t xml:space="preserve"> </w:t>
      </w:r>
      <w:r w:rsidR="00722C70">
        <w:rPr>
          <w:rFonts w:cstheme="minorHAnsi"/>
        </w:rPr>
        <w:t>Finally, t</w:t>
      </w:r>
      <w:r w:rsidR="00C06E8A" w:rsidRPr="003407A9">
        <w:rPr>
          <w:rFonts w:cstheme="minorHAnsi"/>
        </w:rPr>
        <w:t xml:space="preserve">o </w:t>
      </w:r>
      <w:r w:rsidR="006C6FD2">
        <w:rPr>
          <w:rFonts w:cstheme="minorHAnsi"/>
        </w:rPr>
        <w:t>test our last expectation and have a more complete picture</w:t>
      </w:r>
      <w:r w:rsidR="00D4225A" w:rsidRPr="003407A9">
        <w:rPr>
          <w:rFonts w:cstheme="minorHAnsi"/>
        </w:rPr>
        <w:t>, we checked if base water potential varied as a function of</w:t>
      </w:r>
      <w:r w:rsidR="00716D42" w:rsidRPr="003407A9">
        <w:rPr>
          <w:rFonts w:cstheme="minorHAnsi"/>
        </w:rPr>
        <w:t xml:space="preserve"> </w:t>
      </w:r>
      <w:r w:rsidR="006D223E" w:rsidRPr="003407A9">
        <w:rPr>
          <w:rFonts w:cstheme="minorHAnsi"/>
        </w:rPr>
        <w:t>seed</w:t>
      </w:r>
      <w:r w:rsidR="00716D42" w:rsidRPr="003407A9">
        <w:rPr>
          <w:rFonts w:cstheme="minorHAnsi"/>
        </w:rPr>
        <w:t xml:space="preserve"> </w:t>
      </w:r>
      <w:r w:rsidR="00722EEC" w:rsidRPr="003407A9">
        <w:rPr>
          <w:rFonts w:cstheme="minorHAnsi"/>
        </w:rPr>
        <w:t>mass</w:t>
      </w:r>
      <w:r w:rsidR="005D4588" w:rsidRPr="003407A9">
        <w:rPr>
          <w:rFonts w:cstheme="minorHAnsi"/>
        </w:rPr>
        <w:t xml:space="preserve"> by fitting GLMMs with gamma distribution</w:t>
      </w:r>
      <w:r w:rsidR="00866305" w:rsidRPr="003407A9">
        <w:rPr>
          <w:rFonts w:cstheme="minorHAnsi"/>
        </w:rPr>
        <w:t xml:space="preserve"> (since the model did not fulfil Gaussian assumptions)</w:t>
      </w:r>
      <w:r w:rsidR="000B1A2A" w:rsidRPr="003407A9">
        <w:rPr>
          <w:rFonts w:cstheme="minorHAnsi"/>
        </w:rPr>
        <w:t xml:space="preserve">. Base </w:t>
      </w:r>
      <w:r w:rsidR="00BF33CE" w:rsidRPr="003407A9">
        <w:rPr>
          <w:rFonts w:cstheme="minorHAnsi"/>
        </w:rPr>
        <w:t xml:space="preserve">water </w:t>
      </w:r>
      <w:r w:rsidR="000B1A2A" w:rsidRPr="003407A9">
        <w:rPr>
          <w:rFonts w:cstheme="minorHAnsi"/>
        </w:rPr>
        <w:t xml:space="preserve">potential </w:t>
      </w:r>
      <w:r w:rsidR="00BF33CE" w:rsidRPr="003407A9">
        <w:rPr>
          <w:rFonts w:cstheme="minorHAnsi"/>
        </w:rPr>
        <w:t xml:space="preserve">was </w:t>
      </w:r>
      <w:r w:rsidR="000B1A2A" w:rsidRPr="003407A9">
        <w:rPr>
          <w:rFonts w:cstheme="minorHAnsi"/>
        </w:rPr>
        <w:t xml:space="preserve">used as </w:t>
      </w:r>
      <w:r w:rsidR="00BF33CE" w:rsidRPr="003407A9">
        <w:rPr>
          <w:rFonts w:cstheme="minorHAnsi"/>
        </w:rPr>
        <w:t xml:space="preserve">the </w:t>
      </w:r>
      <w:r w:rsidR="000B1A2A" w:rsidRPr="003407A9">
        <w:rPr>
          <w:rFonts w:cstheme="minorHAnsi"/>
        </w:rPr>
        <w:t>response variable and</w:t>
      </w:r>
      <w:r w:rsidR="00716D42" w:rsidRPr="003407A9">
        <w:rPr>
          <w:rFonts w:cstheme="minorHAnsi"/>
        </w:rPr>
        <w:t xml:space="preserve"> </w:t>
      </w:r>
      <w:r w:rsidR="006D223E" w:rsidRPr="003407A9">
        <w:rPr>
          <w:rFonts w:cstheme="minorHAnsi"/>
        </w:rPr>
        <w:t>seed</w:t>
      </w:r>
      <w:r w:rsidR="00716D42" w:rsidRPr="003407A9">
        <w:rPr>
          <w:rFonts w:cstheme="minorHAnsi"/>
        </w:rPr>
        <w:t xml:space="preserve"> </w:t>
      </w:r>
      <w:r w:rsidR="00BF33CE" w:rsidRPr="003407A9">
        <w:rPr>
          <w:rFonts w:cstheme="minorHAnsi"/>
        </w:rPr>
        <w:t>mass</w:t>
      </w:r>
      <w:r w:rsidR="00BF33CE" w:rsidRPr="003407A9" w:rsidDel="00BF33CE">
        <w:rPr>
          <w:rFonts w:cstheme="minorHAnsi"/>
        </w:rPr>
        <w:t xml:space="preserve"> </w:t>
      </w:r>
      <w:r w:rsidR="000B1A2A" w:rsidRPr="003407A9">
        <w:rPr>
          <w:rFonts w:cstheme="minorHAnsi"/>
        </w:rPr>
        <w:t xml:space="preserve">and </w:t>
      </w:r>
      <w:r w:rsidR="00BF33CE" w:rsidRPr="003407A9">
        <w:rPr>
          <w:rFonts w:cstheme="minorHAnsi"/>
        </w:rPr>
        <w:t>storage treatment</w:t>
      </w:r>
      <w:r w:rsidR="000B1A2A" w:rsidRPr="003407A9">
        <w:rPr>
          <w:rFonts w:cstheme="minorHAnsi"/>
        </w:rPr>
        <w:t xml:space="preserve"> as</w:t>
      </w:r>
      <w:r w:rsidR="00BF33CE" w:rsidRPr="003407A9">
        <w:rPr>
          <w:rFonts w:cstheme="minorHAnsi"/>
        </w:rPr>
        <w:t xml:space="preserve"> the</w:t>
      </w:r>
      <w:r w:rsidR="000B1A2A" w:rsidRPr="003407A9">
        <w:rPr>
          <w:rFonts w:cstheme="minorHAnsi"/>
        </w:rPr>
        <w:t xml:space="preserve"> explanatory variables. </w:t>
      </w:r>
      <w:r w:rsidR="005E2483" w:rsidRPr="003407A9">
        <w:rPr>
          <w:rFonts w:cstheme="minorHAnsi"/>
        </w:rPr>
        <w:t>Summit</w:t>
      </w:r>
      <w:r w:rsidR="002B599C" w:rsidRPr="003407A9">
        <w:rPr>
          <w:rFonts w:cstheme="minorHAnsi"/>
        </w:rPr>
        <w:t xml:space="preserve"> was included as </w:t>
      </w:r>
      <w:r w:rsidR="00C812B5" w:rsidRPr="003407A9">
        <w:rPr>
          <w:rFonts w:cstheme="minorHAnsi"/>
        </w:rPr>
        <w:t xml:space="preserve">a </w:t>
      </w:r>
      <w:r w:rsidR="002B599C" w:rsidRPr="003407A9">
        <w:rPr>
          <w:rFonts w:cstheme="minorHAnsi"/>
        </w:rPr>
        <w:t>random factor</w:t>
      </w:r>
      <w:r w:rsidR="00C812B5" w:rsidRPr="003407A9">
        <w:rPr>
          <w:rFonts w:cstheme="minorHAnsi"/>
        </w:rPr>
        <w:t xml:space="preserve">. Model </w:t>
      </w:r>
      <w:r w:rsidR="00866305" w:rsidRPr="003407A9">
        <w:rPr>
          <w:rFonts w:cstheme="minorHAnsi"/>
        </w:rPr>
        <w:t>formula</w:t>
      </w:r>
      <w:r w:rsidR="00C812B5" w:rsidRPr="003407A9">
        <w:rPr>
          <w:rFonts w:cstheme="minorHAnsi"/>
        </w:rPr>
        <w:t xml:space="preserve">: </w:t>
      </w:r>
      <w:r w:rsidR="0088539A" w:rsidRPr="003407A9">
        <w:rPr>
          <w:rFonts w:cstheme="minorHAnsi"/>
        </w:rPr>
        <w:t xml:space="preserve"> </w:t>
      </w:r>
      <w:r w:rsidR="00866305" w:rsidRPr="003407A9">
        <w:rPr>
          <w:rFonts w:cstheme="minorHAnsi"/>
        </w:rPr>
        <w:t>ψ</w:t>
      </w:r>
      <w:r w:rsidR="00866305" w:rsidRPr="003407A9">
        <w:rPr>
          <w:rFonts w:cstheme="minorHAnsi"/>
          <w:vertAlign w:val="subscript"/>
        </w:rPr>
        <w:t>b</w:t>
      </w:r>
      <w:r w:rsidR="00A31D0B" w:rsidRPr="003407A9">
        <w:rPr>
          <w:rFonts w:cstheme="minorHAnsi"/>
        </w:rPr>
        <w:t xml:space="preserve"> ~</w:t>
      </w:r>
      <w:r w:rsidR="00654BAB" w:rsidRPr="003407A9">
        <w:rPr>
          <w:rFonts w:cstheme="minorHAnsi"/>
        </w:rPr>
        <w:t xml:space="preserve"> </w:t>
      </w:r>
      <w:r w:rsidR="006D223E" w:rsidRPr="003407A9">
        <w:rPr>
          <w:rFonts w:cstheme="minorHAnsi"/>
        </w:rPr>
        <w:t>seed</w:t>
      </w:r>
      <w:r w:rsidR="00716D42" w:rsidRPr="003407A9">
        <w:rPr>
          <w:rFonts w:cstheme="minorHAnsi"/>
        </w:rPr>
        <w:t xml:space="preserve"> </w:t>
      </w:r>
      <w:r w:rsidR="00A534E3" w:rsidRPr="003407A9">
        <w:rPr>
          <w:rFonts w:cstheme="minorHAnsi"/>
        </w:rPr>
        <w:t xml:space="preserve">weight * </w:t>
      </w:r>
      <w:r w:rsidR="00866305" w:rsidRPr="003407A9">
        <w:rPr>
          <w:rFonts w:cstheme="minorHAnsi"/>
        </w:rPr>
        <w:t>storage</w:t>
      </w:r>
      <w:r w:rsidR="00A534E3" w:rsidRPr="003407A9">
        <w:rPr>
          <w:rFonts w:cstheme="minorHAnsi"/>
        </w:rPr>
        <w:t xml:space="preserve"> + </w:t>
      </w:r>
      <w:r w:rsidR="00A71C6F" w:rsidRPr="003407A9">
        <w:rPr>
          <w:rFonts w:cstheme="minorHAnsi"/>
        </w:rPr>
        <w:t>(</w:t>
      </w:r>
      <w:r w:rsidR="00A534E3" w:rsidRPr="003407A9">
        <w:rPr>
          <w:rFonts w:cstheme="minorHAnsi"/>
        </w:rPr>
        <w:t>1|</w:t>
      </w:r>
      <w:r w:rsidR="005E2483" w:rsidRPr="003407A9">
        <w:rPr>
          <w:rFonts w:cstheme="minorHAnsi"/>
        </w:rPr>
        <w:t>summit</w:t>
      </w:r>
      <w:r w:rsidR="00A71C6F" w:rsidRPr="003407A9">
        <w:rPr>
          <w:rFonts w:cstheme="minorHAnsi"/>
        </w:rPr>
        <w:t>)</w:t>
      </w:r>
      <w:r w:rsidR="00A534E3" w:rsidRPr="003407A9">
        <w:rPr>
          <w:rFonts w:cstheme="minorHAnsi"/>
        </w:rPr>
        <w:t>, family = Gamma</w:t>
      </w:r>
      <w:r w:rsidR="005F1E59" w:rsidRPr="003407A9">
        <w:rPr>
          <w:rFonts w:cstheme="minorHAnsi"/>
        </w:rPr>
        <w:t xml:space="preserve">. </w:t>
      </w:r>
      <w:r w:rsidR="00716D42" w:rsidRPr="003407A9">
        <w:t xml:space="preserve">We did find a marginally significant relationship when both storage treatments were analysed separately: </w:t>
      </w:r>
      <w:r w:rsidR="00FF6875" w:rsidRPr="003407A9">
        <w:t>only in</w:t>
      </w:r>
      <w:r w:rsidR="00716D42" w:rsidRPr="003407A9">
        <w:t xml:space="preserve"> after ripened seeds we found a marginally significant negative relationship i.e. the heavier the seed the lower the base water potential for germination (details in Supplementary</w:t>
      </w:r>
      <w:r w:rsidR="00FF6875" w:rsidRPr="003407A9">
        <w:t xml:space="preserve"> xxx</w:t>
      </w:r>
      <w:r w:rsidR="00716D42" w:rsidRPr="003407A9">
        <w:t>).</w:t>
      </w:r>
      <w:r w:rsidR="00716D42" w:rsidRPr="003407A9">
        <w:rPr>
          <w:noProof/>
        </w:rPr>
        <w:t xml:space="preserve"> </w:t>
      </w:r>
    </w:p>
    <w:p w14:paraId="6AC9B9A2" w14:textId="0EC615AD" w:rsidR="00AF329C" w:rsidRPr="003407A9" w:rsidRDefault="0042434E" w:rsidP="002D07AE">
      <w:pPr>
        <w:pStyle w:val="Ttulo2"/>
        <w:spacing w:line="360" w:lineRule="auto"/>
        <w:jc w:val="both"/>
      </w:pPr>
      <w:r w:rsidRPr="003407A9">
        <w:lastRenderedPageBreak/>
        <w:t>3. Results</w:t>
      </w:r>
    </w:p>
    <w:p w14:paraId="45E370EC" w14:textId="1A5E6B37" w:rsidR="006C6FD2" w:rsidRPr="003407A9" w:rsidRDefault="006C6FD2" w:rsidP="006C6FD2">
      <w:pPr>
        <w:pStyle w:val="Ttulo3"/>
        <w:spacing w:line="360" w:lineRule="auto"/>
        <w:jc w:val="both"/>
      </w:pPr>
      <w:r w:rsidRPr="003407A9">
        <w:t>3.</w:t>
      </w:r>
      <w:r>
        <w:t>1</w:t>
      </w:r>
      <w:r w:rsidRPr="003407A9">
        <w:t xml:space="preserve"> Germination base water potential as a function of microclimate</w:t>
      </w:r>
    </w:p>
    <w:p w14:paraId="416FED45" w14:textId="11220688" w:rsidR="006C6FD2" w:rsidRPr="003407A9" w:rsidRDefault="006C6FD2" w:rsidP="006C6FD2">
      <w:pPr>
        <w:spacing w:line="360" w:lineRule="auto"/>
        <w:ind w:firstLine="709"/>
        <w:jc w:val="both"/>
      </w:pPr>
      <w:r w:rsidRPr="003407A9">
        <w:t xml:space="preserve">We used Bradford’s hydrotime model to calculate the </w:t>
      </w:r>
      <w:r w:rsidRPr="003407A9">
        <w:rPr>
          <w:rFonts w:cstheme="minorHAnsi"/>
        </w:rPr>
        <w:t>ψ</w:t>
      </w:r>
      <w:r w:rsidRPr="003407A9">
        <w:rPr>
          <w:rFonts w:cstheme="minorHAnsi"/>
          <w:vertAlign w:val="subscript"/>
        </w:rPr>
        <w:t>b</w:t>
      </w:r>
      <w:r w:rsidRPr="003407A9">
        <w:rPr>
          <w:rFonts w:cstheme="minorHAnsi"/>
        </w:rPr>
        <w:t xml:space="preserve"> </w:t>
      </w:r>
      <w:r w:rsidRPr="003407A9">
        <w:t xml:space="preserve">for germination for the 12 subpopulations in the fresh treatment and the 12 populations in the after ripened treatment (Table 1). Values of </w:t>
      </w:r>
      <w:r w:rsidRPr="003407A9">
        <w:rPr>
          <w:rFonts w:cstheme="minorHAnsi"/>
        </w:rPr>
        <w:t>ψ</w:t>
      </w:r>
      <w:r w:rsidRPr="003407A9">
        <w:rPr>
          <w:rFonts w:cstheme="minorHAnsi"/>
          <w:vertAlign w:val="subscript"/>
        </w:rPr>
        <w:t>b</w:t>
      </w:r>
      <w:r w:rsidRPr="003407A9">
        <w:rPr>
          <w:rFonts w:cstheme="minorHAnsi"/>
        </w:rPr>
        <w:t xml:space="preserve"> </w:t>
      </w:r>
      <w:r w:rsidRPr="003407A9">
        <w:t xml:space="preserve">were higher (i.e. less water stress-tolerant) in the fresh than in the after ripened seeds (average -0.1 vs -0.4 in those 6 subpopulations that were sown at both storage times) (Table 1). Given the significant interaction between storage treatment and microclimate (measured as GDD; model z = 2.45, </w:t>
      </w:r>
      <w:r w:rsidRPr="00C24554">
        <w:rPr>
          <w:i/>
          <w:iCs/>
          <w:rPrChange w:id="218" w:author="Diana María Cruz Tejada" w:date="2024-02-08T20:57:00Z">
            <w:rPr/>
          </w:rPrChange>
        </w:rPr>
        <w:t>p-value</w:t>
      </w:r>
      <w:r w:rsidRPr="003407A9">
        <w:t xml:space="preserve"> &lt; 0.05), we analysed the relationship between base water potential and GDD separately for fresh and after ripened seeds. For fresh seeds we found no significant relationship (Fig. </w:t>
      </w:r>
      <w:r w:rsidR="004C4467">
        <w:t>4</w:t>
      </w:r>
      <w:r w:rsidRPr="003407A9">
        <w:t xml:space="preserve"> left panel). On the contrary, after ripened seeds showed a significant relationship (z = -1.99, </w:t>
      </w:r>
      <w:r w:rsidRPr="00C24554">
        <w:rPr>
          <w:i/>
          <w:iCs/>
          <w:rPrChange w:id="219" w:author="Diana María Cruz Tejada" w:date="2024-02-08T20:57:00Z">
            <w:rPr/>
          </w:rPrChange>
        </w:rPr>
        <w:t>p-value</w:t>
      </w:r>
      <w:r w:rsidRPr="003407A9">
        <w:t xml:space="preserve"> &lt;0.05) of decreasing </w:t>
      </w:r>
      <w:r w:rsidRPr="003407A9">
        <w:rPr>
          <w:rFonts w:cstheme="minorHAnsi"/>
        </w:rPr>
        <w:t>ψ</w:t>
      </w:r>
      <w:r w:rsidRPr="003407A9">
        <w:rPr>
          <w:rFonts w:cstheme="minorHAnsi"/>
          <w:vertAlign w:val="subscript"/>
        </w:rPr>
        <w:t>b</w:t>
      </w:r>
      <w:r w:rsidRPr="003407A9">
        <w:t xml:space="preserve"> in subpopulations with higher GDD (Fig. 4, right panel). </w:t>
      </w:r>
    </w:p>
    <w:p w14:paraId="5E9E6177" w14:textId="7D7664E8" w:rsidR="00851EE8" w:rsidRPr="003407A9" w:rsidRDefault="00851EE8" w:rsidP="002D07AE">
      <w:pPr>
        <w:pStyle w:val="Ttulo3"/>
        <w:spacing w:line="360" w:lineRule="auto"/>
        <w:jc w:val="both"/>
      </w:pPr>
      <w:r w:rsidRPr="003407A9">
        <w:t>3.</w:t>
      </w:r>
      <w:r w:rsidR="006C6FD2">
        <w:t>2</w:t>
      </w:r>
      <w:r w:rsidR="00031A1A" w:rsidRPr="003407A9">
        <w:t xml:space="preserve"> </w:t>
      </w:r>
      <w:r w:rsidR="00D65736" w:rsidRPr="003407A9">
        <w:t>F</w:t>
      </w:r>
      <w:r w:rsidR="00031A1A" w:rsidRPr="003407A9">
        <w:t>inal germination proportion</w:t>
      </w:r>
      <w:r w:rsidR="00D65736" w:rsidRPr="003407A9">
        <w:t xml:space="preserve"> as a function of storage treatment and water potential</w:t>
      </w:r>
    </w:p>
    <w:p w14:paraId="2FB5F1E7" w14:textId="1E8FF9E8" w:rsidR="00851EE8" w:rsidRDefault="00856CE6" w:rsidP="005F751E">
      <w:pPr>
        <w:spacing w:line="360" w:lineRule="auto"/>
        <w:ind w:firstLine="709"/>
        <w:jc w:val="both"/>
      </w:pPr>
      <w:r w:rsidRPr="003407A9">
        <w:t>Final g</w:t>
      </w:r>
      <w:r w:rsidR="00D94D39" w:rsidRPr="003407A9">
        <w:t xml:space="preserve">ermination was higher </w:t>
      </w:r>
      <w:r w:rsidR="002E576F" w:rsidRPr="003407A9">
        <w:t xml:space="preserve">in </w:t>
      </w:r>
      <w:r w:rsidR="00E02CDF" w:rsidRPr="003407A9">
        <w:t>after ripened</w:t>
      </w:r>
      <w:r w:rsidR="002E576F" w:rsidRPr="003407A9">
        <w:t xml:space="preserve"> </w:t>
      </w:r>
      <w:r w:rsidRPr="003407A9">
        <w:t xml:space="preserve">than in fresh </w:t>
      </w:r>
      <w:r w:rsidR="0038254B" w:rsidRPr="003407A9">
        <w:t>see</w:t>
      </w:r>
      <w:r w:rsidR="002E576F" w:rsidRPr="003407A9">
        <w:t>ds</w:t>
      </w:r>
      <w:r w:rsidR="00716D42" w:rsidRPr="003407A9">
        <w:t xml:space="preserve"> (</w:t>
      </w:r>
      <w:r w:rsidR="0098001B" w:rsidRPr="003407A9">
        <w:t xml:space="preserve">Fig. </w:t>
      </w:r>
      <w:r w:rsidR="004C4467">
        <w:t>5</w:t>
      </w:r>
      <w:r w:rsidR="00D94D39" w:rsidRPr="003407A9">
        <w:t xml:space="preserve">A). </w:t>
      </w:r>
      <w:r w:rsidR="003460A9" w:rsidRPr="003407A9">
        <w:t>W</w:t>
      </w:r>
      <w:r w:rsidR="00FF6F68" w:rsidRPr="003407A9">
        <w:t>ith no water stress (i.e. distilled water</w:t>
      </w:r>
      <w:r w:rsidR="003460A9" w:rsidRPr="003407A9">
        <w:t xml:space="preserve"> treatment</w:t>
      </w:r>
      <w:r w:rsidR="00B46BBF" w:rsidRPr="003407A9">
        <w:t>, WP treatment = 0</w:t>
      </w:r>
      <w:r w:rsidR="00FF6F68" w:rsidRPr="003407A9">
        <w:t xml:space="preserve">) </w:t>
      </w:r>
      <w:r w:rsidR="00AE25C9" w:rsidRPr="003407A9">
        <w:t xml:space="preserve">fresh </w:t>
      </w:r>
      <w:r w:rsidR="0038254B" w:rsidRPr="003407A9">
        <w:t>see</w:t>
      </w:r>
      <w:r w:rsidR="00AE25C9" w:rsidRPr="003407A9">
        <w:t xml:space="preserve">ds only attained </w:t>
      </w:r>
      <w:r w:rsidR="00365485" w:rsidRPr="003407A9">
        <w:t xml:space="preserve">around </w:t>
      </w:r>
      <w:r w:rsidR="00AE25C9" w:rsidRPr="003407A9">
        <w:t>70% germination, while</w:t>
      </w:r>
      <w:r w:rsidR="00B375A2" w:rsidRPr="003407A9">
        <w:t xml:space="preserve"> germination of</w:t>
      </w:r>
      <w:r w:rsidR="00716D42" w:rsidRPr="003407A9">
        <w:t xml:space="preserve"> after </w:t>
      </w:r>
      <w:r w:rsidR="00AE25C9" w:rsidRPr="003407A9">
        <w:t xml:space="preserve">ripened </w:t>
      </w:r>
      <w:r w:rsidR="0038254B" w:rsidRPr="003407A9">
        <w:t>see</w:t>
      </w:r>
      <w:r w:rsidR="00AE25C9" w:rsidRPr="003407A9">
        <w:t>ds</w:t>
      </w:r>
      <w:r w:rsidR="00B375A2" w:rsidRPr="003407A9">
        <w:t xml:space="preserve"> was</w:t>
      </w:r>
      <w:r w:rsidR="00AE25C9" w:rsidRPr="003407A9">
        <w:t xml:space="preserve"> </w:t>
      </w:r>
      <w:r w:rsidR="005F7BAD" w:rsidRPr="003407A9">
        <w:t xml:space="preserve">almost 100%. </w:t>
      </w:r>
      <w:r w:rsidRPr="003407A9">
        <w:t>With increasing water stress, g</w:t>
      </w:r>
      <w:r w:rsidR="00AC1FEB" w:rsidRPr="003407A9">
        <w:t>ermination</w:t>
      </w:r>
      <w:r w:rsidR="001829AF" w:rsidRPr="003407A9">
        <w:t xml:space="preserve"> dropped</w:t>
      </w:r>
      <w:r w:rsidRPr="003407A9">
        <w:t xml:space="preserve"> below 50% </w:t>
      </w:r>
      <w:r w:rsidR="006364B6" w:rsidRPr="003407A9">
        <w:t>at</w:t>
      </w:r>
      <w:r w:rsidR="001829AF" w:rsidRPr="003407A9">
        <w:t xml:space="preserve"> -0.2</w:t>
      </w:r>
      <w:r w:rsidR="00365485" w:rsidRPr="003407A9">
        <w:t xml:space="preserve"> </w:t>
      </w:r>
      <w:r w:rsidR="001829AF" w:rsidRPr="003407A9">
        <w:t xml:space="preserve">MPa </w:t>
      </w:r>
      <w:r w:rsidR="00D94D39" w:rsidRPr="003407A9">
        <w:t xml:space="preserve">in </w:t>
      </w:r>
      <w:r w:rsidR="002E576F" w:rsidRPr="003407A9">
        <w:t xml:space="preserve">fresh </w:t>
      </w:r>
      <w:r w:rsidR="0038254B" w:rsidRPr="003407A9">
        <w:t>see</w:t>
      </w:r>
      <w:r w:rsidR="002E576F" w:rsidRPr="003407A9">
        <w:t>ds</w:t>
      </w:r>
      <w:r w:rsidR="00A50022" w:rsidRPr="003407A9">
        <w:t>,</w:t>
      </w:r>
      <w:r w:rsidR="00D94D39" w:rsidRPr="003407A9">
        <w:t xml:space="preserve"> </w:t>
      </w:r>
      <w:r w:rsidR="005F751E" w:rsidRPr="003407A9">
        <w:t>whereas, in after ripened seeds</w:t>
      </w:r>
      <w:r w:rsidR="00803651" w:rsidRPr="003407A9">
        <w:t>,</w:t>
      </w:r>
      <w:r w:rsidR="005F751E" w:rsidRPr="003407A9">
        <w:t xml:space="preserve"> water stress needed to reach </w:t>
      </w:r>
      <w:r w:rsidR="00D94D39" w:rsidRPr="003407A9">
        <w:t xml:space="preserve">-0.6 </w:t>
      </w:r>
      <w:r w:rsidR="00086133" w:rsidRPr="003407A9">
        <w:t>MPa</w:t>
      </w:r>
      <w:r w:rsidR="006364B6" w:rsidRPr="003407A9">
        <w:t xml:space="preserve"> </w:t>
      </w:r>
      <w:r w:rsidR="005F751E" w:rsidRPr="003407A9">
        <w:t>to cross the same germination threshold</w:t>
      </w:r>
      <w:r w:rsidR="008967F6" w:rsidRPr="003407A9">
        <w:t xml:space="preserve">. </w:t>
      </w:r>
      <w:r w:rsidR="0014677D" w:rsidRPr="003407A9">
        <w:t>At -0.8</w:t>
      </w:r>
      <w:r w:rsidR="00365485" w:rsidRPr="003407A9">
        <w:t xml:space="preserve"> </w:t>
      </w:r>
      <w:r w:rsidR="0014677D" w:rsidRPr="003407A9">
        <w:t xml:space="preserve">MPa and below, germination was negligible in both fresh and after ripened </w:t>
      </w:r>
      <w:r w:rsidR="00086133" w:rsidRPr="003407A9">
        <w:t>see</w:t>
      </w:r>
      <w:r w:rsidR="0014677D" w:rsidRPr="003407A9">
        <w:t xml:space="preserve">ds. </w:t>
      </w:r>
      <w:r w:rsidR="008967F6" w:rsidRPr="003407A9">
        <w:t>Low</w:t>
      </w:r>
      <w:r w:rsidR="00D94D39" w:rsidRPr="003407A9">
        <w:t>er</w:t>
      </w:r>
      <w:r w:rsidR="008967F6" w:rsidRPr="003407A9">
        <w:t xml:space="preserve"> water </w:t>
      </w:r>
      <w:r w:rsidR="009C0BA3" w:rsidRPr="003407A9">
        <w:t xml:space="preserve">potential </w:t>
      </w:r>
      <w:r w:rsidR="008967F6" w:rsidRPr="003407A9">
        <w:t xml:space="preserve">also led to </w:t>
      </w:r>
      <w:r w:rsidR="009C0BA3" w:rsidRPr="003407A9">
        <w:t xml:space="preserve">slower </w:t>
      </w:r>
      <w:r w:rsidR="008967F6" w:rsidRPr="003407A9">
        <w:t xml:space="preserve">germination </w:t>
      </w:r>
      <w:r w:rsidR="009C0BA3" w:rsidRPr="003407A9">
        <w:t>(</w:t>
      </w:r>
      <w:r w:rsidR="0098001B" w:rsidRPr="003407A9">
        <w:t xml:space="preserve">Fig. </w:t>
      </w:r>
      <w:r w:rsidR="004C4467">
        <w:t>5</w:t>
      </w:r>
      <w:r w:rsidR="00D94D39" w:rsidRPr="003407A9">
        <w:t>B</w:t>
      </w:r>
      <w:r w:rsidR="009C0BA3" w:rsidRPr="003407A9">
        <w:t>)</w:t>
      </w:r>
      <w:r w:rsidR="00E06E4A" w:rsidRPr="003407A9">
        <w:t xml:space="preserve">. </w:t>
      </w:r>
      <w:r w:rsidR="009C0BA3" w:rsidRPr="003407A9">
        <w:t xml:space="preserve">GLMMs </w:t>
      </w:r>
      <w:r w:rsidR="00E06E4A" w:rsidRPr="003407A9">
        <w:t xml:space="preserve">confirmed that differences between </w:t>
      </w:r>
      <w:r w:rsidR="0068546B" w:rsidRPr="003407A9">
        <w:t xml:space="preserve">storage </w:t>
      </w:r>
      <w:r w:rsidR="00E06E4A" w:rsidRPr="003407A9">
        <w:t>and water potential treatments</w:t>
      </w:r>
      <w:r w:rsidR="00AE2CA0" w:rsidRPr="003407A9">
        <w:t xml:space="preserve"> </w:t>
      </w:r>
      <w:r w:rsidR="0068546B" w:rsidRPr="003407A9">
        <w:t xml:space="preserve">were statistically significant </w:t>
      </w:r>
      <w:r w:rsidR="00086133" w:rsidRPr="003407A9">
        <w:t>(</w:t>
      </w:r>
      <w:r w:rsidR="00DD4F33" w:rsidRPr="003407A9">
        <w:t>p-value &lt; 0.001</w:t>
      </w:r>
      <w:r w:rsidR="00914382" w:rsidRPr="003407A9">
        <w:t xml:space="preserve"> in both explanatory </w:t>
      </w:r>
      <w:r w:rsidR="00365485" w:rsidRPr="003407A9">
        <w:t xml:space="preserve">fixed </w:t>
      </w:r>
      <w:r w:rsidR="00914382" w:rsidRPr="003407A9">
        <w:t xml:space="preserve">factors and significant interaction, </w:t>
      </w:r>
      <w:r w:rsidR="00086133" w:rsidRPr="003407A9">
        <w:rPr>
          <w:highlight w:val="yellow"/>
        </w:rPr>
        <w:t>S</w:t>
      </w:r>
      <w:r w:rsidR="00AE2CA0" w:rsidRPr="003407A9">
        <w:rPr>
          <w:highlight w:val="yellow"/>
        </w:rPr>
        <w:t>upplementary table xx</w:t>
      </w:r>
      <w:r w:rsidR="00AE2CA0" w:rsidRPr="003407A9">
        <w:t>)</w:t>
      </w:r>
      <w:r w:rsidR="00E06E4A" w:rsidRPr="003407A9">
        <w:t>.</w:t>
      </w:r>
    </w:p>
    <w:p w14:paraId="590F8709" w14:textId="726CC79E" w:rsidR="00430028" w:rsidRPr="003407A9" w:rsidRDefault="00430028" w:rsidP="00430028">
      <w:pPr>
        <w:pStyle w:val="Ttulo3"/>
        <w:spacing w:line="360" w:lineRule="auto"/>
        <w:jc w:val="both"/>
      </w:pPr>
      <w:r w:rsidRPr="003407A9">
        <w:t>3.</w:t>
      </w:r>
      <w:r w:rsidR="00FC0355">
        <w:t>3</w:t>
      </w:r>
      <w:r w:rsidRPr="003407A9">
        <w:t xml:space="preserve"> </w:t>
      </w:r>
      <w:r>
        <w:t>Germination base water potential</w:t>
      </w:r>
      <w:r w:rsidRPr="003407A9">
        <w:t xml:space="preserve"> as a function of </w:t>
      </w:r>
      <w:r>
        <w:t>seed mass</w:t>
      </w:r>
    </w:p>
    <w:p w14:paraId="547ACEE8" w14:textId="004493DC" w:rsidR="00430028" w:rsidRPr="003407A9" w:rsidRDefault="00932868" w:rsidP="005F751E">
      <w:pPr>
        <w:spacing w:line="360" w:lineRule="auto"/>
        <w:ind w:firstLine="709"/>
        <w:jc w:val="both"/>
      </w:pPr>
      <w:r>
        <w:t xml:space="preserve">The measured seed mass obtained from </w:t>
      </w:r>
      <w:r w:rsidRPr="00932868">
        <w:rPr>
          <w:i/>
          <w:iCs/>
        </w:rPr>
        <w:t>D.</w:t>
      </w:r>
      <w:r>
        <w:rPr>
          <w:i/>
          <w:iCs/>
        </w:rPr>
        <w:t xml:space="preserve"> </w:t>
      </w:r>
      <w:r w:rsidRPr="00932868">
        <w:rPr>
          <w:i/>
          <w:iCs/>
        </w:rPr>
        <w:t>langeanus</w:t>
      </w:r>
      <w:r>
        <w:t xml:space="preserve"> subpopulations was not significantly different between those populations</w:t>
      </w:r>
      <w:r w:rsidR="00E576CC">
        <w:t xml:space="preserve"> assigned to fresh storage treatment compared to the after ripened treatment.</w:t>
      </w:r>
      <w:r w:rsidR="00F315DA">
        <w:t xml:space="preserve"> However,</w:t>
      </w:r>
      <w:r w:rsidR="000657F8">
        <w:t xml:space="preserve"> the b</w:t>
      </w:r>
      <w:r w:rsidR="00870DB2">
        <w:t xml:space="preserve">ase water potential </w:t>
      </w:r>
      <w:r w:rsidR="000053C6">
        <w:t>w</w:t>
      </w:r>
      <w:r w:rsidR="005C29D7">
        <w:t>as</w:t>
      </w:r>
      <w:r w:rsidR="000053C6">
        <w:t xml:space="preserve"> modulated by seed mass only </w:t>
      </w:r>
      <w:r w:rsidR="00836594">
        <w:t xml:space="preserve">if we </w:t>
      </w:r>
      <w:r w:rsidR="005C29D7">
        <w:t>consider</w:t>
      </w:r>
      <w:r w:rsidR="00836594">
        <w:t xml:space="preserve"> the responses of after ripened seeds (p</w:t>
      </w:r>
      <w:r w:rsidR="005C29D7">
        <w:t xml:space="preserve">-value = 0.058). The </w:t>
      </w:r>
      <w:r w:rsidR="00AF7CDF">
        <w:t>more disperse responses observe in fresh seeds</w:t>
      </w:r>
      <w:r w:rsidR="000E111C">
        <w:t xml:space="preserve"> did not allow to find any relationship (Fig 6)</w:t>
      </w:r>
      <w:r w:rsidR="000657F8">
        <w:t>.</w:t>
      </w:r>
    </w:p>
    <w:p w14:paraId="72415508" w14:textId="3E501828" w:rsidR="00AA47BB" w:rsidRPr="003407A9" w:rsidRDefault="00AF4FE8" w:rsidP="002D07AE">
      <w:pPr>
        <w:pStyle w:val="Ttulo3"/>
        <w:spacing w:line="360" w:lineRule="auto"/>
        <w:jc w:val="both"/>
      </w:pPr>
      <w:r w:rsidRPr="003407A9">
        <w:t>4. Discussion</w:t>
      </w:r>
    </w:p>
    <w:p w14:paraId="3F275467" w14:textId="421452D9" w:rsidR="000C1D5E" w:rsidRPr="003407A9" w:rsidRDefault="00197142" w:rsidP="00C33D49">
      <w:pPr>
        <w:spacing w:line="360" w:lineRule="auto"/>
        <w:ind w:firstLine="709"/>
        <w:jc w:val="both"/>
      </w:pPr>
      <w:r w:rsidRPr="003407A9">
        <w:t xml:space="preserve">Our study </w:t>
      </w:r>
      <w:r w:rsidR="0021025F" w:rsidRPr="003407A9">
        <w:t xml:space="preserve">confirms our </w:t>
      </w:r>
      <w:r w:rsidR="00F710A5">
        <w:t xml:space="preserve">primary </w:t>
      </w:r>
      <w:r w:rsidR="0021025F" w:rsidRPr="003407A9">
        <w:t xml:space="preserve">prediction </w:t>
      </w:r>
      <w:r w:rsidRPr="003407A9">
        <w:t xml:space="preserve">that wild </w:t>
      </w:r>
      <w:r w:rsidR="0021025F" w:rsidRPr="003407A9">
        <w:t>sub</w:t>
      </w:r>
      <w:r w:rsidRPr="003407A9">
        <w:t xml:space="preserve">populations of </w:t>
      </w:r>
      <w:r w:rsidRPr="003407A9">
        <w:rPr>
          <w:i/>
        </w:rPr>
        <w:t>D. langeanus</w:t>
      </w:r>
      <w:r w:rsidR="00326D2D" w:rsidRPr="003407A9">
        <w:t xml:space="preserve"> </w:t>
      </w:r>
      <w:r w:rsidR="0021025F" w:rsidRPr="003407A9">
        <w:t xml:space="preserve">from warmer and drier subpopulations have lower base water potentials for germination, </w:t>
      </w:r>
      <w:del w:id="220" w:author="Diana María Cruz Tejada" w:date="2024-02-08T21:00:00Z">
        <w:r w:rsidR="0021025F" w:rsidRPr="003407A9" w:rsidDel="00C24554">
          <w:delText>corroborating our</w:delText>
        </w:r>
        <w:r w:rsidR="001C4587" w:rsidRPr="003407A9" w:rsidDel="00C24554">
          <w:delText xml:space="preserve"> primary</w:delText>
        </w:r>
        <w:r w:rsidR="0021025F" w:rsidRPr="003407A9" w:rsidDel="00C24554">
          <w:delText xml:space="preserve"> hypothesis</w:delText>
        </w:r>
      </w:del>
      <w:ins w:id="221" w:author="Diana María Cruz Tejada" w:date="2024-02-08T21:00:00Z">
        <w:r w:rsidR="00C24554">
          <w:t xml:space="preserve">indicating </w:t>
        </w:r>
      </w:ins>
      <w:del w:id="222" w:author="Diana María Cruz Tejada" w:date="2024-02-08T21:00:00Z">
        <w:r w:rsidR="0021025F" w:rsidRPr="003407A9" w:rsidDel="00C24554">
          <w:delText xml:space="preserve"> </w:delText>
        </w:r>
      </w:del>
      <w:r w:rsidR="0021025F" w:rsidRPr="003407A9">
        <w:t xml:space="preserve">that germination responses to water stress show functional intraspecific variability along local water availability </w:t>
      </w:r>
      <w:r w:rsidR="008252EC" w:rsidRPr="003407A9">
        <w:t>micro</w:t>
      </w:r>
      <w:r w:rsidR="0021025F" w:rsidRPr="003407A9">
        <w:t>gradients</w:t>
      </w:r>
      <w:r w:rsidR="008252EC" w:rsidRPr="003407A9">
        <w:t>.</w:t>
      </w:r>
      <w:r w:rsidRPr="003407A9">
        <w:t xml:space="preserve"> </w:t>
      </w:r>
      <w:r w:rsidR="001F6815" w:rsidRPr="003407A9">
        <w:t xml:space="preserve">The lower </w:t>
      </w:r>
      <w:r w:rsidR="001F6815" w:rsidRPr="003407A9">
        <w:lastRenderedPageBreak/>
        <w:t>base water potential (i.e. ability to germinate with less water available) observed in subpopulations from warmer</w:t>
      </w:r>
      <w:r w:rsidR="004011FF" w:rsidRPr="003407A9">
        <w:t xml:space="preserve"> and drier</w:t>
      </w:r>
      <w:r w:rsidR="001F6815" w:rsidRPr="003407A9">
        <w:t xml:space="preserve"> microclimatic conditions suggests either a potential local adaptation or a wide phenotypic plasticity even at the microscale (i.e. some subpopulations were only 10 m apart). </w:t>
      </w:r>
      <w:r w:rsidR="00FF79B3" w:rsidRPr="003407A9">
        <w:t xml:space="preserve">Although intraspecific trait </w:t>
      </w:r>
      <w:r w:rsidR="008252EC" w:rsidRPr="003407A9">
        <w:t xml:space="preserve">variability </w:t>
      </w:r>
      <w:r w:rsidR="00FF79B3" w:rsidRPr="003407A9">
        <w:t xml:space="preserve">has been previously stated to be strongly driven by microenvironmental heterogeneity </w:t>
      </w:r>
      <w:r w:rsidR="00835869" w:rsidRPr="003407A9">
        <w:fldChar w:fldCharType="begin" w:fldLock="1"/>
      </w:r>
      <w:r w:rsidR="003C2CAC" w:rsidRPr="003407A9">
        <w:instrText>ADDIN CSL_CITATION {"citationItems":[{"id":"ITEM-1","itemData":{"DOI":"10.1093/aob/mcab011","ISSN":"10958290","PMID":"33507251","abstract":"Background: Investigating the causes and consequences of intraspecific trait variation (ITV) in plants is not novel, as it has long been recognized that such variation shapes biotic and abiotic interactions. While evolutionary and population biology have extensively investigated ITV, only in the last 10 years has interest in ITV surged within community and comparative ecology. Scope: Despite this recent interest, still lacking are thorough descriptions of ITV's extent, the spatial and temporal structure of ITV, and stronger connections between ITV and community and ecosystem properties. Our primary aim in this review is to synthesize the recent literature and ask: (1) How extensive is intraspecific variation in traits across scales, and what underlying mechanisms drive this variation? (2) How does this variation impact higher-order ecological processes (e.g. population dynamics, community assembly, invasion, ecosystem productivity)? (3) What are the consequences of ignoring ITV and how can these be mitigated? and (4) What are the most pressing research questions, and how can current practices be modified to suit our research needs? Our secondary aim is to target diverse and underrepresented traits and plant organs, including anatomy, wood, roots, hydraulics, reproduction and secondary chemistry. In addressing these aims, we showcase papers from the Special Issue. Conclusions: Plant ITV plays a key role in determining individual and population performance, species interactions, community structure and assembly, and ecosystem properties. Its extent varies widely across species, traits and environments, and it remains difficult to develop a predictive model for ITV that is broadly applicable. Systematically characterizing the sources (e.g. ontogeny, population differences) of ITV will be a vital step forward towards identifying generalities and the underlying mechanisms that shape ITV. While the use of species means to link traits to higher-order processes may be appropriate in many cases, such approaches can obscure potentially meaningful variation. We urge the reporting of individual replicates and population means in online data repositories, a greater consideration of the mechanisms that enhance and constrain ITV's extent, and studies that span sub-disciplines.","author":[{"dropping-particle":"","family":"Westerband","given":"A. C.","non-dropping-particle":"","parse-names":false,"suffix":""},{"dropping-particle":"","family":"Funk","given":"J. L.","non-dropping-particle":"","parse-names":false,"suffix":""},{"dropping-particle":"","family":"Barton","given":"K. E.","non-dropping-particle":"","parse-names":false,"suffix":""}],"container-title":"Annals of Botany","id":"ITEM-1","issue":"4","issued":{"date-parts":[["2021"]]},"page":"397-410","title":"Intraspecific trait variation in plants: A renewed focus on its role in ecological processes","type":"article-journal","volume":"127"},"uris":["http://www.mendeley.com/documents/?uuid=3ab07b2c-d6b6-47de-b823-2b3a64131a25"]}],"mendeley":{"formattedCitation":"(Westerband et al. 2021)","plainTextFormattedCitation":"(Westerband et al. 2021)","previouslyFormattedCitation":"(Westerband et al. 2021)"},"properties":{"noteIndex":0},"schema":"https://github.com/citation-style-language/schema/raw/master/csl-citation.json"}</w:instrText>
      </w:r>
      <w:r w:rsidR="00835869" w:rsidRPr="003407A9">
        <w:fldChar w:fldCharType="separate"/>
      </w:r>
      <w:r w:rsidR="00835869" w:rsidRPr="003407A9">
        <w:rPr>
          <w:noProof/>
        </w:rPr>
        <w:t>(Westerband et al. 2021)</w:t>
      </w:r>
      <w:r w:rsidR="00835869" w:rsidRPr="003407A9">
        <w:fldChar w:fldCharType="end"/>
      </w:r>
      <w:ins w:id="223" w:author="Diana María Cruz Tejada" w:date="2024-02-08T21:01:00Z">
        <w:r w:rsidR="00C24554">
          <w:t xml:space="preserve">, </w:t>
        </w:r>
      </w:ins>
      <w:del w:id="224" w:author="Diana María Cruz Tejada" w:date="2024-02-08T21:01:00Z">
        <w:r w:rsidR="00FF79B3" w:rsidRPr="003407A9" w:rsidDel="00C24554">
          <w:delText>; t</w:delText>
        </w:r>
        <w:r w:rsidRPr="003407A9" w:rsidDel="00C24554">
          <w:delText>o our knowledge</w:delText>
        </w:r>
        <w:r w:rsidR="00D72942" w:rsidRPr="003407A9" w:rsidDel="00C24554">
          <w:delText>,</w:delText>
        </w:r>
        <w:r w:rsidRPr="003407A9" w:rsidDel="00C24554">
          <w:delText xml:space="preserve"> </w:delText>
        </w:r>
      </w:del>
      <w:r w:rsidR="008252EC" w:rsidRPr="003407A9">
        <w:t xml:space="preserve">this </w:t>
      </w:r>
      <w:r w:rsidRPr="003407A9">
        <w:t>is th</w:t>
      </w:r>
      <w:r w:rsidR="00FF79B3" w:rsidRPr="003407A9">
        <w:t xml:space="preserve">e first time that subpopulation </w:t>
      </w:r>
      <w:r w:rsidR="00D02CEC" w:rsidRPr="003407A9">
        <w:t>variability</w:t>
      </w:r>
      <w:r w:rsidRPr="003407A9">
        <w:t xml:space="preserve"> at </w:t>
      </w:r>
      <w:r w:rsidR="00DD04B2" w:rsidRPr="003407A9">
        <w:t xml:space="preserve">the </w:t>
      </w:r>
      <w:r w:rsidRPr="003407A9">
        <w:t xml:space="preserve">microscale level has been </w:t>
      </w:r>
      <w:r w:rsidR="00DD04B2" w:rsidRPr="003407A9">
        <w:t xml:space="preserve">reported for regeneration traits </w:t>
      </w:r>
      <w:r w:rsidR="00FF79B3" w:rsidRPr="003407A9">
        <w:t>in alpine areas</w:t>
      </w:r>
      <w:r w:rsidRPr="003407A9">
        <w:t>.</w:t>
      </w:r>
      <w:r w:rsidR="00730140" w:rsidRPr="003407A9">
        <w:t xml:space="preserve"> </w:t>
      </w:r>
      <w:r w:rsidR="00B33D8D" w:rsidRPr="003407A9">
        <w:t xml:space="preserve">The fact that this </w:t>
      </w:r>
      <w:r w:rsidR="00390960" w:rsidRPr="003407A9">
        <w:t xml:space="preserve">variability shows functional significance along water stress gradient </w:t>
      </w:r>
      <w:r w:rsidR="00A15422" w:rsidRPr="003407A9">
        <w:t>supports</w:t>
      </w:r>
      <w:r w:rsidR="00390960" w:rsidRPr="003407A9">
        <w:t xml:space="preserve"> that the base water potential is a functional trait with</w:t>
      </w:r>
      <w:r w:rsidR="00A15422" w:rsidRPr="003407A9">
        <w:t xml:space="preserve"> important consequences for individual fitness</w:t>
      </w:r>
      <w:r w:rsidR="00A24584" w:rsidRPr="003407A9">
        <w:t xml:space="preserve"> </w:t>
      </w:r>
      <w:r w:rsidR="003C2CAC" w:rsidRPr="003407A9">
        <w:fldChar w:fldCharType="begin" w:fldLock="1"/>
      </w:r>
      <w:r w:rsidR="0046301F" w:rsidRPr="003407A9">
        <w:instrText>ADDIN CSL_CITATION {"citationItems":[{"id":"ITEM-1","itemData":{"author":[{"dropping-particle":"","family":"Violle","given":"Cyrille","non-dropping-particle":"","parse-names":false,"suffix":""},{"dropping-particle":"","family":"Navas","given":"Marie-laure","non-dropping-particle":"","parse-names":false,"suffix":""},{"dropping-particle":"","family":"Vile","given":"Denis","non-dropping-particle":"","parse-names":false,"suffix":""},{"dropping-particle":"","family":"Kazakou","given":"Elena","non-dropping-particle":"","parse-names":false,"suffix":""},{"dropping-particle":"","family":"Fortunel","given":"Claire","non-dropping-particle":"","parse-names":false,"suffix":""},{"dropping-particle":"","family":"Hummel","given":"Irène","non-dropping-particle":"","parse-names":false,"suffix":""},{"dropping-particle":"","family":"Garnier","given":"Eric","non-dropping-particle":"","parse-names":false,"suffix":""},{"dropping-particle":"","family":"Oikos","given":"Source","non-dropping-particle":"","parse-names":false,"suffix":""},{"dropping-particle":"","family":"May","given":"No","non-dropping-particle":"","parse-names":false,"suffix":""},{"dropping-particle":"","family":"Violle","given":"Cyrille","non-dropping-particle":"","parse-names":false,"suffix":""},{"dropping-particle":"","family":"Navas","given":"Marie-laure","non-dropping-particle":"","parse-names":false,"suffix":""},{"dropping-particle":"","family":"Vile","given":"Denis","non-dropping-particle":"","parse-names":false,"suffix":""},{"dropping-particle":"","family":"Kazakou","given":"Elena","non-dropping-particle":"","parse-names":false,"suffix":""},{"dropping-particle":"","family":"Fortunel","given":"Claire","non-dropping-particle":"","parse-names":false,"suffix":""}],"container-title":"Oikos","id":"ITEM-1","issue":"5","issued":{"date-parts":[["2007"]]},"page":"882-892","title":"Nordic Society Oikos Let the Concept of Trait Be Functional ! Published by : Wiley on behalf of Nordic Society Oikos Linked references are available on JSTOR for this article : Let the concept of trait be functional !","type":"article-journal","volume":"116"},"uris":["http://www.mendeley.com/documents/?uuid=ab7706a6-ab17-4063-9e72-3e14bb516cd5"]}],"mendeley":{"formattedCitation":"(Violle et al. 2007)","plainTextFormattedCitation":"(Violle et al. 2007)","previouslyFormattedCitation":"(Violle et al. 2007)"},"properties":{"noteIndex":0},"schema":"https://github.com/citation-style-language/schema/raw/master/csl-citation.json"}</w:instrText>
      </w:r>
      <w:r w:rsidR="003C2CAC" w:rsidRPr="003407A9">
        <w:fldChar w:fldCharType="separate"/>
      </w:r>
      <w:r w:rsidR="003C2CAC" w:rsidRPr="003407A9">
        <w:rPr>
          <w:noProof/>
        </w:rPr>
        <w:t>(Violle et al. 2007)</w:t>
      </w:r>
      <w:r w:rsidR="003C2CAC" w:rsidRPr="003407A9">
        <w:fldChar w:fldCharType="end"/>
      </w:r>
      <w:r w:rsidR="004B6315" w:rsidRPr="003407A9">
        <w:t xml:space="preserve"> </w:t>
      </w:r>
      <w:r w:rsidR="00A15422" w:rsidRPr="003407A9">
        <w:t xml:space="preserve">and </w:t>
      </w:r>
      <w:r w:rsidR="00A32648" w:rsidRPr="003407A9">
        <w:t>species occurrence patterns at the local scale (</w:t>
      </w:r>
      <w:commentRangeStart w:id="225"/>
      <w:commentRangeStart w:id="226"/>
      <w:r w:rsidR="00A32648" w:rsidRPr="003407A9">
        <w:t>https://doi.org/10.1073/pnas.141544211</w:t>
      </w:r>
      <w:commentRangeEnd w:id="225"/>
      <w:r w:rsidR="00D834A7" w:rsidRPr="003407A9">
        <w:rPr>
          <w:rStyle w:val="Refdecomentario"/>
        </w:rPr>
        <w:commentReference w:id="225"/>
      </w:r>
      <w:commentRangeEnd w:id="226"/>
      <w:r w:rsidR="00C24554">
        <w:rPr>
          <w:rStyle w:val="Refdecomentario"/>
        </w:rPr>
        <w:commentReference w:id="226"/>
      </w:r>
      <w:r w:rsidR="00A32648" w:rsidRPr="003407A9">
        <w:t>).</w:t>
      </w:r>
    </w:p>
    <w:p w14:paraId="5A138657" w14:textId="73B96DF6" w:rsidR="000C1D5E" w:rsidRPr="003407A9" w:rsidRDefault="00AE1351" w:rsidP="005C200F">
      <w:pPr>
        <w:spacing w:line="360" w:lineRule="auto"/>
        <w:ind w:firstLine="709"/>
        <w:jc w:val="both"/>
      </w:pPr>
      <w:r w:rsidRPr="003407A9">
        <w:t>The higher germination</w:t>
      </w:r>
      <w:r w:rsidR="00F94837" w:rsidRPr="003407A9">
        <w:t xml:space="preserve"> we observed</w:t>
      </w:r>
      <w:r w:rsidR="003224FB" w:rsidRPr="003407A9">
        <w:t xml:space="preserve"> </w:t>
      </w:r>
      <w:r w:rsidR="00185B4B" w:rsidRPr="003407A9">
        <w:t>in after</w:t>
      </w:r>
      <w:r w:rsidR="003751F2">
        <w:t xml:space="preserve"> </w:t>
      </w:r>
      <w:r w:rsidR="00185B4B" w:rsidRPr="003407A9">
        <w:t xml:space="preserve">ripened seeds </w:t>
      </w:r>
      <w:r w:rsidR="00791C07" w:rsidRPr="003407A9">
        <w:t xml:space="preserve">across all </w:t>
      </w:r>
      <w:r w:rsidR="00461519" w:rsidRPr="003407A9">
        <w:t>water potential</w:t>
      </w:r>
      <w:r w:rsidR="00791C07" w:rsidRPr="003407A9">
        <w:t xml:space="preserve"> treatments </w:t>
      </w:r>
      <w:r w:rsidR="001F419F" w:rsidRPr="003407A9">
        <w:t xml:space="preserve">supports </w:t>
      </w:r>
      <w:r w:rsidR="00AE1C7F" w:rsidRPr="003407A9">
        <w:t>our secondary hypothesis of</w:t>
      </w:r>
      <w:r w:rsidR="003224FB" w:rsidRPr="003407A9">
        <w:t xml:space="preserve"> </w:t>
      </w:r>
      <w:r w:rsidR="00461519" w:rsidRPr="003407A9">
        <w:t>a low</w:t>
      </w:r>
      <w:r w:rsidR="003224FB" w:rsidRPr="003407A9">
        <w:t xml:space="preserve"> level of dormancy in fresh </w:t>
      </w:r>
      <w:r w:rsidR="003224FB" w:rsidRPr="003407A9">
        <w:rPr>
          <w:i/>
          <w:iCs/>
        </w:rPr>
        <w:t>D.</w:t>
      </w:r>
      <w:r w:rsidRPr="003407A9">
        <w:rPr>
          <w:i/>
          <w:iCs/>
        </w:rPr>
        <w:t xml:space="preserve"> </w:t>
      </w:r>
      <w:r w:rsidR="003224FB" w:rsidRPr="003407A9">
        <w:rPr>
          <w:i/>
          <w:iCs/>
        </w:rPr>
        <w:t>langeanus</w:t>
      </w:r>
      <w:r w:rsidR="003224FB" w:rsidRPr="003407A9">
        <w:t xml:space="preserve"> seeds that </w:t>
      </w:r>
      <w:r w:rsidR="001F419F" w:rsidRPr="003407A9">
        <w:t xml:space="preserve">is </w:t>
      </w:r>
      <w:r w:rsidR="003224FB" w:rsidRPr="003407A9">
        <w:t>alleviated by a short period of after-ripening (</w:t>
      </w:r>
      <w:r w:rsidR="00C67F63" w:rsidRPr="003407A9">
        <w:t>35 days).</w:t>
      </w:r>
      <w:r w:rsidR="00185B4B" w:rsidRPr="003407A9">
        <w:t xml:space="preserve"> </w:t>
      </w:r>
      <w:r w:rsidR="000178E0" w:rsidRPr="003407A9">
        <w:t>S</w:t>
      </w:r>
      <w:r w:rsidR="005F516D" w:rsidRPr="003407A9">
        <w:t xml:space="preserve">eeds </w:t>
      </w:r>
      <w:r w:rsidR="000178E0" w:rsidRPr="003407A9">
        <w:t xml:space="preserve">drastically </w:t>
      </w:r>
      <w:r w:rsidR="005F516D" w:rsidRPr="003407A9">
        <w:t>change</w:t>
      </w:r>
      <w:r w:rsidR="00461519" w:rsidRPr="003407A9">
        <w:t>d</w:t>
      </w:r>
      <w:r w:rsidR="005F516D" w:rsidRPr="003407A9">
        <w:t xml:space="preserve"> their </w:t>
      </w:r>
      <w:r w:rsidR="00D07C94" w:rsidRPr="003407A9">
        <w:t xml:space="preserve">germination </w:t>
      </w:r>
      <w:r w:rsidR="005F516D" w:rsidRPr="003407A9">
        <w:t xml:space="preserve">responses in a month, </w:t>
      </w:r>
      <w:r w:rsidR="00361028" w:rsidRPr="003407A9">
        <w:t xml:space="preserve">suggesting notable </w:t>
      </w:r>
      <w:r w:rsidR="005F516D" w:rsidRPr="003407A9">
        <w:t xml:space="preserve">ecological </w:t>
      </w:r>
      <w:r w:rsidR="00361028" w:rsidRPr="003407A9">
        <w:t>implica</w:t>
      </w:r>
      <w:r w:rsidR="004A27FC" w:rsidRPr="003407A9">
        <w:t>t</w:t>
      </w:r>
      <w:r w:rsidR="00361028" w:rsidRPr="003407A9">
        <w:t xml:space="preserve">ions of </w:t>
      </w:r>
      <w:r w:rsidR="004A27FC" w:rsidRPr="003407A9">
        <w:t>rainfall</w:t>
      </w:r>
      <w:r w:rsidR="00D07C94" w:rsidRPr="003407A9">
        <w:t xml:space="preserve"> </w:t>
      </w:r>
      <w:r w:rsidR="00D72942" w:rsidRPr="003407A9">
        <w:t xml:space="preserve">timing </w:t>
      </w:r>
      <w:r w:rsidR="00D07C94" w:rsidRPr="003407A9">
        <w:t>in alpine water-limited environments</w:t>
      </w:r>
      <w:r w:rsidR="004A27FC" w:rsidRPr="003407A9">
        <w:t xml:space="preserve">. If rain episodes </w:t>
      </w:r>
      <w:r w:rsidR="00D005DB" w:rsidRPr="003407A9">
        <w:t>occur</w:t>
      </w:r>
      <w:r w:rsidR="004A27FC" w:rsidRPr="003407A9">
        <w:t xml:space="preserve"> </w:t>
      </w:r>
      <w:r w:rsidR="00D8739C" w:rsidRPr="003407A9">
        <w:t xml:space="preserve">concurrently with dispersal, or shortly thereafter, </w:t>
      </w:r>
      <w:r w:rsidR="00817ED3" w:rsidRPr="003407A9">
        <w:t xml:space="preserve">the dormant </w:t>
      </w:r>
      <w:r w:rsidR="00054313" w:rsidRPr="003407A9">
        <w:t>part of the seed population will fail to germinate despite the moistened soils</w:t>
      </w:r>
      <w:r w:rsidR="00830767" w:rsidRPr="003407A9">
        <w:t xml:space="preserve"> and favourable temperatures</w:t>
      </w:r>
      <w:r w:rsidR="003C157C">
        <w:t xml:space="preserve">. Our results indicate </w:t>
      </w:r>
      <w:r w:rsidR="000F5C4B" w:rsidRPr="003407A9">
        <w:t xml:space="preserve">a type of </w:t>
      </w:r>
      <w:r w:rsidR="00830767" w:rsidRPr="003407A9">
        <w:t>d</w:t>
      </w:r>
      <w:r w:rsidR="00786102" w:rsidRPr="003407A9">
        <w:t>evelopmental delay</w:t>
      </w:r>
      <w:r w:rsidR="00830767" w:rsidRPr="003407A9">
        <w:t xml:space="preserve"> </w:t>
      </w:r>
      <w:r w:rsidR="00786102" w:rsidRPr="003407A9">
        <w:t>(</w:t>
      </w:r>
      <w:r w:rsidR="00830767" w:rsidRPr="003407A9">
        <w:t>i.e. a condition in which physiological development is arrested in conditions that are otherwise favourable,</w:t>
      </w:r>
      <w:r w:rsidR="000F121D" w:rsidRPr="003407A9">
        <w:t xml:space="preserve"> </w:t>
      </w:r>
      <w:r w:rsidR="0046301F" w:rsidRPr="003407A9">
        <w:fldChar w:fldCharType="begin" w:fldLock="1"/>
      </w:r>
      <w:r w:rsidR="005D73E9" w:rsidRPr="003407A9">
        <w:instrText>ADDIN CSL_CITATION {"citationItems":[{"id":"ITEM-1","itemData":{"DOI":"10.1073/pnas.87.3.1139","ISSN":"00278424","PMID":"2300574","abstract":"Many organisms delay the initiation of reproduction even though such delay is not adaptive in a constant environment. Theoretical arguments in this paper show that delaying reproduction can increase fitness in a sufficiently variable environment. This paper uses stochastic demography to analyze the fluctuating population structure produced by environmental uncertainty. The results explain previously puzzling features of life cycle delays observed in nature, predicting that populations of the same species living in environments of differing harshness can display different life history phenotypes, a number of distinct life history phenotypes can coexist neutrally within a single population, and genetic polymorphisms are easily maintained if heterozygotes have intermediate life history phenotypes.","author":[{"dropping-particle":"","family":"Tuljapurkar","given":"Shripad","non-dropping-particle":"","parse-names":false,"suffix":""}],"container-title":"Proceedings of the National Academy of Sciences of the United States of America","id":"ITEM-1","issue":"3","issued":{"date-parts":[["1990"]]},"page":"1139-1143","title":"Delayed reproduction and fitness in variable environments","type":"article-journal","volume":"87"},"uris":["http://www.mendeley.com/documents/?uuid=31efd0a5-c6cd-45aa-ab54-9fdfe87cd6f2"]},{"id":"ITEM-2","itemData":{"DOI":"10.1016/S0304-3800(00)00288-X","abstract":"We compare two modes of ‘escape in time’ from an unpredictable environment: developmental delay (‘stay young’) such as seed dormancy, and reproductive delay (‘age gracefully’) such as delayed flowering. We find that developmental delay and reproductive delay are symmetric with respect to fitness i.e. they have the same effect on growth rate if they have equal costs, and if the environmental pattern is time-reversible. We describe this property by saying that if one kind of delay is an ‘escape into the future’, the other is an ‘escape into the past’. When the costs of the two kinds of delay are equal, and we add a little delay to a life cycle that has none, the increase in growth rate is equal whether we add developmental delay, reproductive delay, or a combination of the two. When the costs of delay are equal, and we consider a life cycle that has just one form of delay, the largest gain in fitness tends to come from an increase in the delay that is already present. Thus, changes in the amount of delay tend to be self-reinforcing. Hence we expect evolution to lead to an entrainment so that life cycles will often contain mainly one or other kind of delay. As the amount of delay increases, the growth rate reaches a maximum that may be regarded as an ESS, and then falls. Geometrically, this maximum is a ‘ridge’ on the fitness surface when environments are moderately variable i.e. there are many combinations of delays that yield the maximum growth rate. When the environment becomes highly variable, or strongly positively autocorrelated, this ‘ridge’ is replaced by a pair of ‘peaks’. Two combinations of delay then lead to the highest growth rate, one where reproductive delay is dominant and one where developmental delay is dominant.","author":[{"dropping-particle":"","family":"Tuljapurkar","given":"Shripad","non-dropping-particle":"","parse-names":false,"suffix":""},{"dropping-particle":"","family":"Wiener","given":"Pamela","non-dropping-particle":"","parse-names":false,"suffix":""}],"container-title":"Ecological Modelling","id":"ITEM-2","issue":"1-2","issued":{"date-parts":[["2000"]]},"page":"143-159","title":"Escape in time: stay young or age gracefully?","type":"article-journal","volume":"133"},"uris":["http://www.mendeley.com/documents/?uuid=43a4c6d8-c36f-40e0-98ee-b09c700427b3"]}],"mendeley":{"formattedCitation":"(Tuljapurkar 1990; Tuljapurkar &amp; Wiener 2000)","plainTextFormattedCitation":"(Tuljapurkar 1990; Tuljapurkar &amp; Wiener 2000)","previouslyFormattedCitation":"(Tuljapurkar 1990; Tuljapurkar &amp; Wiener 2000)"},"properties":{"noteIndex":0},"schema":"https://github.com/citation-style-language/schema/raw/master/csl-citation.json"}</w:instrText>
      </w:r>
      <w:r w:rsidR="0046301F" w:rsidRPr="003407A9">
        <w:fldChar w:fldCharType="separate"/>
      </w:r>
      <w:r w:rsidR="0046301F" w:rsidRPr="003407A9">
        <w:rPr>
          <w:noProof/>
        </w:rPr>
        <w:t>(Tuljapurkar 1990; Tuljapurkar &amp; Wiener 2000)</w:t>
      </w:r>
      <w:r w:rsidR="0046301F" w:rsidRPr="003407A9">
        <w:fldChar w:fldCharType="end"/>
      </w:r>
      <w:r w:rsidR="0046301F" w:rsidRPr="003407A9">
        <w:t xml:space="preserve"> </w:t>
      </w:r>
      <w:r w:rsidR="005213B9" w:rsidRPr="003407A9">
        <w:t>which has been interpreted as a type of</w:t>
      </w:r>
      <w:r w:rsidR="000F5C4B" w:rsidRPr="003407A9">
        <w:t xml:space="preserve"> bet-hedging in face of unpredictable disturbances</w:t>
      </w:r>
      <w:r w:rsidR="00995260" w:rsidRPr="003407A9">
        <w:t xml:space="preserve"> </w:t>
      </w:r>
      <w:r w:rsidR="005D73E9" w:rsidRPr="003407A9">
        <w:fldChar w:fldCharType="begin" w:fldLock="1"/>
      </w:r>
      <w:r w:rsidR="001B0819" w:rsidRPr="003407A9">
        <w:instrText>ADDIN CSL_CITATION {"citationItems":[{"id":"ITEM-1","itemData":{"DOI":"10.1086/284795","ISSN":"00030147","abstract":"Seed size, dormancy, and dispersal share 3 population-dynamic functions in temporally and spatially varying environments: risk reduction of bet hedging, escape from crowding, and escape from sib competition. A model was developed to explore ways they may interact to reduce risk. The risk-reducing properties of these seed traits evolve only in response to global temporal variance. Thus, to understand how selection impinges on the seed traits, creating fitness interactions, one must understand the factors contributing to global temporal variance and how they are mitigated by the various seed traits. Since the traits interact to reduce variance, arbitarily fixing any 1 trait at different values alters the fitness-maximizing values of the others, resulting in trade-offs among traits. The authors explore how changes in the number of independent environmental patches, probability of favorable conditions, radius of dispersal, and spatial and temporal autocorrelation of environmental conditions alter selection on the interacting syndrome of seed traits. -from Authors","author":[{"dropping-particle":"","family":"Venable","given":"D. L.","non-dropping-particle":"","parse-names":false,"suffix":""},{"dropping-particle":"","family":"Brown","given":"J. S.","non-dropping-particle":"","parse-names":false,"suffix":""}],"container-title":"American Naturalist","id":"ITEM-1","issue":"3","issued":{"date-parts":[["1988"]]},"page":"360-384","title":"The selective interactions of dispersal, dormancy, and seed size as adaptations for reducing risk in variable environments","type":"article-journal","volume":"131"},"uris":["http://www.mendeley.com/documents/?uuid=9b205ad5-5881-44d8-af73-25c43b20a3f0"]},{"id":"ITEM-2","itemData":{"DOI":"10.1111/ele.12241","ISSN":"14610248","PMID":"24393387","abstract":"In bet hedging, organisms sacrifice short-term success to reduce the long-term variance in success. Delayed germination is the classic example of bet hedging, in which a fraction of seeds remain dormant as a hedge against the risk of complete reproductive failure. Here, we investigate the adaptive nature of delayed germination as a bet hedging strategy using long-term demographic data on Sonoran Desert winter annual plants. Using stochastic population models, we estimate fitness as a function of delayed germination and identify evolutionarily stable strategies for 12 abundant species in the community. Results indicate that delayed germination meets the criteria as a bet hedging strategy for all species. Density-dependent models, but not density-independent ones, predicted optimal germination strategies that correspond remarkably well with observed patterns. By incorporating naturally occurring variation in seed and seedling dynamics, our results present a rigorous test of bet hedging theory within the relevant environmental context.© 2014 John Wiley &amp; Sons Ltd/CNRS.","author":[{"dropping-particle":"","family":"Gremer","given":"Jennifer R.","non-dropping-particle":"","parse-names":false,"suffix":""},{"dropping-particle":"","family":"Venable","given":"D. Lawrence","non-dropping-particle":"","parse-names":false,"suffix":""}],"container-title":"Ecology Letters","id":"ITEM-2","issue":"3","issued":{"date-parts":[["2014"]]},"page":"380-387","title":"Bet hedging in desert winter annual plants: Optimal germination strategies in a variable environment","type":"article-journal","volume":"17"},"uris":["http://www.mendeley.com/documents/?uuid=8893996b-854e-46ce-9a15-b846b1049f22"]}],"mendeley":{"formattedCitation":"(Venable &amp; Brown 1988; Gremer &amp; Venable 2014)","plainTextFormattedCitation":"(Venable &amp; Brown 1988; Gremer &amp; Venable 2014)","previouslyFormattedCitation":"(Venable &amp; Brown 1988; Gremer &amp; Venable 2014)"},"properties":{"noteIndex":0},"schema":"https://github.com/citation-style-language/schema/raw/master/csl-citation.json"}</w:instrText>
      </w:r>
      <w:r w:rsidR="005D73E9" w:rsidRPr="003407A9">
        <w:fldChar w:fldCharType="separate"/>
      </w:r>
      <w:r w:rsidR="005D73E9" w:rsidRPr="003407A9">
        <w:rPr>
          <w:noProof/>
        </w:rPr>
        <w:t>(Venable &amp; Brown 1988; Gremer &amp; Venable 2014)</w:t>
      </w:r>
      <w:r w:rsidR="005D73E9" w:rsidRPr="003407A9">
        <w:fldChar w:fldCharType="end"/>
      </w:r>
      <w:r w:rsidR="005D73E9" w:rsidRPr="003407A9">
        <w:t xml:space="preserve">, </w:t>
      </w:r>
      <w:r w:rsidR="000F5C4B" w:rsidRPr="003407A9">
        <w:t xml:space="preserve">such as </w:t>
      </w:r>
      <w:r w:rsidR="00A11DAA" w:rsidRPr="003407A9">
        <w:t>potential dry-autumn years</w:t>
      </w:r>
      <w:r w:rsidR="00F95BC4" w:rsidRPr="003407A9">
        <w:t xml:space="preserve"> that could result in high seedling mortality</w:t>
      </w:r>
      <w:r w:rsidR="000F5C4B" w:rsidRPr="003407A9">
        <w:t>.</w:t>
      </w:r>
      <w:r w:rsidR="00506C3C" w:rsidRPr="003407A9">
        <w:t xml:space="preserve"> </w:t>
      </w:r>
      <w:r w:rsidR="008A1827" w:rsidRPr="003407A9">
        <w:t xml:space="preserve">This strategy has been observed in other habitats with high climate variability and advantageous during </w:t>
      </w:r>
      <w:r w:rsidR="008A1827" w:rsidRPr="003407A9">
        <w:rPr>
          <w:highlight w:val="yellow"/>
        </w:rPr>
        <w:t>drought events (</w:t>
      </w:r>
      <w:commentRangeStart w:id="227"/>
      <w:r w:rsidR="008A1827" w:rsidRPr="003407A9">
        <w:rPr>
          <w:highlight w:val="yellow"/>
        </w:rPr>
        <w:t>Evans and Dennehy, 2005</w:t>
      </w:r>
      <w:commentRangeEnd w:id="227"/>
      <w:r w:rsidR="008A1827" w:rsidRPr="003407A9">
        <w:rPr>
          <w:rStyle w:val="Refdecomentario"/>
        </w:rPr>
        <w:commentReference w:id="227"/>
      </w:r>
      <w:r w:rsidR="008A1827" w:rsidRPr="003407A9">
        <w:rPr>
          <w:highlight w:val="yellow"/>
        </w:rPr>
        <w:t xml:space="preserve">, </w:t>
      </w:r>
      <w:commentRangeStart w:id="228"/>
      <w:r w:rsidR="008A1827" w:rsidRPr="003407A9">
        <w:rPr>
          <w:highlight w:val="yellow"/>
        </w:rPr>
        <w:t>Lampei et al 2017</w:t>
      </w:r>
      <w:commentRangeEnd w:id="228"/>
      <w:r w:rsidR="008A1827" w:rsidRPr="003407A9">
        <w:rPr>
          <w:rStyle w:val="Refdecomentario"/>
        </w:rPr>
        <w:commentReference w:id="228"/>
      </w:r>
      <w:r w:rsidR="008A1827" w:rsidRPr="003407A9">
        <w:rPr>
          <w:highlight w:val="yellow"/>
        </w:rPr>
        <w:t>).</w:t>
      </w:r>
      <w:r w:rsidR="008A1827" w:rsidRPr="003407A9">
        <w:t xml:space="preserve"> </w:t>
      </w:r>
      <w:r w:rsidR="008B161B" w:rsidRPr="003407A9">
        <w:t xml:space="preserve">If rain episodes happen </w:t>
      </w:r>
      <w:r w:rsidR="00E75BAB" w:rsidRPr="003407A9">
        <w:t>a month after dispersal</w:t>
      </w:r>
      <w:r w:rsidR="006E2E1B" w:rsidRPr="003407A9">
        <w:t xml:space="preserve">, when </w:t>
      </w:r>
      <w:r w:rsidR="00412843" w:rsidRPr="003407A9">
        <w:t xml:space="preserve">drought risk can be predicted to be lower due to the closeness of winter, </w:t>
      </w:r>
      <w:r w:rsidR="00E75BAB" w:rsidRPr="003407A9">
        <w:t xml:space="preserve">most of the </w:t>
      </w:r>
      <w:r w:rsidR="006E2E1B" w:rsidRPr="003407A9">
        <w:t>seed</w:t>
      </w:r>
      <w:r w:rsidR="00E75BAB" w:rsidRPr="003407A9">
        <w:t xml:space="preserve"> population will be</w:t>
      </w:r>
      <w:r w:rsidR="006E2E1B" w:rsidRPr="003407A9">
        <w:t xml:space="preserve"> able to </w:t>
      </w:r>
      <w:r w:rsidR="007509F8" w:rsidRPr="003407A9">
        <w:t xml:space="preserve">germinate, and to </w:t>
      </w:r>
      <w:r w:rsidR="006E2E1B" w:rsidRPr="003407A9">
        <w:t xml:space="preserve">respond appropriately to </w:t>
      </w:r>
      <w:r w:rsidR="007509F8" w:rsidRPr="003407A9">
        <w:t xml:space="preserve">microscale </w:t>
      </w:r>
      <w:r w:rsidR="006E2E1B" w:rsidRPr="003407A9">
        <w:t>soil water stress</w:t>
      </w:r>
      <w:r w:rsidR="00BF6328" w:rsidRPr="003407A9">
        <w:t xml:space="preserve">. </w:t>
      </w:r>
      <w:r w:rsidR="001C65BF" w:rsidRPr="003407A9">
        <w:t>These results highlight how a short after ripening period can have a major functional impact in seeds regeneration in the field.</w:t>
      </w:r>
    </w:p>
    <w:p w14:paraId="60650E28" w14:textId="246F544F" w:rsidR="00A27CD5" w:rsidRPr="003407A9" w:rsidRDefault="00A27CD5" w:rsidP="00A27CD5">
      <w:pPr>
        <w:spacing w:line="360" w:lineRule="auto"/>
        <w:ind w:firstLine="709"/>
        <w:jc w:val="both"/>
      </w:pPr>
      <w:r w:rsidRPr="003407A9">
        <w:t>We confirmed our tertiary hypothesis that seed mass would influence base water potential</w:t>
      </w:r>
      <w:r w:rsidR="00662737">
        <w:t>.</w:t>
      </w:r>
      <w:r w:rsidRPr="003407A9">
        <w:t xml:space="preserve"> Our results with </w:t>
      </w:r>
      <w:r w:rsidRPr="003407A9">
        <w:rPr>
          <w:i/>
        </w:rPr>
        <w:t xml:space="preserve">D. langeanus </w:t>
      </w:r>
      <w:r w:rsidRPr="003407A9">
        <w:t xml:space="preserve">indicate that the effect of seed mass only becomes apparent in after ripened seeds, where subpopulations with heavier seeds showed lower base water potentials, corroborating results by </w:t>
      </w:r>
      <w:r w:rsidRPr="003407A9">
        <w:fldChar w:fldCharType="begin" w:fldLock="1"/>
      </w:r>
      <w:r w:rsidR="00920355">
        <w:instrText>ADDIN CSL_CITATION {"citationItems":[{"id":"ITEM-1","itemData":{"DOI":"10.17129/BOTSCI.2537","ISSN":"20074476","abstract":"Background: In semiarid ecosystems, many plant species are tolerant to drought. However, increased aridity as a result of climatic change could modify the capacity of germination and establishment. Hypothesis: Under drought conditions, small-seeded species will tend to germinate in higher proportions than large-seeded species because the former have larger surface-to-volume ratio, allowing for more rapid water uptake. Study species: Ageratina espinosarum, Flourensia resinosa, Montanoa tomentosa and Gymnosperma glutinosum (Asteraceae), Dalea bicolor, Eysenhardtia polystachya and Mimosa pringlei (Fabacecae). Study site: Hidalgo, Mexico. September 2015. Methods: We evaluated the effect of five water potential treatments on seed germination. Four dishes (replicates), each with 25 seeds, were used in each treatment. Seeds of each species were weighed and the relationship between seed germination under water stress and seed size was obtained. Results: Germination decreased as water potential was reduced; almost no seeds germinated at -0.8 MPa. The least sensitive species was Eysenhardtia polystachya, whose germination reached 35 % at -0.6 MPa. A positive relationship was found between seed size and germination proportion under water stress. Conclusions: Contrary to expectation, germination was higher in the large-seeded species in all drought treatments, suggesting that large seeds may have a greater capacity to retain water in dry environments.","author":[{"dropping-particle":"","family":"Gelviz-Gelvez","given":"Sandra M.","non-dropping-particle":"","parse-names":false,"suffix":""},{"dropping-particle":"","family":"Pavón","given":"Numa P.","non-dropping-particle":"","parse-names":false,"suffix":""},{"dropping-particle":"","family":"Flores","given":"Joel","non-dropping-particle":"","parse-names":false,"suffix":""},{"dropping-particle":"","family":"Barragán","given":"Felipe","non-dropping-particle":"","parse-names":false,"suffix":""},{"dropping-particle":"","family":"Paz","given":"Horacio","non-dropping-particle":"","parse-names":false,"suffix":""}],"container-title":"Botanical Sciences","id":"ITEM-1","issue":"3","issued":{"date-parts":[["2020"]]},"page":"464-472","title":"Germination of seven species of shrubs in semiarid central Mexico: Effect of drought and seed size","type":"article-journal","volume":"98"},"uris":["http://www.mendeley.com/documents/?uuid=6e635ee7-c3f2-436d-8327-869fb52a658a"]},{"id":"ITEM-2","itemData":{"author":[{"dropping-particle":"","family":"Kidson","given":"Renée","non-dropping-particle":"","parse-names":false,"suffix":""},{"dropping-particle":"","family":"Westoby","given":"Mark","non-dropping-particle":"","parse-names":false,"suffix":""}],"container-title":"Oecologia","id":"ITEM-2","issue":"1","issued":{"date-parts":[["2000"]]},"page":"11-17","title":"International Association for Ecology Seed Mass and Seedling Dimensions in Relation to Seedling Establishment Published by : Springer in cooperation with International Association for Ecology Stable URL : http://www.jstor.org/stable/4222740 Seed mass and","type":"article-journal","volume":"125"},"uris":["http://www.mendeley.com/documents/?uuid=85d6a01f-452e-42a5-829e-723bf16894db"]}],"mendeley":{"formattedCitation":"(Kidson &amp; Westoby 2000; Gelviz-Gelvez et al. 2020)","plainTextFormattedCitation":"(Kidson &amp; Westoby 2000; Gelviz-Gelvez et al. 2020)","previouslyFormattedCitation":"(Kidson &amp; Westoby 2000; Gelviz-Gelvez et al. 2020)"},"properties":{"noteIndex":0},"schema":"https://github.com/citation-style-language/schema/raw/master/csl-citation.json"}</w:instrText>
      </w:r>
      <w:r w:rsidRPr="003407A9">
        <w:fldChar w:fldCharType="separate"/>
      </w:r>
      <w:r w:rsidR="00235147" w:rsidRPr="00235147">
        <w:rPr>
          <w:noProof/>
        </w:rPr>
        <w:t>(Kidson &amp; Westoby 2000; Gelviz-Gelvez et al. 2020)</w:t>
      </w:r>
      <w:r w:rsidRPr="003407A9">
        <w:fldChar w:fldCharType="end"/>
      </w:r>
      <w:r w:rsidRPr="003407A9">
        <w:t xml:space="preserve">. More research is needed to disentangle if there is a general role of seed size as a response to drought or if is species specific </w:t>
      </w:r>
      <w:r w:rsidRPr="003407A9">
        <w:fldChar w:fldCharType="begin" w:fldLock="1"/>
      </w:r>
      <w:r w:rsidRPr="003407A9">
        <w:instrText>ADDIN CSL_CITATION {"citationItems":[{"id":"ITEM-1","itemData":{"DOI":"10.17129/BOTSCI.2537","ISSN":"20074476","abstract":"Background: In semiarid ecosystems, many plant species are tolerant to drought. However, increased aridity as a result of climatic change could modify the capacity of germination and establishment. Hypothesis: Under drought conditions, small-seeded species will tend to germinate in higher proportions than large-seeded species because the former have larger surface-to-volume ratio, allowing for more rapid water uptake. Study species: Ageratina espinosarum, Flourensia resinosa, Montanoa tomentosa and Gymnosperma glutinosum (Asteraceae), Dalea bicolor, Eysenhardtia polystachya and Mimosa pringlei (Fabacecae). Study site: Hidalgo, Mexico. September 2015. Methods: We evaluated the effect of five water potential treatments on seed germination. Four dishes (replicates), each with 25 seeds, were used in each treatment. Seeds of each species were weighed and the relationship between seed germination under water stress and seed size was obtained. Results: Germination decreased as water potential was reduced; almost no seeds germinated at -0.8 MPa. The least sensitive species was Eysenhardtia polystachya, whose germination reached 35 % at -0.6 MPa. A positive relationship was found between seed size and germination proportion under water stress. Conclusions: Contrary to expectation, germination was higher in the large-seeded species in all drought treatments, suggesting that large seeds may have a greater capacity to retain water in dry environments.","author":[{"dropping-particle":"","family":"Gelviz-Gelvez","given":"Sandra M.","non-dropping-particle":"","parse-names":false,"suffix":""},{"dropping-particle":"","family":"Pavón","given":"Numa P.","non-dropping-particle":"","parse-names":false,"suffix":""},{"dropping-particle":"","family":"Flores","given":"Joel","non-dropping-particle":"","parse-names":false,"suffix":""},{"dropping-particle":"","family":"Barragán","given":"Felipe","non-dropping-particle":"","parse-names":false,"suffix":""},{"dropping-particle":"","family":"Paz","given":"Horacio","non-dropping-particle":"","parse-names":false,"suffix":""}],"container-title":"Botanical Sciences","id":"ITEM-1","issue":"3","issued":{"date-parts":[["2020"]]},"page":"464-472","title":"Germination of seven species of shrubs in semiarid central Mexico: Effect of drought and seed size","type":"article-journal","volume":"98"},"uris":["http://www.mendeley.com/documents/?uuid=6e635ee7-c3f2-436d-8327-869fb52a658a"]}],"mendeley":{"formattedCitation":"(Gelviz-Gelvez et al. 2020)","plainTextFormattedCitation":"(Gelviz-Gelvez et al. 2020)","previouslyFormattedCitation":"(Gelviz-Gelvez et al. 2020)"},"properties":{"noteIndex":0},"schema":"https://github.com/citation-style-language/schema/raw/master/csl-citation.json"}</w:instrText>
      </w:r>
      <w:r w:rsidRPr="003407A9">
        <w:fldChar w:fldCharType="separate"/>
      </w:r>
      <w:r w:rsidRPr="003407A9">
        <w:rPr>
          <w:noProof/>
        </w:rPr>
        <w:t>(Gelviz-Gelvez et al. 2020)</w:t>
      </w:r>
      <w:r w:rsidRPr="003407A9">
        <w:fldChar w:fldCharType="end"/>
      </w:r>
      <w:r w:rsidRPr="003407A9">
        <w:t xml:space="preserve">. More investigations are also required </w:t>
      </w:r>
      <w:r w:rsidRPr="003407A9">
        <w:lastRenderedPageBreak/>
        <w:t xml:space="preserve">to clarify if relationships between seed size and germination under water stress might differ among ecosystems </w:t>
      </w:r>
      <w:r w:rsidRPr="003407A9">
        <w:fldChar w:fldCharType="begin" w:fldLock="1"/>
      </w:r>
      <w:r w:rsidRPr="003407A9">
        <w:instrText>ADDIN CSL_CITATION {"citationItems":[{"id":"ITEM-1","itemData":{"DOI":"10.1002/ece3.4909","ISSN":"20457758","abstract":"Investigating how seed germination of multiple species in an ecosystem responds to environmental conditions is crucial for understanding the mechanisms for community structure and biodiversity maintenance. However, knowledge of seed germination response of species to environmental conditions is still scarce at the community level. We hypothesized that responses of seed germination to environmental conditions differ among species at the community level, and that germination response is not correlated with seed size. To test this hypothesis, we determined the response of seed germination of 20 common species in the Siziwang Desert Steppe, China, to seasonal temperature regimes (representing April, May, June, and July) and drought stress (0, −0.003, −0.027, −0.155, and −0.87 MPa). Seed germination percentage increased with increasing temperature regime, but Allium ramosum, Allium tenuissimum, Artemisia annua, Artemisia mongolica, Artemisia scoparia, Artemisia sieversiana, Bassia dasyphylla, Kochia prastrata, and Neopallasia pectinata germinated to &gt;60% in the lowest temperature regime (April). Germination decreased with increasing water stress, but Allium ramosum, Artemisia annua, Artemisia scoparia, Bassia dasyphylla, Heteropappus altaicus, Kochia prastrata, Neopallasia pectinata, and Potentilla tanacetifolia germinated to near 60% at −0.87 MPa. Among these eight species, germination of six was tolerant to both temperature and water stress. Mean germination percentage in the four temperature regimes and the five water potentials was not significantly correlated with seed mass or seed area, which were highly correlated. Our results suggest that the species-specific germination responses to environmental conditions are important in structuring the desert steppe community and have implications for predicting community structure under climate change. Thus, the predicted warmer and dryer climate will favor germination of drought-tolerant species, resulting in altered proportions of germinants of different species and subsequently change in community composition of the desert steppe.","author":[{"dropping-particle":"","family":"Yi","given":"Fengyan","non-dropping-particle":"","parse-names":false,"suffix":""},{"dropping-particle":"","family":"Wang","given":"Zhaoren","non-dropping-particle":"","parse-names":false,"suffix":""},{"dropping-particle":"","family":"Baskin","given":"Carol C.","non-dropping-particle":"","parse-names":false,"suffix":""},{"dropping-particle":"","family":"Baskin","given":"Jerry M.","non-dropping-particle":"","parse-names":false,"suffix":""},{"dropping-particle":"","family":"Ye","given":"Ruhan","non-dropping-particle":"","parse-names":false,"suffix":""},{"dropping-particle":"","family":"Sun","given":"Hailian","non-dropping-particle":"","parse-names":false,"suffix":""},{"dropping-particle":"","family":"Zhang","given":"Yuanyuan","non-dropping-particle":"","parse-names":false,"suffix":""},{"dropping-particle":"","family":"Ye","given":"Xuehua","non-dropping-particle":"","parse-names":false,"suffix":""},{"dropping-particle":"","family":"Liu","given":"Guofang","non-dropping-particle":"","parse-names":false,"suffix":""},{"dropping-particle":"","family":"Yang","given":"Xuejun","non-dropping-particle":"","parse-names":false,"suffix":""},{"dropping-particle":"","family":"Huang","given":"Zhenying","non-dropping-particle":"","parse-names":false,"suffix":""}],"container-title":"Ecology and Evolution","id":"ITEM-1","issue":"4","issued":{"date-parts":[["2019"]]},"page":"2149-2159","title":"Seed germination responses to seasonal temperature and drought stress are species-specific but not related to seed size in a desert steppe: Implications for effect of climate change on community structure","type":"article-journal","volume":"9"},"uris":["http://www.mendeley.com/documents/?uuid=1b9025a4-2e90-4582-9957-62922212d0c3"]}],"mendeley":{"formattedCitation":"(Yi et al. 2019)","plainTextFormattedCitation":"(Yi et al. 2019)","previouslyFormattedCitation":"(Yi et al. 2019)"},"properties":{"noteIndex":0},"schema":"https://github.com/citation-style-language/schema/raw/master/csl-citation.json"}</w:instrText>
      </w:r>
      <w:r w:rsidRPr="003407A9">
        <w:fldChar w:fldCharType="separate"/>
      </w:r>
      <w:r w:rsidRPr="003407A9">
        <w:rPr>
          <w:noProof/>
        </w:rPr>
        <w:t>(Yi et al. 2019)</w:t>
      </w:r>
      <w:r w:rsidRPr="003407A9">
        <w:fldChar w:fldCharType="end"/>
      </w:r>
      <w:r w:rsidRPr="003407A9">
        <w:t>.</w:t>
      </w:r>
    </w:p>
    <w:p w14:paraId="08A8D51C" w14:textId="2C710B3D" w:rsidR="00C75CE1" w:rsidRPr="003407A9" w:rsidRDefault="0093575D" w:rsidP="000F2A06">
      <w:pPr>
        <w:spacing w:line="360" w:lineRule="auto"/>
        <w:ind w:firstLine="709"/>
        <w:jc w:val="both"/>
      </w:pPr>
      <w:r w:rsidRPr="003407A9">
        <w:t xml:space="preserve">The </w:t>
      </w:r>
      <w:r w:rsidR="004A6AD1" w:rsidRPr="003407A9">
        <w:t xml:space="preserve">functional significant of after ripening and base water potential </w:t>
      </w:r>
      <w:r w:rsidR="00B014CD" w:rsidRPr="003407A9">
        <w:t>demonstrate</w:t>
      </w:r>
      <w:r w:rsidR="005D380A" w:rsidRPr="003407A9">
        <w:t>s</w:t>
      </w:r>
      <w:r w:rsidR="00B014CD" w:rsidRPr="003407A9">
        <w:t xml:space="preserve"> the</w:t>
      </w:r>
      <w:r w:rsidR="00A82F8F" w:rsidRPr="003407A9">
        <w:t xml:space="preserve"> importance</w:t>
      </w:r>
      <w:r w:rsidR="00B014CD" w:rsidRPr="003407A9">
        <w:t xml:space="preserve"> of water </w:t>
      </w:r>
      <w:r w:rsidR="004A6AD1" w:rsidRPr="003407A9">
        <w:t xml:space="preserve">limitation </w:t>
      </w:r>
      <w:r w:rsidR="00A82F8F" w:rsidRPr="003407A9">
        <w:t xml:space="preserve">in </w:t>
      </w:r>
      <w:r w:rsidR="004A6AD1" w:rsidRPr="003407A9">
        <w:t xml:space="preserve">alpine </w:t>
      </w:r>
      <w:r w:rsidR="00A82F8F" w:rsidRPr="003407A9">
        <w:t>germination</w:t>
      </w:r>
      <w:r w:rsidR="00B014CD" w:rsidRPr="003407A9">
        <w:t xml:space="preserve">, </w:t>
      </w:r>
      <w:r w:rsidR="004A6AD1" w:rsidRPr="003407A9">
        <w:t xml:space="preserve">a factor </w:t>
      </w:r>
      <w:r w:rsidR="00B014CD" w:rsidRPr="003407A9">
        <w:t xml:space="preserve">which has been </w:t>
      </w:r>
      <w:r w:rsidR="004A6AD1" w:rsidRPr="003407A9">
        <w:t xml:space="preserve">generally ignored </w:t>
      </w:r>
      <w:r w:rsidR="00A82F8F" w:rsidRPr="003407A9">
        <w:t>in previous alpine research</w:t>
      </w:r>
      <w:r w:rsidR="00E04636" w:rsidRPr="003407A9">
        <w:t xml:space="preserve"> </w:t>
      </w:r>
      <w:r w:rsidR="00B014CD" w:rsidRPr="003407A9">
        <w:t>(</w:t>
      </w:r>
      <w:r w:rsidR="00E04636" w:rsidRPr="003407A9">
        <w:rPr>
          <w:highlight w:val="yellow"/>
        </w:rPr>
        <w:t>ref</w:t>
      </w:r>
      <w:r w:rsidR="00A82F8F" w:rsidRPr="003407A9">
        <w:t>)</w:t>
      </w:r>
      <w:r w:rsidR="00E928B3" w:rsidRPr="003407A9">
        <w:t xml:space="preserve"> and </w:t>
      </w:r>
      <w:r w:rsidR="00D7416E" w:rsidRPr="003407A9">
        <w:t xml:space="preserve">which is expected to </w:t>
      </w:r>
      <w:r w:rsidR="00E928B3" w:rsidRPr="003407A9">
        <w:t xml:space="preserve">become more </w:t>
      </w:r>
      <w:r w:rsidR="00920595" w:rsidRPr="003407A9">
        <w:t>incident in the future</w:t>
      </w:r>
      <w:r w:rsidR="00D7416E" w:rsidRPr="003407A9">
        <w:t xml:space="preserve"> (</w:t>
      </w:r>
      <w:r w:rsidR="00D7416E" w:rsidRPr="003407A9">
        <w:rPr>
          <w:highlight w:val="yellow"/>
        </w:rPr>
        <w:t>ref for climate change models</w:t>
      </w:r>
      <w:r w:rsidR="00D7416E" w:rsidRPr="003407A9">
        <w:t>), especially in biogeographically transitional mountains such as the southern European mountain systems</w:t>
      </w:r>
      <w:r w:rsidR="00A82F8F" w:rsidRPr="003407A9">
        <w:t xml:space="preserve">. </w:t>
      </w:r>
      <w:r w:rsidR="00C75CE1" w:rsidRPr="003407A9">
        <w:t xml:space="preserve">Unexpectedly, </w:t>
      </w:r>
      <w:r w:rsidR="00A16A86" w:rsidRPr="003407A9">
        <w:t>the base water potential for germination in</w:t>
      </w:r>
      <w:r w:rsidR="00A16A86" w:rsidRPr="003407A9">
        <w:rPr>
          <w:i/>
          <w:iCs/>
        </w:rPr>
        <w:t xml:space="preserve"> D. langeanus </w:t>
      </w:r>
      <w:r w:rsidR="00A16A86" w:rsidRPr="003407A9">
        <w:t>(</w:t>
      </w:r>
      <w:r w:rsidR="003C6959" w:rsidRPr="003407A9">
        <w:t xml:space="preserve">average across </w:t>
      </w:r>
      <w:r w:rsidR="00AB3581" w:rsidRPr="003407A9">
        <w:t xml:space="preserve">after-ripened populations = </w:t>
      </w:r>
      <w:r w:rsidR="00F41BF4" w:rsidRPr="003407A9">
        <w:t>-0.</w:t>
      </w:r>
      <w:r w:rsidR="003C6959" w:rsidRPr="003407A9">
        <w:t>48</w:t>
      </w:r>
      <w:r w:rsidR="00F41BF4" w:rsidRPr="003407A9">
        <w:t xml:space="preserve"> MPa</w:t>
      </w:r>
      <w:r w:rsidR="00A16A86" w:rsidRPr="003407A9">
        <w:t>)</w:t>
      </w:r>
      <w:r w:rsidR="00A16A86" w:rsidRPr="003407A9">
        <w:rPr>
          <w:i/>
          <w:iCs/>
        </w:rPr>
        <w:t xml:space="preserve"> </w:t>
      </w:r>
      <w:r w:rsidR="00A16A86" w:rsidRPr="003407A9">
        <w:t>is relatively high in comparison to other species</w:t>
      </w:r>
      <w:r w:rsidR="00920595" w:rsidRPr="003407A9">
        <w:t xml:space="preserve"> (i.e. germination toleran</w:t>
      </w:r>
      <w:r w:rsidR="008A220F" w:rsidRPr="003407A9">
        <w:t>ce</w:t>
      </w:r>
      <w:r w:rsidR="005D380A" w:rsidRPr="003407A9">
        <w:t xml:space="preserve"> to water stress</w:t>
      </w:r>
      <w:r w:rsidR="008A220F" w:rsidRPr="003407A9">
        <w:t xml:space="preserve"> seems relatively low</w:t>
      </w:r>
      <w:r w:rsidR="00920595" w:rsidRPr="003407A9">
        <w:t>)</w:t>
      </w:r>
      <w:r w:rsidR="008A220F" w:rsidRPr="003407A9">
        <w:t>.</w:t>
      </w:r>
      <w:r w:rsidR="00B241EE" w:rsidRPr="003407A9">
        <w:t xml:space="preserve"> </w:t>
      </w:r>
      <w:ins w:id="229" w:author="Diana María Cruz Tejada" w:date="2024-02-08T21:10:00Z">
        <w:r w:rsidR="000F2A06">
          <w:t xml:space="preserve">Results of the </w:t>
        </w:r>
      </w:ins>
      <w:del w:id="230" w:author="Diana María Cruz Tejada" w:date="2024-02-08T21:10:00Z">
        <w:r w:rsidR="0039110E" w:rsidRPr="003407A9" w:rsidDel="000F2A06">
          <w:delText>T</w:delText>
        </w:r>
      </w:del>
      <w:ins w:id="231" w:author="Diana María Cruz Tejada" w:date="2024-02-08T21:10:00Z">
        <w:r w:rsidR="000F2A06">
          <w:t>t</w:t>
        </w:r>
      </w:ins>
      <w:r w:rsidR="0039110E" w:rsidRPr="003407A9">
        <w:t xml:space="preserve">he base water potential for </w:t>
      </w:r>
      <w:r w:rsidR="0039110E" w:rsidRPr="003407A9">
        <w:rPr>
          <w:i/>
          <w:iCs/>
        </w:rPr>
        <w:t>D. langeanus</w:t>
      </w:r>
      <w:r w:rsidR="00920595" w:rsidRPr="003407A9">
        <w:t xml:space="preserve"> </w:t>
      </w:r>
      <w:del w:id="232" w:author="Diana María Cruz Tejada" w:date="2024-02-08T21:10:00Z">
        <w:r w:rsidR="0039110E" w:rsidRPr="003407A9" w:rsidDel="000F2A06">
          <w:delText xml:space="preserve">is </w:delText>
        </w:r>
      </w:del>
      <w:ins w:id="233" w:author="Diana María Cruz Tejada" w:date="2024-02-08T21:10:00Z">
        <w:r w:rsidR="000F2A06">
          <w:t>are</w:t>
        </w:r>
        <w:r w:rsidR="000F2A06" w:rsidRPr="003407A9">
          <w:t xml:space="preserve"> </w:t>
        </w:r>
      </w:ins>
      <w:r w:rsidR="00D66D69" w:rsidRPr="003407A9">
        <w:t xml:space="preserve">comparable to </w:t>
      </w:r>
      <w:ins w:id="234" w:author="Diana María Cruz Tejada" w:date="2024-02-08T21:11:00Z">
        <w:r w:rsidR="000F2A06">
          <w:t>other studies</w:t>
        </w:r>
      </w:ins>
      <w:ins w:id="235" w:author="Diana María Cruz Tejada" w:date="2024-02-08T21:13:00Z">
        <w:r w:rsidR="000F2A06">
          <w:t xml:space="preserve"> (e.g., temperate Britain)</w:t>
        </w:r>
      </w:ins>
      <w:ins w:id="236" w:author="Diana María Cruz Tejada" w:date="2024-02-08T21:11:00Z">
        <w:r w:rsidR="000F2A06">
          <w:t xml:space="preserve"> in which a </w:t>
        </w:r>
      </w:ins>
      <w:ins w:id="237" w:author="Diana María Cruz Tejada" w:date="2024-02-08T21:12:00Z">
        <w:r w:rsidR="000F2A06">
          <w:t xml:space="preserve">sharp decrease of </w:t>
        </w:r>
      </w:ins>
      <w:ins w:id="238" w:author="Diana María Cruz Tejada" w:date="2024-02-08T21:11:00Z">
        <w:r w:rsidR="000F2A06">
          <w:t xml:space="preserve">germination </w:t>
        </w:r>
      </w:ins>
      <w:ins w:id="239" w:author="Diana María Cruz Tejada" w:date="2024-02-08T21:12:00Z">
        <w:r w:rsidR="000F2A06">
          <w:t xml:space="preserve">was reported under water potentials between </w:t>
        </w:r>
        <w:r w:rsidR="000F2A06" w:rsidRPr="003407A9">
          <w:t>-0.57 and -0.7 MPa (</w:t>
        </w:r>
        <w:r w:rsidR="000F2A06" w:rsidRPr="003407A9">
          <w:rPr>
            <w:highlight w:val="yellow"/>
          </w:rPr>
          <w:t>Evans and Etherington</w:t>
        </w:r>
      </w:ins>
      <w:ins w:id="240" w:author="Diana María Cruz Tejada" w:date="2024-02-08T21:13:00Z">
        <w:r w:rsidR="000F2A06">
          <w:rPr>
            <w:highlight w:val="yellow"/>
          </w:rPr>
          <w:t xml:space="preserve">, </w:t>
        </w:r>
      </w:ins>
      <w:ins w:id="241" w:author="Diana María Cruz Tejada" w:date="2024-02-08T21:12:00Z">
        <w:r w:rsidR="000F2A06" w:rsidRPr="003407A9">
          <w:rPr>
            <w:highlight w:val="yellow"/>
          </w:rPr>
          <w:t>1990)</w:t>
        </w:r>
        <w:r w:rsidR="000F2A06">
          <w:t xml:space="preserve"> </w:t>
        </w:r>
      </w:ins>
      <w:ins w:id="242" w:author="Diana María Cruz Tejada" w:date="2024-02-08T21:13:00Z">
        <w:r w:rsidR="000F2A06">
          <w:t xml:space="preserve">and </w:t>
        </w:r>
      </w:ins>
      <w:ins w:id="243" w:author="Diana María Cruz Tejada" w:date="2024-02-08T21:14:00Z">
        <w:r w:rsidR="000F2A06" w:rsidRPr="003407A9">
          <w:t>0 and –0.25 MPa</w:t>
        </w:r>
        <w:r w:rsidR="000F2A06">
          <w:t xml:space="preserve"> (</w:t>
        </w:r>
        <w:r w:rsidR="000F2A06" w:rsidRPr="003407A9">
          <w:t>Cochrane</w:t>
        </w:r>
        <w:r w:rsidR="000F2A06">
          <w:t>,</w:t>
        </w:r>
        <w:r w:rsidR="000F2A06" w:rsidRPr="003407A9">
          <w:t xml:space="preserve"> 2014</w:t>
        </w:r>
        <w:r w:rsidR="000F2A06">
          <w:t>)</w:t>
        </w:r>
      </w:ins>
      <w:del w:id="244" w:author="Diana María Cruz Tejada" w:date="2024-02-08T21:14:00Z">
        <w:r w:rsidR="00D66D69" w:rsidRPr="003407A9" w:rsidDel="000F2A06">
          <w:delText xml:space="preserve">studies in </w:delText>
        </w:r>
        <w:r w:rsidR="00257513" w:rsidRPr="003407A9" w:rsidDel="000F2A06">
          <w:delText xml:space="preserve">temperate </w:delText>
        </w:r>
        <w:r w:rsidR="00D66D69" w:rsidRPr="003407A9" w:rsidDel="000F2A06">
          <w:delText>Britain</w:delText>
        </w:r>
        <w:r w:rsidR="00257513" w:rsidRPr="003407A9" w:rsidDel="000F2A06">
          <w:delText>,</w:delText>
        </w:r>
        <w:r w:rsidR="00D66D69" w:rsidRPr="003407A9" w:rsidDel="000F2A06">
          <w:delText xml:space="preserve"> where</w:delText>
        </w:r>
        <w:r w:rsidR="00C75CE1" w:rsidRPr="003407A9" w:rsidDel="000F2A06">
          <w:delText xml:space="preserve"> </w:delText>
        </w:r>
        <w:r w:rsidR="00D66D69" w:rsidRPr="003407A9" w:rsidDel="000F2A06">
          <w:delText xml:space="preserve">a sharp decrease in germination </w:delText>
        </w:r>
        <w:r w:rsidR="00257513" w:rsidRPr="003407A9" w:rsidDel="000F2A06">
          <w:delText xml:space="preserve">was reported </w:delText>
        </w:r>
        <w:r w:rsidR="00D66D69" w:rsidRPr="003407A9" w:rsidDel="000F2A06">
          <w:delText>with water potentials between -0.57 and -0.7 M</w:delText>
        </w:r>
        <w:r w:rsidR="00B7205A" w:rsidRPr="003407A9" w:rsidDel="000F2A06">
          <w:delText>P</w:delText>
        </w:r>
        <w:r w:rsidR="00D66D69" w:rsidRPr="003407A9" w:rsidDel="000F2A06">
          <w:delText>a (</w:delText>
        </w:r>
        <w:r w:rsidR="00C75CE1" w:rsidRPr="003407A9" w:rsidDel="000F2A06">
          <w:rPr>
            <w:highlight w:val="yellow"/>
          </w:rPr>
          <w:delText>Evans and Etherington (1990).</w:delText>
        </w:r>
        <w:r w:rsidR="0045446F" w:rsidRPr="003407A9" w:rsidDel="000F2A06">
          <w:delText xml:space="preserve"> </w:delText>
        </w:r>
        <w:commentRangeStart w:id="245"/>
        <w:r w:rsidR="0045446F" w:rsidRPr="003407A9" w:rsidDel="000F2A06">
          <w:delText>Cochrane 2014 (decline in germination greatest between 0 and –0.25 MPa)</w:delText>
        </w:r>
        <w:commentRangeEnd w:id="245"/>
        <w:r w:rsidR="00257513" w:rsidRPr="003407A9" w:rsidDel="000F2A06">
          <w:rPr>
            <w:rStyle w:val="Refdecomentario"/>
          </w:rPr>
          <w:commentReference w:id="245"/>
        </w:r>
        <w:r w:rsidR="00257513" w:rsidRPr="003407A9" w:rsidDel="000F2A06">
          <w:delText>.</w:delText>
        </w:r>
      </w:del>
      <w:r w:rsidR="008A220F" w:rsidRPr="003407A9">
        <w:t xml:space="preserve"> </w:t>
      </w:r>
      <w:r w:rsidR="00257513" w:rsidRPr="003407A9">
        <w:t>T</w:t>
      </w:r>
      <w:r w:rsidR="008A220F" w:rsidRPr="003407A9">
        <w:t>h</w:t>
      </w:r>
      <w:r w:rsidR="00257513" w:rsidRPr="003407A9">
        <w:t>i</w:t>
      </w:r>
      <w:r w:rsidR="008A220F" w:rsidRPr="003407A9">
        <w:t>s</w:t>
      </w:r>
      <w:r w:rsidR="00257513" w:rsidRPr="003407A9">
        <w:t xml:space="preserve"> contrasts strongly with base water potentials reported for Mediterranean ruderal species (</w:t>
      </w:r>
      <w:ins w:id="246" w:author="Diana María Cruz Tejada" w:date="2024-02-08T21:15:00Z">
        <w:r w:rsidR="0037763F">
          <w:t xml:space="preserve">e.g., </w:t>
        </w:r>
      </w:ins>
      <w:r w:rsidR="004979B0" w:rsidRPr="003407A9">
        <w:t>-</w:t>
      </w:r>
      <w:r w:rsidR="005242D9" w:rsidRPr="003407A9">
        <w:t>0.8</w:t>
      </w:r>
      <w:r w:rsidR="004979B0" w:rsidRPr="003407A9">
        <w:t xml:space="preserve"> to -1.9, </w:t>
      </w:r>
      <w:r w:rsidR="001B0819" w:rsidRPr="003407A9">
        <w:fldChar w:fldCharType="begin" w:fldLock="1"/>
      </w:r>
      <w:r w:rsidR="00305FA7" w:rsidRPr="003407A9">
        <w:instrText>ADDIN CSL_CITATION {"citationItems":[{"id":"ITEM-1","itemData":{"DOI":"10.1016/j.agee.2018.04.013","ISSN":"01678809","abstract":"The sustainability of Mediterranean agroecosystems is threatened by several factors, soil erosion being the most important one due to poor management practices. Seeding native grasses for ground cover is an effective practice to protect soil and enhance ecosystem services, but the species to be used should be adapted to the climatic conditions and the particular requirements of each system. Here, we studied seed germination timing of six winter annual grasses: Aegilops triuncialis, Anisantha madritensis, Anisantha rubens, Bromus hordeaceus, Hordeum murinum and Trachynia distachya; with potential for ground cover in olive groves of the Iberian Peninsula. We conducted germination experiments under eight treatments of constant and alternate temperatures and seven treatments of water potential, and fitted hydro- and thermal-time models to assess possible responses of seed-based populations to regional climate. In all species, recently-harvested seeds showed high germination rates across a wide range of temperatures, while winter-stored seeds were highly tolerant to moisture stress. Our results suggest that environmental conditions rather than dormancy prevent germination of the studied species after dispersal. This germination pattern contrasts with the deep physiological dormancy described for winter annuals in temperate climates and desert regions, indicating a special adaptation of the studied populations for the long dry season in Mediterranean climates. We conclude that the regeneration ecology of these widely-distributed grasses makes them an excellent source of seeds for ground cover in Mediterranean woody crops.","author":[{"dropping-particle":"","family":"Jiménez-Alfaro","given":"Borja","non-dropping-particle":"","parse-names":false,"suffix":""},{"dropping-particle":"","family":"Hernández-González","given":"Matías","non-dropping-particle":"","parse-names":false,"suffix":""},{"dropping-particle":"","family":"Fernández-Pascual","given":"Eduardo","non-dropping-particle":"","parse-names":false,"suffix":""},{"dropping-particle":"","family":"Toorop","given":"Peter","non-dropping-particle":"","parse-names":false,"suffix":""},{"dropping-particle":"","family":"Frischie","given":"Stephanie","non-dropping-particle":"","parse-names":false,"suffix":""},{"dropping-particle":"","family":"Gálvez-Ramírez","given":"Cándido","non-dropping-particle":"","parse-names":false,"suffix":""}],"container-title":"Agriculture, Ecosystems and Environment","id":"ITEM-1","issued":{"date-parts":[["2018","7","15"]]},"page":"29-35","publisher":"Elsevier B.V.","title":"Germination ecology of winter annual grasses in Mediterranean climates: Applications for soil cover in olive groves","type":"article-journal","volume":"262"},"uris":["http://www.mendeley.com/documents/?uuid=d059e7d1-b3ea-37ea-84e0-eaceea5eb3ba"]},{"id":"ITEM-2","itemData":{"DOI":"10.1111/plb.12848","ISSN":"14388677","PMID":"29788554","abstract":"Under Mediterranean climates with dry-hot summers and cool-wet winters, many forbs with potential for habitat restoration are winter annuals, but there is little information about their germination. We performed laboratory germination experiments on 13 ruderal dicots native to Andalusia (southern Spain). We measured the germination of recently harvested seeds from natural populations across nine temperature treatments (from 5 to 35 °C, constant and alternate); two storage periods; and eight water stress treatments (from 0 to −1.0 MPa). We then calculated the hydrothermal thresholds for seed germination. Final germination ranged from 0–100% and results were mixed in response to temperature. Base temperature was below 6 °C, optimal temperature was around 14 °C and the ceiling temperature around 23 °C. For five species, 10 months of storage improved total germination, indicating a dormancy-breaking effect, but the other species did not respond or had their germination reduced. All species were relatively tolerant to water stress, with base water potential ranging from −0.8 to −1.8 MPa. Our results suggest that hydrothermal germination thresholds, rather than physiological dormancy, are the main drivers of germination phenology in annual forbs from Mediterranean semi-dry environments. The variation in germination responses of these forb species differs from winter annual grasses, but their seeds are all suitable for being stored before restoration.","author":[{"dropping-particle":"","family":"Frischie","given":"S.","non-dropping-particle":"","parse-names":false,"suffix":""},{"dropping-particle":"","family":"Fernández-Pascual","given":"E.","non-dropping-particle":"","parse-names":false,"suffix":""},{"dropping-particle":"","family":"Ramirez","given":"C. G.","non-dropping-particle":"","parse-names":false,"suffix":""},{"dropping-particle":"","family":"Toorop","given":"P.","non-dropping-particle":"","parse-names":false,"suffix":""},{"dropping-particle":"","family":"González","given":"M. H.","non-dropping-particle":"","parse-names":false,"suffix":""},{"dropping-particle":"","family":"Jiménez-Alfaro","given":"B.","non-dropping-particle":"","parse-names":false,"suffix":""}],"container-title":"Plant Biology","id":"ITEM-2","issue":"3","issued":{"date-parts":[["2018"]]},"page":"449-457","title":"Hydrothermal thresholds for seed germination in winter annual forbs from old-field Mediterranean landscapes","type":"article-journal","volume":"21"},"uris":["http://www.mendeley.com/documents/?uuid=bfd0f624-018f-4b8a-be63-1ad1106c40db"]}],"mendeley":{"formattedCitation":"(Frischie et al. 2018; Jiménez-Alfaro et al. 2018)","manualFormatting":"Frischie et al. 2018; Jiménez-Alfaro et al. 2018)","plainTextFormattedCitation":"(Frischie et al. 2018; Jiménez-Alfaro et al. 2018)","previouslyFormattedCitation":"(Frischie et al. 2018; Jiménez-Alfaro et al. 2018)"},"properties":{"noteIndex":0},"schema":"https://github.com/citation-style-language/schema/raw/master/csl-citation.json"}</w:instrText>
      </w:r>
      <w:r w:rsidR="001B0819" w:rsidRPr="003407A9">
        <w:fldChar w:fldCharType="separate"/>
      </w:r>
      <w:r w:rsidR="00212658" w:rsidRPr="003407A9">
        <w:rPr>
          <w:noProof/>
        </w:rPr>
        <w:t>Frischie et al. 2018; Jiménez-Alfaro et al. 2018)</w:t>
      </w:r>
      <w:r w:rsidR="001B0819" w:rsidRPr="003407A9">
        <w:fldChar w:fldCharType="end"/>
      </w:r>
      <w:r w:rsidR="00212658" w:rsidRPr="003407A9">
        <w:t xml:space="preserve">. </w:t>
      </w:r>
      <w:r w:rsidR="005242D9" w:rsidRPr="003407A9">
        <w:t xml:space="preserve">The </w:t>
      </w:r>
      <w:commentRangeStart w:id="247"/>
      <w:r w:rsidR="005242D9" w:rsidRPr="003407A9">
        <w:t>relatively</w:t>
      </w:r>
      <w:commentRangeEnd w:id="247"/>
      <w:r w:rsidR="0037763F">
        <w:rPr>
          <w:rStyle w:val="Refdecomentario"/>
        </w:rPr>
        <w:commentReference w:id="247"/>
      </w:r>
      <w:r w:rsidR="005242D9" w:rsidRPr="003407A9">
        <w:t xml:space="preserve"> high base water potential of </w:t>
      </w:r>
      <w:r w:rsidR="005242D9" w:rsidRPr="003407A9">
        <w:rPr>
          <w:i/>
          <w:iCs/>
        </w:rPr>
        <w:t>D. langeanus</w:t>
      </w:r>
      <w:r w:rsidR="005242D9" w:rsidRPr="003407A9">
        <w:t xml:space="preserve"> could be a way to ensure that germination only goes forward </w:t>
      </w:r>
      <w:r w:rsidR="001A559B" w:rsidRPr="003407A9">
        <w:t xml:space="preserve">with </w:t>
      </w:r>
      <w:commentRangeStart w:id="248"/>
      <w:r w:rsidR="001A559B" w:rsidRPr="003407A9">
        <w:t>relatively</w:t>
      </w:r>
      <w:commentRangeEnd w:id="248"/>
      <w:r w:rsidR="0037763F">
        <w:rPr>
          <w:rStyle w:val="Refdecomentario"/>
        </w:rPr>
        <w:commentReference w:id="248"/>
      </w:r>
      <w:r w:rsidR="001A559B" w:rsidRPr="003407A9">
        <w:t xml:space="preserve"> intense rainfall episodes, i.e. a best-bet strategy to match germination to the most favourable environmental window</w:t>
      </w:r>
      <w:r w:rsidR="00CB7DAD" w:rsidRPr="003407A9">
        <w:t xml:space="preserve"> </w:t>
      </w:r>
      <w:r w:rsidR="00305FA7" w:rsidRPr="003407A9">
        <w:fldChar w:fldCharType="begin" w:fldLock="1"/>
      </w:r>
      <w:r w:rsidR="00BB7C3A" w:rsidRPr="003407A9">
        <w:instrText>ADDIN CSL_CITATION {"citationItems":[{"id":"ITEM-1","itemData":{"DOI":"10.1111/nph.18436","ISSN":"14698137","PMID":"35975702","author":[{"dropping-particle":"","family":"Pausas","given":"Juli G.","non-dropping-particle":"","parse-names":false,"suffix":""},{"dropping-particle":"","family":"Lamont","given":"Byron B.","non-dropping-particle":"","parse-names":false,"suffix":""},{"dropping-particle":"","family":"Keeley","given":"Jon E.","non-dropping-particle":"","parse-names":false,"suffix":""},{"dropping-particle":"","family":"Bond","given":"William J.","non-dropping-particle":"","parse-names":false,"suffix":""}],"container-title":"New Phytologist","id":"ITEM-1","issue":"4","issued":{"date-parts":[["2022"]]},"page":"1232-1236","title":"Bet-hedging and best-bet strategies shape seed dormancy","type":"article-journal","volume":"236"},"uris":["http://www.mendeley.com/documents/?uuid=d83c96e5-3c59-45d7-91b5-a5604bda3e72"]}],"mendeley":{"formattedCitation":"(Pausas et al. 2022)","plainTextFormattedCitation":"(Pausas et al. 2022)","previouslyFormattedCitation":"(Pausas et al. 2022)"},"properties":{"noteIndex":0},"schema":"https://github.com/citation-style-language/schema/raw/master/csl-citation.json"}</w:instrText>
      </w:r>
      <w:r w:rsidR="00305FA7" w:rsidRPr="003407A9">
        <w:fldChar w:fldCharType="separate"/>
      </w:r>
      <w:r w:rsidR="00305FA7" w:rsidRPr="003407A9">
        <w:rPr>
          <w:noProof/>
        </w:rPr>
        <w:t>(Pausas et al. 2022)</w:t>
      </w:r>
      <w:r w:rsidR="00305FA7" w:rsidRPr="003407A9">
        <w:fldChar w:fldCharType="end"/>
      </w:r>
      <w:r w:rsidR="001A559B" w:rsidRPr="003407A9">
        <w:t>.</w:t>
      </w:r>
    </w:p>
    <w:p w14:paraId="7A419224" w14:textId="7F4E2B5C" w:rsidR="0099385C" w:rsidRPr="003407A9" w:rsidRDefault="00EB397E" w:rsidP="00E5327B">
      <w:pPr>
        <w:spacing w:line="360" w:lineRule="auto"/>
        <w:ind w:firstLine="709"/>
        <w:jc w:val="both"/>
      </w:pPr>
      <w:r w:rsidRPr="003407A9">
        <w:t>T</w:t>
      </w:r>
      <w:r w:rsidR="00876E14" w:rsidRPr="003407A9">
        <w:t xml:space="preserve">he intraspecific </w:t>
      </w:r>
      <w:r w:rsidRPr="003407A9">
        <w:t xml:space="preserve">variability </w:t>
      </w:r>
      <w:ins w:id="249" w:author="Diana María Cruz Tejada" w:date="2024-02-08T21:19:00Z">
        <w:r w:rsidR="0037763F">
          <w:t xml:space="preserve">detected in </w:t>
        </w:r>
      </w:ins>
      <w:del w:id="250" w:author="Diana María Cruz Tejada" w:date="2024-02-08T21:20:00Z">
        <w:r w:rsidR="003F0903" w:rsidRPr="003407A9" w:rsidDel="0037763F">
          <w:delText xml:space="preserve">we </w:delText>
        </w:r>
        <w:r w:rsidR="00876E14" w:rsidRPr="003407A9" w:rsidDel="0037763F">
          <w:delText xml:space="preserve">detected in </w:delText>
        </w:r>
      </w:del>
      <w:r w:rsidR="00876E14" w:rsidRPr="003407A9">
        <w:t>this study cannot be attributed</w:t>
      </w:r>
      <w:r w:rsidR="00DC6C09" w:rsidRPr="003407A9">
        <w:t xml:space="preserve"> solely</w:t>
      </w:r>
      <w:r w:rsidR="00876E14" w:rsidRPr="003407A9">
        <w:t xml:space="preserve"> to </w:t>
      </w:r>
      <w:r w:rsidRPr="003407A9">
        <w:t xml:space="preserve">either </w:t>
      </w:r>
      <w:r w:rsidR="00DC6C09" w:rsidRPr="003407A9">
        <w:t>local adaptation</w:t>
      </w:r>
      <w:r w:rsidRPr="003407A9">
        <w:t xml:space="preserve"> or phenotypic plasticity</w:t>
      </w:r>
      <w:r w:rsidR="00D25913" w:rsidRPr="003407A9">
        <w:t xml:space="preserve">. </w:t>
      </w:r>
      <w:r w:rsidR="00E05A95" w:rsidRPr="003407A9">
        <w:t xml:space="preserve">The persistence of populations is shaped </w:t>
      </w:r>
      <w:r w:rsidR="00663921" w:rsidRPr="003407A9">
        <w:t xml:space="preserve">by a dynamic and complex feedback between </w:t>
      </w:r>
      <w:r w:rsidR="00125567" w:rsidRPr="003407A9">
        <w:t>phenotypic plasticity and local adaptation</w:t>
      </w:r>
      <w:r w:rsidR="00E07616" w:rsidRPr="003407A9">
        <w:t xml:space="preserve"> </w:t>
      </w:r>
      <w:r w:rsidR="00663921" w:rsidRPr="003407A9">
        <w:t>(</w:t>
      </w:r>
      <w:commentRangeStart w:id="251"/>
      <w:r w:rsidR="00663921" w:rsidRPr="003407A9">
        <w:t>Kinnison &amp; Hairston 2007</w:t>
      </w:r>
      <w:commentRangeEnd w:id="251"/>
      <w:r w:rsidR="00663921" w:rsidRPr="003407A9">
        <w:commentReference w:id="251"/>
      </w:r>
      <w:r w:rsidR="00663921" w:rsidRPr="003407A9">
        <w:t>)</w:t>
      </w:r>
      <w:r w:rsidR="00DD471B" w:rsidRPr="003407A9">
        <w:t xml:space="preserve">, and </w:t>
      </w:r>
      <w:r w:rsidR="005F3596" w:rsidRPr="003407A9">
        <w:t>previous studies showed that adaptive evolution of phenotypic plasticity is possible in nature, even at small spatial scales</w:t>
      </w:r>
      <w:r w:rsidR="00BB7C3A" w:rsidRPr="003407A9">
        <w:t xml:space="preserve"> </w:t>
      </w:r>
      <w:r w:rsidR="00BB7C3A" w:rsidRPr="003407A9">
        <w:fldChar w:fldCharType="begin" w:fldLock="1"/>
      </w:r>
      <w:r w:rsidR="0064530B">
        <w:instrText>ADDIN CSL_CITATION {"citationItems":[{"id":"ITEM-1","itemData":{"DOI":"10.1111/j.1469-8137.2004.01296.x","ISSN":"0028646X","PMID":"15760350","abstract":"The high potential fitness benefit of phenotypic plasticity tempts us to expect phenotypic plasticity as a frequent adaptation to environmental heterogeneity. Examples of proven adaptive plasticity in plants, however, are scarce and most plastic responses actually may be 'passive' rather than adaptive. This suggests that frequently requirements for the evolution of adaptive plasticity are not met or that such evolution is impeded by constraints. Here we outline requirements and potential constraints for the evolution of adaptive phenotypic plasticity, identify open questions, and propose new research approaches. Important open questions concern the genetic background of plasticity, genetic variation in plasticity, selection for plasticity in natural habitats, and the nature and occurrence of costs and limits of plasticity. Especially promising tools to address these questions are selection gradient analysis, meta-analysis of studies on genotype-by-environment interactions, QTL analysis, cDNA-microarray scanning and quantitative PCR to quantify gene expression, and two-dimensional gel electrophoresis to quantify protein expression. Studying plasticity along the pathway from gene expression to the phenotype and its relationship with fitness will help us to better understand why adaptive plasticity is not more universal, and to more realistically predict the evolution of plastic responses to environmental change. © New Phytologist (2005).","author":[{"dropping-particle":"","family":"Kleunen","given":"Mark","non-dropping-particle":"Van","parse-names":false,"suffix":""},{"dropping-particle":"","family":"Fischer","given":"Markus","non-dropping-particle":"","parse-names":false,"suffix":""}],"container-title":"New Phytologist","id":"ITEM-1","issue":"1","issued":{"date-parts":[["2005"]]},"page":"49-60","title":"Constraints on the evolution of adaptive phenotypic plasticity in plants","type":"article-journal","volume":"166"},"uris":["http://www.mendeley.com/documents/?uuid=92a66a48-a6ec-4f2f-8183-d2e4e9109bb8"]}],"mendeley":{"formattedCitation":"(Van Kleunen &amp; Fischer 2005)","plainTextFormattedCitation":"(Van Kleunen &amp; Fischer 2005)","previouslyFormattedCitation":"(Van Kleunen &amp; Fischer 2005)"},"properties":{"noteIndex":0},"schema":"https://github.com/citation-style-language/schema/raw/master/csl-citation.json"}</w:instrText>
      </w:r>
      <w:r w:rsidR="00BB7C3A" w:rsidRPr="003407A9">
        <w:fldChar w:fldCharType="separate"/>
      </w:r>
      <w:r w:rsidR="00BB7C3A" w:rsidRPr="003407A9">
        <w:rPr>
          <w:noProof/>
        </w:rPr>
        <w:t>(Van Kleunen &amp; Fischer 2005)</w:t>
      </w:r>
      <w:r w:rsidR="00BB7C3A" w:rsidRPr="003407A9">
        <w:fldChar w:fldCharType="end"/>
      </w:r>
      <w:r w:rsidR="00663921" w:rsidRPr="003407A9">
        <w:t>. To disentangle their effects</w:t>
      </w:r>
      <w:r w:rsidR="00876E14" w:rsidRPr="003407A9">
        <w:t xml:space="preserve">, </w:t>
      </w:r>
      <w:r w:rsidR="00A0765E" w:rsidRPr="003407A9">
        <w:t xml:space="preserve">reciprocal and </w:t>
      </w:r>
      <w:r w:rsidR="00876E14" w:rsidRPr="003407A9">
        <w:t xml:space="preserve">common garden </w:t>
      </w:r>
      <w:r w:rsidR="00A0765E" w:rsidRPr="003407A9">
        <w:t xml:space="preserve">experiments </w:t>
      </w:r>
      <w:r w:rsidR="00876E14" w:rsidRPr="003407A9">
        <w:t xml:space="preserve">are needed </w:t>
      </w:r>
      <w:r w:rsidR="00A0765E" w:rsidRPr="003407A9">
        <w:t xml:space="preserve">(e.g., </w:t>
      </w:r>
      <w:commentRangeStart w:id="252"/>
      <w:r w:rsidR="00A0765E" w:rsidRPr="003407A9">
        <w:t>Potvin &amp; Tousignant 1996</w:t>
      </w:r>
      <w:commentRangeEnd w:id="252"/>
      <w:r w:rsidR="00A0765E" w:rsidRPr="003407A9">
        <w:commentReference w:id="252"/>
      </w:r>
      <w:r w:rsidR="00A0765E" w:rsidRPr="003407A9">
        <w:t>)</w:t>
      </w:r>
      <w:r w:rsidR="00876E14" w:rsidRPr="003407A9">
        <w:t xml:space="preserve">. </w:t>
      </w:r>
      <w:r w:rsidR="00F73DCF" w:rsidRPr="003407A9">
        <w:t xml:space="preserve">Nevertheless, </w:t>
      </w:r>
      <w:del w:id="253" w:author="Diana María Cruz Tejada" w:date="2024-02-08T21:20:00Z">
        <w:r w:rsidR="00F73DCF" w:rsidRPr="003407A9" w:rsidDel="0037763F">
          <w:delText>what</w:delText>
        </w:r>
      </w:del>
      <w:ins w:id="254" w:author="Diana María Cruz Tejada" w:date="2024-02-08T21:20:00Z">
        <w:r w:rsidR="0037763F">
          <w:t xml:space="preserve">it </w:t>
        </w:r>
      </w:ins>
      <w:del w:id="255" w:author="Diana María Cruz Tejada" w:date="2024-02-08T21:20:00Z">
        <w:r w:rsidR="00F73DCF" w:rsidRPr="003407A9" w:rsidDel="0037763F">
          <w:delText xml:space="preserve"> </w:delText>
        </w:r>
      </w:del>
      <w:r w:rsidR="00F73DCF" w:rsidRPr="003407A9">
        <w:t xml:space="preserve">is clear </w:t>
      </w:r>
      <w:del w:id="256" w:author="Diana María Cruz Tejada" w:date="2024-02-08T21:20:00Z">
        <w:r w:rsidR="00F73DCF" w:rsidRPr="003407A9" w:rsidDel="0037763F">
          <w:delText xml:space="preserve">is </w:delText>
        </w:r>
      </w:del>
      <w:r w:rsidR="00F73DCF" w:rsidRPr="003407A9">
        <w:t xml:space="preserve">that subpopulation differences </w:t>
      </w:r>
      <w:r w:rsidR="00196B22" w:rsidRPr="003407A9">
        <w:t xml:space="preserve">in our study area </w:t>
      </w:r>
      <w:r w:rsidR="00F73DCF" w:rsidRPr="003407A9">
        <w:t xml:space="preserve">do not follow a random pattern. </w:t>
      </w:r>
      <w:r w:rsidR="00E5327B" w:rsidRPr="003407A9">
        <w:t xml:space="preserve">This </w:t>
      </w:r>
      <w:r w:rsidR="005D380A" w:rsidRPr="003407A9">
        <w:t>is in line</w:t>
      </w:r>
      <w:r w:rsidR="00E5327B" w:rsidRPr="003407A9">
        <w:t xml:space="preserve"> with s</w:t>
      </w:r>
      <w:r w:rsidR="00C75CE1" w:rsidRPr="003407A9">
        <w:t>everal studies in alpine areas</w:t>
      </w:r>
      <w:r w:rsidR="00884F2C" w:rsidRPr="003407A9">
        <w:t xml:space="preserve"> which</w:t>
      </w:r>
      <w:r w:rsidR="00C75CE1" w:rsidRPr="003407A9">
        <w:t xml:space="preserve"> suggest that local adaptation processes are taking place in the seed regeneration niche</w:t>
      </w:r>
      <w:r w:rsidR="00920355">
        <w:t xml:space="preserve"> </w:t>
      </w:r>
      <w:r w:rsidR="00920355">
        <w:fldChar w:fldCharType="begin" w:fldLock="1"/>
      </w:r>
      <w:r w:rsidR="00F423B9">
        <w:instrText>ADDIN CSL_CITATION {"citationItems":[{"id":"ITEM-1","itemData":{"DOI":"10.1093/aob/mcm007","ISSN":"03057364","PMID":"17307775","abstract":"• Background and Aims: Germination and seedling establishment, which are critical stages in the regeneration process of plant populations, may be subjected to natural selection and adaptive evolution. The aims of this work were to assess the main limitations on offspring performance of Silene ciliata, a high mountain Mediterranean plant, and to test whether local adaptation at small spatial scales has a significant effect on the success of establishment. • Methods: Reciprocal sowing experiments were carried out among three populations of the species to test for evidence of local adaptation on seedling emergence, survival and size. Studied populations were located at the southernmost margin of the species' range, along the local elevation gradient that leads to a drought stress gradient. • Key Results: Drought stress in summer was the main cause of seedling mortality even though germination mainly occurred immediately after snowmelt to make the best use of soil moisture. The results support the hypothesis that species perform better at the centre of their altitudinal range than at the boundaries. Evidence was also found of local adaptation in seedling survival and growth along the whole gradient. • Conclusions: The local adaptation acting on seedling emergence and survival favours the persistence of remnant populations on the altitudinal and latitudinal margins of mountain species. In a global warming context, such processes may help to counteract the contraction of this species' ranges and the consequent loss of habitat area. © The Author 2007. Published by Oxford University Press on behalf of the Annals of Botany Company. All rights reserved.","author":[{"dropping-particle":"","family":"Giménez-Benavides","given":"Luis","non-dropping-particle":"","parse-names":false,"suffix":""},{"dropping-particle":"","family":"Escudero","given":"Adrián","non-dropping-particle":"","parse-names":false,"suffix":""},{"dropping-particle":"","family":"Iriondo","given":"José M.","non-dropping-particle":"","parse-names":false,"suffix":""}],"container-title":"Annals of Botany","id":"ITEM-1","issue":"4","issued":{"date-parts":[["2007"]]},"page":"723-734","title":"Local adaptation enhances seedling recruitment along an altitudinal gradient in a high mountain mediterranean plant","type":"article-journal","volume":"99"},"uris":["http://www.mendeley.com/documents/?uuid=1ed49b14-b4ad-422c-b845-ad86c5e1891a"]},{"id":"ITEM-2","itemData":{"DOI":"10.15258/sst.2009.37.1.10","ISSN":"02510952","abstract":"Silene elisabethae Jan (Caryophyllaceae) is a narrow endemic plant species that occurs in calcareous grasslands of the Southern Italian Alps, and is protected by National and Regional Red Lists (IUCN). Seed germination requirements of this species were studied for the first time with the aim of producing appropriate germination protocols for use in ex situ conservation. Seeds were collected from three populations and sown on agar in the laboratory. Increasing durations of cold stratification resulted in an increase in germination from 20 to 90%. In addition, GA3 could substitute for a cold stratification requirement resulting in 90 to 100% germination in the absence of chilling. All populations germinated to higher levels in the light than dark, and populations from the coldest collection site germinated better at low temperatures, suggesting adaptation of seed germination behaviour to the local microclimate. Our results indicate that seeds of S. elisabethae exhibit non-deep physiological dormancy and that light plays an important role as a germination cue.","author":[{"dropping-particle":"","family":"Mondoni","given":"A.","non-dropping-particle":"","parse-names":false,"suffix":""},{"dropping-particle":"","family":"Daws","given":"M. I.","non-dropping-particle":"","parse-names":false,"suffix":""},{"dropping-particle":"","family":"Belotti","given":"J.","non-dropping-particle":"","parse-names":false,"suffix":""},{"dropping-particle":"","family":"Rossi","given":"G.","non-dropping-particle":"","parse-names":false,"suffix":""}],"container-title":"Seed Science and Technology","id":"ITEM-2","issue":"1","issued":{"date-parts":[["2009"]]},"page":"79-87","title":"Germination requirements of the alpine endemic Silene elisabethae Jan: Effects of cold stratification, light and GA3","type":"article-journal","volume":"37"},"uris":["http://www.mendeley.com/documents/?uuid=215ff4f2-5fe6-4225-9f4c-ab6bd07a6806"]}],"mendeley":{"formattedCitation":"(Giménez-Benavides et al. 2007; Mondoni et al. 2009)","plainTextFormattedCitation":"(Giménez-Benavides et al. 2007; Mondoni et al. 2009)","previouslyFormattedCitation":"(Giménez-Benavides et al. 2007; Mondoni et al. 2009)"},"properties":{"noteIndex":0},"schema":"https://github.com/citation-style-language/schema/raw/master/csl-citation.json"}</w:instrText>
      </w:r>
      <w:r w:rsidR="00920355">
        <w:fldChar w:fldCharType="separate"/>
      </w:r>
      <w:r w:rsidR="00920355" w:rsidRPr="00920355">
        <w:rPr>
          <w:noProof/>
        </w:rPr>
        <w:t>(Giménez-Benavides et al. 2007; Mondoni et al. 2009)</w:t>
      </w:r>
      <w:r w:rsidR="00920355">
        <w:fldChar w:fldCharType="end"/>
      </w:r>
      <w:r w:rsidR="00920355">
        <w:t>.</w:t>
      </w:r>
    </w:p>
    <w:p w14:paraId="7CBEE4E5" w14:textId="0E550747" w:rsidR="00BC7FE7" w:rsidRPr="003407A9" w:rsidRDefault="00A27CD5" w:rsidP="00197905">
      <w:pPr>
        <w:autoSpaceDE w:val="0"/>
        <w:autoSpaceDN w:val="0"/>
        <w:adjustRightInd w:val="0"/>
        <w:spacing w:after="0" w:line="360" w:lineRule="auto"/>
        <w:ind w:firstLine="709"/>
        <w:jc w:val="both"/>
      </w:pPr>
      <w:r w:rsidRPr="003407A9">
        <w:t>A</w:t>
      </w:r>
      <w:r w:rsidR="002E3082" w:rsidRPr="003407A9">
        <w:t xml:space="preserve">lthough our study </w:t>
      </w:r>
      <w:r w:rsidRPr="003407A9">
        <w:t>demonstrates intraspecific variability in germination water potential, supporting the functional significance of this trait, we must acknowledge some limitations to our</w:t>
      </w:r>
      <w:r w:rsidR="00835613" w:rsidRPr="003407A9">
        <w:t xml:space="preserve"> conclusions</w:t>
      </w:r>
      <w:r w:rsidR="006A2270" w:rsidRPr="003407A9">
        <w:t>.</w:t>
      </w:r>
      <w:r w:rsidR="006A130F" w:rsidRPr="003407A9">
        <w:t xml:space="preserve"> </w:t>
      </w:r>
      <w:ins w:id="257" w:author="Diana María Cruz Tejada" w:date="2024-02-08T21:22:00Z">
        <w:r w:rsidR="0037763F">
          <w:t>1)</w:t>
        </w:r>
      </w:ins>
      <w:del w:id="258" w:author="Diana María Cruz Tejada" w:date="2024-02-08T21:22:00Z">
        <w:r w:rsidR="006A130F" w:rsidRPr="003407A9" w:rsidDel="0037763F">
          <w:delText>Firstly</w:delText>
        </w:r>
      </w:del>
      <w:ins w:id="259" w:author="Diana María Cruz Tejada" w:date="2024-02-08T21:22:00Z">
        <w:r w:rsidR="0037763F">
          <w:t xml:space="preserve">our </w:t>
        </w:r>
      </w:ins>
      <w:del w:id="260" w:author="Diana María Cruz Tejada" w:date="2024-02-08T21:22:00Z">
        <w:r w:rsidR="00AA05D0" w:rsidRPr="003407A9" w:rsidDel="0037763F">
          <w:delText>,</w:delText>
        </w:r>
        <w:r w:rsidR="00D95B0A" w:rsidRPr="003407A9" w:rsidDel="0037763F">
          <w:delText xml:space="preserve"> our </w:delText>
        </w:r>
      </w:del>
      <w:r w:rsidR="007D6DB7" w:rsidRPr="003407A9">
        <w:t xml:space="preserve">environmental </w:t>
      </w:r>
      <w:r w:rsidR="00D95B0A" w:rsidRPr="003407A9">
        <w:t xml:space="preserve">data </w:t>
      </w:r>
      <w:del w:id="261" w:author="Diana María Cruz Tejada" w:date="2024-02-08T21:22:00Z">
        <w:r w:rsidR="00D95B0A" w:rsidRPr="003407A9" w:rsidDel="0037763F">
          <w:delText xml:space="preserve">collection </w:delText>
        </w:r>
      </w:del>
      <w:r w:rsidR="00D95B0A" w:rsidRPr="003407A9">
        <w:t xml:space="preserve">is </w:t>
      </w:r>
      <w:r w:rsidR="00EE7A6E" w:rsidRPr="003407A9">
        <w:t>constrained to</w:t>
      </w:r>
      <w:r w:rsidR="00AB1E98" w:rsidRPr="003407A9">
        <w:t xml:space="preserve"> 2021- 2022 while </w:t>
      </w:r>
      <w:r w:rsidR="00AB1E98" w:rsidRPr="003407A9">
        <w:lastRenderedPageBreak/>
        <w:t>seeds were collected in 2023</w:t>
      </w:r>
      <w:r w:rsidR="00835613" w:rsidRPr="003407A9">
        <w:t>.</w:t>
      </w:r>
      <w:r w:rsidR="00AB1E98" w:rsidRPr="003407A9">
        <w:t xml:space="preserve"> </w:t>
      </w:r>
      <w:ins w:id="262" w:author="Diana María Cruz Tejada" w:date="2024-02-08T21:24:00Z">
        <w:r w:rsidR="0037763F">
          <w:t xml:space="preserve">Therefore, </w:t>
        </w:r>
      </w:ins>
      <w:commentRangeStart w:id="263"/>
      <w:del w:id="264" w:author="Diana María Cruz Tejada" w:date="2024-02-08T21:24:00Z">
        <w:r w:rsidR="00835613" w:rsidRPr="003407A9" w:rsidDel="0037763F">
          <w:delText>W</w:delText>
        </w:r>
      </w:del>
      <w:ins w:id="265" w:author="Diana María Cruz Tejada" w:date="2024-02-08T21:24:00Z">
        <w:r w:rsidR="0037763F">
          <w:t>w</w:t>
        </w:r>
      </w:ins>
      <w:r w:rsidR="00AB1E98" w:rsidRPr="003407A9">
        <w:t xml:space="preserve">e assume that relative differences between </w:t>
      </w:r>
      <w:r w:rsidR="00AA05D0" w:rsidRPr="003407A9">
        <w:t>subpopulations</w:t>
      </w:r>
      <w:r w:rsidR="00AB1E98" w:rsidRPr="003407A9">
        <w:t xml:space="preserve"> remain constant across years</w:t>
      </w:r>
      <w:commentRangeEnd w:id="263"/>
      <w:r w:rsidR="0037763F">
        <w:rPr>
          <w:rStyle w:val="Refdecomentario"/>
        </w:rPr>
        <w:commentReference w:id="263"/>
      </w:r>
      <w:r w:rsidR="00B232F0" w:rsidRPr="003407A9">
        <w:t>,</w:t>
      </w:r>
      <w:r w:rsidR="00AB1E98" w:rsidRPr="003407A9">
        <w:t xml:space="preserve"> and </w:t>
      </w:r>
      <w:r w:rsidR="00B232F0" w:rsidRPr="003407A9">
        <w:t>that our GDD measures are</w:t>
      </w:r>
      <w:r w:rsidR="00AB1E98" w:rsidRPr="003407A9">
        <w:t xml:space="preserve"> </w:t>
      </w:r>
      <w:r w:rsidR="00E54A69" w:rsidRPr="003407A9">
        <w:t xml:space="preserve">a valuable </w:t>
      </w:r>
      <w:r w:rsidR="00B232F0" w:rsidRPr="003407A9">
        <w:t>proxy for the environmental</w:t>
      </w:r>
      <w:r w:rsidR="00E54A69" w:rsidRPr="003407A9">
        <w:t xml:space="preserve"> thermicity</w:t>
      </w:r>
      <w:r w:rsidR="00B232F0" w:rsidRPr="003407A9">
        <w:t>-drought</w:t>
      </w:r>
      <w:r w:rsidR="00E54A69" w:rsidRPr="003407A9">
        <w:t xml:space="preserve"> gradient. </w:t>
      </w:r>
      <w:del w:id="266" w:author="Diana María Cruz Tejada" w:date="2024-02-08T21:25:00Z">
        <w:r w:rsidR="00C809A4" w:rsidRPr="003407A9" w:rsidDel="0037763F">
          <w:delText>Secondly,</w:delText>
        </w:r>
      </w:del>
      <w:ins w:id="267" w:author="Diana María Cruz Tejada" w:date="2024-02-08T21:25:00Z">
        <w:r w:rsidR="0037763F">
          <w:t xml:space="preserve">2) </w:t>
        </w:r>
      </w:ins>
      <w:ins w:id="268" w:author="Diana María Cruz Tejada" w:date="2024-02-08T21:26:00Z">
        <w:r w:rsidR="0000029D">
          <w:t xml:space="preserve">it was not possible the seed collection </w:t>
        </w:r>
      </w:ins>
      <w:del w:id="269" w:author="Diana María Cruz Tejada" w:date="2024-02-08T21:25:00Z">
        <w:r w:rsidR="00EE7A6E" w:rsidRPr="003407A9" w:rsidDel="0037763F">
          <w:delText xml:space="preserve"> </w:delText>
        </w:r>
      </w:del>
      <w:del w:id="270" w:author="Diana María Cruz Tejada" w:date="2024-02-08T21:26:00Z">
        <w:r w:rsidR="00EE7A6E" w:rsidRPr="003407A9" w:rsidDel="0000029D">
          <w:delText xml:space="preserve">we </w:delText>
        </w:r>
        <w:r w:rsidR="00FD2502" w:rsidRPr="003407A9" w:rsidDel="0000029D">
          <w:delText xml:space="preserve">could not collect seeds </w:delText>
        </w:r>
      </w:del>
      <w:r w:rsidR="00FD2502" w:rsidRPr="003407A9">
        <w:t xml:space="preserve">from some </w:t>
      </w:r>
      <w:del w:id="271" w:author="Diana María Cruz Tejada" w:date="2024-02-08T21:26:00Z">
        <w:r w:rsidR="00FD2502" w:rsidRPr="003407A9" w:rsidDel="0000029D">
          <w:delText xml:space="preserve">of the </w:delText>
        </w:r>
      </w:del>
      <w:r w:rsidR="00FD2502" w:rsidRPr="003407A9">
        <w:t xml:space="preserve">subpopulations </w:t>
      </w:r>
      <w:del w:id="272" w:author="Diana María Cruz Tejada" w:date="2024-02-08T21:27:00Z">
        <w:r w:rsidR="00FD2502" w:rsidRPr="003407A9" w:rsidDel="0000029D">
          <w:delText xml:space="preserve">because </w:delText>
        </w:r>
      </w:del>
      <w:ins w:id="273" w:author="Diana María Cruz Tejada" w:date="2024-02-08T21:27:00Z">
        <w:r w:rsidR="0000029D">
          <w:t xml:space="preserve">due to the </w:t>
        </w:r>
      </w:ins>
      <w:del w:id="274" w:author="Diana María Cruz Tejada" w:date="2024-02-08T21:27:00Z">
        <w:r w:rsidR="00FD2502" w:rsidRPr="003407A9" w:rsidDel="0000029D">
          <w:delText xml:space="preserve">of </w:delText>
        </w:r>
      </w:del>
      <w:r w:rsidR="00FD2502" w:rsidRPr="003407A9">
        <w:t>insufficient presence of</w:t>
      </w:r>
      <w:ins w:id="275" w:author="Diana María Cruz Tejada" w:date="2024-02-08T21:27:00Z">
        <w:r w:rsidR="0000029D">
          <w:t xml:space="preserve"> the species </w:t>
        </w:r>
      </w:ins>
      <w:del w:id="276" w:author="Diana María Cruz Tejada" w:date="2024-02-08T21:27:00Z">
        <w:r w:rsidR="00FD2502" w:rsidRPr="003407A9" w:rsidDel="0000029D">
          <w:delText xml:space="preserve"> </w:delText>
        </w:r>
        <w:r w:rsidR="00FD2502" w:rsidRPr="003407A9" w:rsidDel="0000029D">
          <w:rPr>
            <w:i/>
            <w:iCs/>
          </w:rPr>
          <w:delText>D. langeanus</w:delText>
        </w:r>
        <w:r w:rsidR="00FD2502" w:rsidRPr="003407A9" w:rsidDel="0000029D">
          <w:delText xml:space="preserve"> </w:delText>
        </w:r>
      </w:del>
      <w:r w:rsidR="00FD2502" w:rsidRPr="003407A9">
        <w:t>in some plots.</w:t>
      </w:r>
      <w:r w:rsidR="00465781" w:rsidRPr="003407A9">
        <w:t xml:space="preserve"> </w:t>
      </w:r>
      <w:r w:rsidR="00FD2502" w:rsidRPr="003407A9">
        <w:t>N</w:t>
      </w:r>
      <w:r w:rsidR="00465781" w:rsidRPr="003407A9">
        <w:t>evertheless</w:t>
      </w:r>
      <w:r w:rsidR="00FD2502" w:rsidRPr="003407A9">
        <w:t>, our</w:t>
      </w:r>
      <w:r w:rsidR="00465781" w:rsidRPr="003407A9">
        <w:t xml:space="preserve"> </w:t>
      </w:r>
      <w:r w:rsidR="00A3715D" w:rsidRPr="003407A9">
        <w:t>statistical models still detected significant relationships</w:t>
      </w:r>
      <w:r w:rsidR="00BA2FA5" w:rsidRPr="003407A9">
        <w:t xml:space="preserve"> with</w:t>
      </w:r>
      <w:r w:rsidR="006A130F" w:rsidRPr="003407A9">
        <w:t>in</w:t>
      </w:r>
      <w:r w:rsidR="00BA2FA5" w:rsidRPr="003407A9">
        <w:t xml:space="preserve"> our </w:t>
      </w:r>
      <w:r w:rsidR="00D21ABD" w:rsidRPr="003407A9">
        <w:t xml:space="preserve">subpopulation </w:t>
      </w:r>
      <w:r w:rsidR="00BA2FA5" w:rsidRPr="003407A9">
        <w:t>data</w:t>
      </w:r>
      <w:r w:rsidR="00D21ABD" w:rsidRPr="003407A9">
        <w:t xml:space="preserve"> (n = 18)</w:t>
      </w:r>
      <w:r w:rsidR="00A3715D" w:rsidRPr="003407A9">
        <w:t xml:space="preserve">. </w:t>
      </w:r>
      <w:del w:id="277" w:author="Diana María Cruz Tejada" w:date="2024-02-08T21:28:00Z">
        <w:r w:rsidR="00BA2FA5" w:rsidRPr="003407A9" w:rsidDel="0000029D">
          <w:delText>Thirdly</w:delText>
        </w:r>
      </w:del>
      <w:ins w:id="278" w:author="Diana María Cruz Tejada" w:date="2024-02-08T21:28:00Z">
        <w:r w:rsidR="0000029D">
          <w:t>3)</w:t>
        </w:r>
      </w:ins>
      <w:del w:id="279" w:author="Diana María Cruz Tejada" w:date="2024-02-08T21:28:00Z">
        <w:r w:rsidR="00BA2FA5" w:rsidRPr="003407A9" w:rsidDel="0000029D">
          <w:delText>,</w:delText>
        </w:r>
      </w:del>
      <w:r w:rsidR="00BA2FA5" w:rsidRPr="003407A9">
        <w:t xml:space="preserve"> </w:t>
      </w:r>
      <w:commentRangeStart w:id="280"/>
      <w:r w:rsidR="00BA2FA5" w:rsidRPr="003407A9">
        <w:t>t</w:t>
      </w:r>
      <w:r w:rsidR="00A3715D" w:rsidRPr="003407A9">
        <w:t xml:space="preserve">he </w:t>
      </w:r>
      <w:r w:rsidR="00AE4EB5" w:rsidRPr="003407A9">
        <w:t xml:space="preserve">constant </w:t>
      </w:r>
      <w:r w:rsidR="00A3715D" w:rsidRPr="003407A9">
        <w:t xml:space="preserve">germination </w:t>
      </w:r>
      <w:r w:rsidR="00AE4EB5" w:rsidRPr="003407A9">
        <w:t>temperature</w:t>
      </w:r>
      <w:r w:rsidR="00A3715D" w:rsidRPr="003407A9">
        <w:t xml:space="preserve">s </w:t>
      </w:r>
      <w:r w:rsidR="00D91DAE" w:rsidRPr="003407A9">
        <w:t>are not realistic in field</w:t>
      </w:r>
      <w:r w:rsidR="00AE4EB5" w:rsidRPr="003407A9">
        <w:t xml:space="preserve"> conditions</w:t>
      </w:r>
      <w:r w:rsidR="006A130F" w:rsidRPr="003407A9">
        <w:t>,</w:t>
      </w:r>
      <w:r w:rsidR="00D91DAE" w:rsidRPr="003407A9">
        <w:t xml:space="preserve"> but </w:t>
      </w:r>
      <w:r w:rsidR="006A130F" w:rsidRPr="003407A9">
        <w:t>they were</w:t>
      </w:r>
      <w:r w:rsidR="00D91DAE" w:rsidRPr="003407A9">
        <w:t xml:space="preserve"> necessary to maintain </w:t>
      </w:r>
      <w:r w:rsidR="00AE4EB5" w:rsidRPr="003407A9">
        <w:t>the</w:t>
      </w:r>
      <w:r w:rsidR="00D91DAE" w:rsidRPr="003407A9">
        <w:t xml:space="preserve"> stability</w:t>
      </w:r>
      <w:r w:rsidR="00AE4EB5" w:rsidRPr="003407A9">
        <w:t xml:space="preserve"> of water potential solutions</w:t>
      </w:r>
      <w:r w:rsidR="006A130F" w:rsidRPr="003407A9">
        <w:t xml:space="preserve">. Moreover, </w:t>
      </w:r>
      <w:r w:rsidR="005409C6" w:rsidRPr="003407A9">
        <w:t>our preliminary data indicated</w:t>
      </w:r>
      <w:r w:rsidR="00C93704" w:rsidRPr="003407A9">
        <w:t xml:space="preserve"> that </w:t>
      </w:r>
      <w:r w:rsidR="00A03351" w:rsidRPr="003407A9">
        <w:t>the focus species</w:t>
      </w:r>
      <w:r w:rsidR="00C93704" w:rsidRPr="003407A9">
        <w:t xml:space="preserve"> has a wide germination niche </w:t>
      </w:r>
      <w:r w:rsidR="008E1ED3" w:rsidRPr="003407A9">
        <w:t xml:space="preserve">without significant differences between </w:t>
      </w:r>
      <w:r w:rsidR="00265928" w:rsidRPr="003407A9">
        <w:t>constan</w:t>
      </w:r>
      <w:r w:rsidR="006A130F" w:rsidRPr="003407A9">
        <w:t>t and alternating temperatures,</w:t>
      </w:r>
      <w:r w:rsidR="00012ECC" w:rsidRPr="003407A9">
        <w:t xml:space="preserve"> reaching up to 70% germination even in darkness</w:t>
      </w:r>
      <w:commentRangeEnd w:id="280"/>
      <w:r w:rsidR="0000029D">
        <w:rPr>
          <w:rStyle w:val="Refdecomentario"/>
        </w:rPr>
        <w:commentReference w:id="280"/>
      </w:r>
      <w:r w:rsidR="00012ECC" w:rsidRPr="003407A9">
        <w:t>.</w:t>
      </w:r>
      <w:r w:rsidR="00265928" w:rsidRPr="003407A9">
        <w:t xml:space="preserve"> </w:t>
      </w:r>
      <w:del w:id="281" w:author="Diana María Cruz Tejada" w:date="2024-02-08T21:31:00Z">
        <w:r w:rsidR="005409C6" w:rsidRPr="003407A9" w:rsidDel="0000029D">
          <w:delText>Fourthly</w:delText>
        </w:r>
      </w:del>
      <w:ins w:id="282" w:author="Diana María Cruz Tejada" w:date="2024-02-08T21:31:00Z">
        <w:r w:rsidR="0000029D">
          <w:t>4)</w:t>
        </w:r>
      </w:ins>
      <w:del w:id="283" w:author="Diana María Cruz Tejada" w:date="2024-02-08T21:31:00Z">
        <w:r w:rsidR="005409C6" w:rsidRPr="003407A9" w:rsidDel="0000029D">
          <w:delText>,</w:delText>
        </w:r>
      </w:del>
      <w:r w:rsidR="005409C6" w:rsidRPr="003407A9">
        <w:t xml:space="preserve"> </w:t>
      </w:r>
      <w:commentRangeStart w:id="284"/>
      <w:r w:rsidR="00012ECC" w:rsidRPr="003407A9">
        <w:t xml:space="preserve">the </w:t>
      </w:r>
      <w:r w:rsidR="005409C6" w:rsidRPr="003407A9">
        <w:t xml:space="preserve">translation </w:t>
      </w:r>
      <w:r w:rsidR="00D91DAE" w:rsidRPr="003407A9">
        <w:t>of laboratory P</w:t>
      </w:r>
      <w:r w:rsidR="00012ECC" w:rsidRPr="003407A9">
        <w:t>EG</w:t>
      </w:r>
      <w:r w:rsidR="00D91DAE" w:rsidRPr="003407A9">
        <w:t xml:space="preserve"> results</w:t>
      </w:r>
      <w:r w:rsidR="00CA57BE" w:rsidRPr="003407A9">
        <w:t xml:space="preserve"> </w:t>
      </w:r>
      <w:r w:rsidR="005409C6" w:rsidRPr="003407A9">
        <w:t>in</w:t>
      </w:r>
      <w:r w:rsidR="00CA57BE" w:rsidRPr="003407A9">
        <w:t xml:space="preserve">to field behaviour should be done carefully </w:t>
      </w:r>
      <w:r w:rsidR="00CA57BE" w:rsidRPr="003407A9">
        <w:fldChar w:fldCharType="begin" w:fldLock="1"/>
      </w:r>
      <w:r w:rsidR="00FF04A2" w:rsidRPr="003407A9">
        <w:instrText>ADDIN CSL_CITATION {"citationItems":[{"id":"ITEM-1","itemData":{"DOI":"10.1007/s11104-021-04857-5","ISBN":"1110402104","ISSN":"15735036","abstract":"Aims: Seed germination is one of the most important processes in plant biology and ecology because it determines the timing and magnitude of seedling emergence events every growing season influencing community dynamics. Our aim was to determine whether polyethylene glycol (PEG) solutions simulate soil water potential accurately and recreate germination responses to soil water availability. Methods: In this study, we compared seed germination of four plant species in PEG and four soils with different textures under six water potentials under controlled laboratory conditions. Results: Total seed germination for all species significantly differed between soil and PEG under the same water potentials, as well as among soil water potentials for each of PEG and soil materials. Due to the inconsistent total germination associated with soil water potential, we evaluated unsaturated soil hydraulic conductivity (Kh) as a predictor of germination. The germination of all species followed the same response to Kh. Germination rate (GR50) was more directly related to water potential than total germination, but Kh provided a more robust description of GR50 across species and soils than PEG-osmotic potentials. Conclusions: Our findings showed that Kh is a more informative variable to predict both total seed germination and germination rate in soil, and caution must be used when considering results obtained using PEG solutions to infer germination behavior under field conditions.","author":[{"dropping-particle":"","family":"Camacho","given":"Manuel E.","non-dropping-particle":"","parse-names":false,"suffix":""},{"dropping-particle":"","family":"Heitman","given":"Joshua L.","non-dropping-particle":"","parse-names":false,"suffix":""},{"dropping-particle":"","family":"Gannon","given":"Travis W.","non-dropping-particle":"","parse-names":false,"suffix":""},{"dropping-particle":"","family":"Amoozegar","given":"Aziz","non-dropping-particle":"","parse-names":false,"suffix":""},{"dropping-particle":"","family":"Leon","given":"Ramon G.","non-dropping-particle":"","parse-names":false,"suffix":""}],"container-title":"Plant and Soil","id":"ITEM-1","issue":"1-2","issued":{"date-parts":[["2021"]]},"page":"175-188","publisher":"Plant and Soil","title":"Seed germination responses to soil hydraulic conductivity and polyethylene glycol (PEG) osmotic solutions","type":"article-journal","volume":"462"},"uris":["http://www.mendeley.com/documents/?uuid=fc116fbb-ae0d-4d56-a83a-0f0831c0e11e"]}],"mendeley":{"formattedCitation":"(Camacho et al. 2021)","plainTextFormattedCitation":"(Camacho et al. 2021)","previouslyFormattedCitation":"(Camacho et al. 2021)"},"properties":{"noteIndex":0},"schema":"https://github.com/citation-style-language/schema/raw/master/csl-citation.json"}</w:instrText>
      </w:r>
      <w:r w:rsidR="00CA57BE" w:rsidRPr="003407A9">
        <w:fldChar w:fldCharType="separate"/>
      </w:r>
      <w:r w:rsidR="00CA57BE" w:rsidRPr="003407A9">
        <w:rPr>
          <w:noProof/>
        </w:rPr>
        <w:t>(Camacho et al. 2021)</w:t>
      </w:r>
      <w:r w:rsidR="00CA57BE" w:rsidRPr="003407A9">
        <w:fldChar w:fldCharType="end"/>
      </w:r>
      <w:r w:rsidRPr="003407A9">
        <w:t xml:space="preserve">. In the field, soil water availability </w:t>
      </w:r>
      <w:r w:rsidR="00197905" w:rsidRPr="003407A9">
        <w:t>affected by dynamic</w:t>
      </w:r>
      <w:r w:rsidRPr="003407A9">
        <w:t xml:space="preserve"> soil hydraulic conductivity, which in turn depends on soil textural properties </w:t>
      </w:r>
      <w:r w:rsidRPr="003407A9">
        <w:fldChar w:fldCharType="begin" w:fldLock="1"/>
      </w:r>
      <w:r w:rsidRPr="003407A9">
        <w:instrText>ADDIN CSL_CITATION {"citationItems":[{"id":"ITEM-1","itemData":{"DOI":"10.1007/s11104-021-04857-5","ISBN":"1110402104","ISSN":"15735036","abstract":"Aims: Seed germination is one of the most important processes in plant biology and ecology because it determines the timing and magnitude of seedling emergence events every growing season influencing community dynamics. Our aim was to determine whether polyethylene glycol (PEG) solutions simulate soil water potential accurately and recreate germination responses to soil water availability. Methods: In this study, we compared seed germination of four plant species in PEG and four soils with different textures under six water potentials under controlled laboratory conditions. Results: Total seed germination for all species significantly differed between soil and PEG under the same water potentials, as well as among soil water potentials for each of PEG and soil materials. Due to the inconsistent total germination associated with soil water potential, we evaluated unsaturated soil hydraulic conductivity (Kh) as a predictor of germination. The germination of all species followed the same response to Kh. Germination rate (GR50) was more directly related to water potential than total germination, but Kh provided a more robust description of GR50 across species and soils than PEG-osmotic potentials. Conclusions: Our findings showed that Kh is a more informative variable to predict both total seed germination and germination rate in soil, and caution must be used when considering results obtained using PEG solutions to infer germination behavior under field conditions.","author":[{"dropping-particle":"","family":"Camacho","given":"Manuel E.","non-dropping-particle":"","parse-names":false,"suffix":""},{"dropping-particle":"","family":"Heitman","given":"Joshua L.","non-dropping-particle":"","parse-names":false,"suffix":""},{"dropping-particle":"","family":"Gannon","given":"Travis W.","non-dropping-particle":"","parse-names":false,"suffix":""},{"dropping-particle":"","family":"Amoozegar","given":"Aziz","non-dropping-particle":"","parse-names":false,"suffix":""},{"dropping-particle":"","family":"Leon","given":"Ramon G.","non-dropping-particle":"","parse-names":false,"suffix":""}],"container-title":"Plant and Soil","id":"ITEM-1","issue":"1-2","issued":{"date-parts":[["2021"]]},"page":"175-188","publisher":"Plant and Soil","title":"Seed germination responses to soil hydraulic conductivity and polyethylene glycol (PEG) osmotic solutions","type":"article-journal","volume":"462"},"uris":["http://www.mendeley.com/documents/?uuid=fc116fbb-ae0d-4d56-a83a-0f0831c0e11e"]}],"mendeley":{"formattedCitation":"(Camacho et al. 2021)","plainTextFormattedCitation":"(Camacho et al. 2021)","previouslyFormattedCitation":"(Camacho et al. 2021)"},"properties":{"noteIndex":0},"schema":"https://github.com/citation-style-language/schema/raw/master/csl-citation.json"}</w:instrText>
      </w:r>
      <w:r w:rsidRPr="003407A9">
        <w:fldChar w:fldCharType="separate"/>
      </w:r>
      <w:r w:rsidRPr="003407A9">
        <w:rPr>
          <w:noProof/>
        </w:rPr>
        <w:t>(Camacho et al. 2021)</w:t>
      </w:r>
      <w:r w:rsidRPr="003407A9">
        <w:fldChar w:fldCharType="end"/>
      </w:r>
      <w:commentRangeEnd w:id="284"/>
      <w:r w:rsidR="0000029D">
        <w:rPr>
          <w:rStyle w:val="Refdecomentario"/>
        </w:rPr>
        <w:commentReference w:id="284"/>
      </w:r>
      <w:r w:rsidRPr="003407A9">
        <w:t>.</w:t>
      </w:r>
      <w:r w:rsidR="00182942" w:rsidRPr="003407A9">
        <w:t xml:space="preserve"> </w:t>
      </w:r>
      <w:r w:rsidR="00197905" w:rsidRPr="003407A9">
        <w:t>It would be important to confirm our results with field emergence data, but it must be considered that maintaining such controlled water potential treatments in the field would be extremely difficult if not impossible with current technologies.</w:t>
      </w:r>
    </w:p>
    <w:p w14:paraId="5FDEFE91" w14:textId="3CFAA999" w:rsidR="00E86B57" w:rsidRPr="003407A9" w:rsidRDefault="00673365" w:rsidP="00484418">
      <w:pPr>
        <w:spacing w:line="360" w:lineRule="auto"/>
        <w:ind w:firstLine="709"/>
        <w:jc w:val="both"/>
      </w:pPr>
      <w:r w:rsidRPr="003407A9">
        <w:t xml:space="preserve">Future </w:t>
      </w:r>
      <w:r w:rsidR="00557670" w:rsidRPr="003407A9">
        <w:t xml:space="preserve">research </w:t>
      </w:r>
      <w:r w:rsidR="00455073" w:rsidRPr="003407A9">
        <w:t>should extend our understanding of intraspecific variability in germination responses to water stress to other species and ecosystems, including different degrees of environmental water-limitation</w:t>
      </w:r>
      <w:r w:rsidR="00716C3D" w:rsidRPr="003407A9">
        <w:t xml:space="preserve">. </w:t>
      </w:r>
      <w:r w:rsidR="00587E63" w:rsidRPr="003407A9">
        <w:t>In addition, complementary studies with reciprocal sows and common garden experiments will help to disentangle the effects of phenological plasticity and local adaptation.</w:t>
      </w:r>
      <w:r w:rsidR="00484418" w:rsidRPr="003407A9">
        <w:t xml:space="preserve"> </w:t>
      </w:r>
      <w:r w:rsidR="00483B49" w:rsidRPr="003407A9">
        <w:t>Finally, our understanding needs to be expanded to include</w:t>
      </w:r>
      <w:r w:rsidR="00485456" w:rsidRPr="003407A9">
        <w:t xml:space="preserve"> the whole seed regeneration spectrum</w:t>
      </w:r>
      <w:r w:rsidR="006A130F" w:rsidRPr="003407A9">
        <w:t>,</w:t>
      </w:r>
      <w:r w:rsidR="002E2536" w:rsidRPr="003407A9">
        <w:t xml:space="preserve"> including soil seed persistence and seedling </w:t>
      </w:r>
      <w:r w:rsidR="00485456" w:rsidRPr="003407A9">
        <w:t xml:space="preserve">emergence </w:t>
      </w:r>
      <w:r w:rsidR="002E2536" w:rsidRPr="003407A9">
        <w:t xml:space="preserve">responses to </w:t>
      </w:r>
      <w:r w:rsidR="007E17BB" w:rsidRPr="003407A9">
        <w:t>microclimatic conditions</w:t>
      </w:r>
      <w:r w:rsidR="0004769D" w:rsidRPr="003407A9">
        <w:t xml:space="preserve"> under current and future scenarios</w:t>
      </w:r>
      <w:r w:rsidR="007E17BB" w:rsidRPr="003407A9">
        <w:t xml:space="preserve">. </w:t>
      </w:r>
    </w:p>
    <w:p w14:paraId="7DED688A" w14:textId="3403CC08" w:rsidR="00CA0E0D" w:rsidRPr="003407A9" w:rsidRDefault="0049360F" w:rsidP="002D07AE">
      <w:pPr>
        <w:pStyle w:val="Ttulo2"/>
        <w:spacing w:line="360" w:lineRule="auto"/>
        <w:jc w:val="both"/>
      </w:pPr>
      <w:r w:rsidRPr="003407A9">
        <w:t>5. References</w:t>
      </w:r>
    </w:p>
    <w:p w14:paraId="4A9200FC" w14:textId="04805AE4" w:rsidR="00F423B9" w:rsidRPr="00F423B9" w:rsidRDefault="00EF08C7" w:rsidP="00F423B9">
      <w:pPr>
        <w:widowControl w:val="0"/>
        <w:autoSpaceDE w:val="0"/>
        <w:autoSpaceDN w:val="0"/>
        <w:adjustRightInd w:val="0"/>
        <w:spacing w:line="360" w:lineRule="auto"/>
        <w:ind w:left="480" w:hanging="480"/>
        <w:rPr>
          <w:rFonts w:ascii="Calibri" w:hAnsi="Calibri" w:cs="Calibri"/>
          <w:noProof/>
          <w:kern w:val="0"/>
        </w:rPr>
      </w:pPr>
      <w:r w:rsidRPr="003407A9">
        <w:fldChar w:fldCharType="begin" w:fldLock="1"/>
      </w:r>
      <w:r w:rsidRPr="003407A9">
        <w:instrText xml:space="preserve">ADDIN Mendeley Bibliography CSL_BIBLIOGRAPHY </w:instrText>
      </w:r>
      <w:r w:rsidRPr="003407A9">
        <w:fldChar w:fldCharType="separate"/>
      </w:r>
      <w:r w:rsidR="00F423B9" w:rsidRPr="00F423B9">
        <w:rPr>
          <w:rFonts w:ascii="Calibri" w:hAnsi="Calibri" w:cs="Calibri"/>
          <w:noProof/>
          <w:kern w:val="0"/>
        </w:rPr>
        <w:t xml:space="preserve">Allen, P.S., Meyer, S.E., &amp; Khan, M.A. 2009. Hydrothermal time as a tool in comparative germination studies. </w:t>
      </w:r>
      <w:r w:rsidR="00F423B9" w:rsidRPr="00F423B9">
        <w:rPr>
          <w:rFonts w:ascii="Calibri" w:hAnsi="Calibri" w:cs="Calibri"/>
          <w:i/>
          <w:iCs/>
          <w:noProof/>
          <w:kern w:val="0"/>
        </w:rPr>
        <w:t>Seed biology: advances and applications. Proceedings of the Sixth International Workshop on Seeds, Merida, Mexico, 1999.</w:t>
      </w:r>
      <w:r w:rsidR="00F423B9" w:rsidRPr="00F423B9">
        <w:rPr>
          <w:rFonts w:ascii="Calibri" w:hAnsi="Calibri" w:cs="Calibri"/>
          <w:noProof/>
          <w:kern w:val="0"/>
        </w:rPr>
        <w:t xml:space="preserve"> 401–410.</w:t>
      </w:r>
    </w:p>
    <w:p w14:paraId="5E3C94B1"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F423B9">
        <w:rPr>
          <w:rFonts w:ascii="Calibri" w:hAnsi="Calibri" w:cs="Calibri"/>
          <w:noProof/>
          <w:kern w:val="0"/>
        </w:rPr>
        <w:t xml:space="preserve">Atkins, K.E., &amp; Travis, J.M.J. 2010. Local adaptation and the evolution of species’ ranges under climate change. </w:t>
      </w:r>
      <w:r w:rsidRPr="00F423B9">
        <w:rPr>
          <w:rFonts w:ascii="Calibri" w:hAnsi="Calibri" w:cs="Calibri"/>
          <w:i/>
          <w:iCs/>
          <w:noProof/>
          <w:kern w:val="0"/>
        </w:rPr>
        <w:t>Journal of Theoretical Biology</w:t>
      </w:r>
      <w:r w:rsidRPr="00F423B9">
        <w:rPr>
          <w:rFonts w:ascii="Calibri" w:hAnsi="Calibri" w:cs="Calibri"/>
          <w:noProof/>
          <w:kern w:val="0"/>
        </w:rPr>
        <w:t xml:space="preserve"> 266: 449–457.</w:t>
      </w:r>
    </w:p>
    <w:p w14:paraId="55213FA3"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F423B9">
        <w:rPr>
          <w:rFonts w:ascii="Calibri" w:hAnsi="Calibri" w:cs="Calibri"/>
          <w:noProof/>
          <w:kern w:val="0"/>
        </w:rPr>
        <w:t xml:space="preserve">Baskin, C.C., &amp; Baskin, J.M. (Eds.). 2022. </w:t>
      </w:r>
      <w:r w:rsidRPr="00F423B9">
        <w:rPr>
          <w:rFonts w:ascii="Calibri" w:hAnsi="Calibri" w:cs="Calibri"/>
          <w:i/>
          <w:iCs/>
          <w:noProof/>
          <w:kern w:val="0"/>
        </w:rPr>
        <w:t>Plant Regeneration from Seeds</w:t>
      </w:r>
      <w:r w:rsidRPr="00F423B9">
        <w:rPr>
          <w:rFonts w:ascii="Calibri" w:hAnsi="Calibri" w:cs="Calibri"/>
          <w:noProof/>
          <w:kern w:val="0"/>
        </w:rPr>
        <w:t>. Elsevier.</w:t>
      </w:r>
    </w:p>
    <w:p w14:paraId="77933B49"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DC4D3D">
        <w:rPr>
          <w:rFonts w:ascii="Calibri" w:hAnsi="Calibri" w:cs="Calibri"/>
          <w:noProof/>
          <w:kern w:val="0"/>
          <w:lang w:val="es-ES"/>
          <w:rPrChange w:id="285" w:author="CLARA ESPINOSA DEL ALBA" w:date="2024-02-09T08:24:00Z">
            <w:rPr>
              <w:rFonts w:ascii="Calibri" w:hAnsi="Calibri" w:cs="Calibri"/>
              <w:noProof/>
              <w:kern w:val="0"/>
            </w:rPr>
          </w:rPrChange>
        </w:rPr>
        <w:t xml:space="preserve">Bernau, V.M., Barbolla, L.J., McHale, L.K., &amp; Mercer, K.L. 2020. </w:t>
      </w:r>
      <w:r w:rsidRPr="00F423B9">
        <w:rPr>
          <w:rFonts w:ascii="Calibri" w:hAnsi="Calibri" w:cs="Calibri"/>
          <w:noProof/>
          <w:kern w:val="0"/>
        </w:rPr>
        <w:t xml:space="preserve">Germination response of diverse wild and landrace chile peppers (Capsicum spp.) under drought stress simulated with polyethylene glycol. </w:t>
      </w:r>
      <w:r w:rsidRPr="00F423B9">
        <w:rPr>
          <w:rFonts w:ascii="Calibri" w:hAnsi="Calibri" w:cs="Calibri"/>
          <w:i/>
          <w:iCs/>
          <w:noProof/>
          <w:kern w:val="0"/>
        </w:rPr>
        <w:t>PLoS ONE</w:t>
      </w:r>
      <w:r w:rsidRPr="00F423B9">
        <w:rPr>
          <w:rFonts w:ascii="Calibri" w:hAnsi="Calibri" w:cs="Calibri"/>
          <w:noProof/>
          <w:kern w:val="0"/>
        </w:rPr>
        <w:t xml:space="preserve"> 15: 1–19.</w:t>
      </w:r>
    </w:p>
    <w:p w14:paraId="66564F03"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F423B9">
        <w:rPr>
          <w:rFonts w:ascii="Calibri" w:hAnsi="Calibri" w:cs="Calibri"/>
          <w:noProof/>
          <w:kern w:val="0"/>
        </w:rPr>
        <w:lastRenderedPageBreak/>
        <w:t xml:space="preserve">Bewley, J., Bradford, K., Hilhorst, H., &amp; Nonogaki, H. 2013. Environmental regulation of dormancy and germination. In Bewley, J., Bradford, K., &amp; Hilhorst, H. (eds.), </w:t>
      </w:r>
      <w:r w:rsidRPr="00F423B9">
        <w:rPr>
          <w:rFonts w:ascii="Calibri" w:hAnsi="Calibri" w:cs="Calibri"/>
          <w:i/>
          <w:iCs/>
          <w:noProof/>
          <w:kern w:val="0"/>
        </w:rPr>
        <w:t>Seeds: physiology of development, germination and dormancy</w:t>
      </w:r>
      <w:r w:rsidRPr="00F423B9">
        <w:rPr>
          <w:rFonts w:ascii="Calibri" w:hAnsi="Calibri" w:cs="Calibri"/>
          <w:noProof/>
          <w:kern w:val="0"/>
        </w:rPr>
        <w:t>, Springer, New York.</w:t>
      </w:r>
    </w:p>
    <w:p w14:paraId="18220AB9"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F423B9">
        <w:rPr>
          <w:rFonts w:ascii="Calibri" w:hAnsi="Calibri" w:cs="Calibri"/>
          <w:noProof/>
          <w:kern w:val="0"/>
        </w:rPr>
        <w:t xml:space="preserve">Bond, W.J., Honig, M., &amp; Maze, K.E. 1999. Seed size and seedling emergence: An allometric relationship and some ecological implications. </w:t>
      </w:r>
      <w:r w:rsidRPr="00F423B9">
        <w:rPr>
          <w:rFonts w:ascii="Calibri" w:hAnsi="Calibri" w:cs="Calibri"/>
          <w:i/>
          <w:iCs/>
          <w:noProof/>
          <w:kern w:val="0"/>
        </w:rPr>
        <w:t>Oecologia</w:t>
      </w:r>
      <w:r w:rsidRPr="00F423B9">
        <w:rPr>
          <w:rFonts w:ascii="Calibri" w:hAnsi="Calibri" w:cs="Calibri"/>
          <w:noProof/>
          <w:kern w:val="0"/>
        </w:rPr>
        <w:t xml:space="preserve"> 120: 132–136.</w:t>
      </w:r>
    </w:p>
    <w:p w14:paraId="6D020C82"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F423B9">
        <w:rPr>
          <w:rFonts w:ascii="Calibri" w:hAnsi="Calibri" w:cs="Calibri"/>
          <w:noProof/>
          <w:kern w:val="0"/>
        </w:rPr>
        <w:t xml:space="preserve">Bradford, K.J. 2002. Applications of hydrothermal time to quantifying and modeling seed germination and dormancy. </w:t>
      </w:r>
      <w:r w:rsidRPr="00F423B9">
        <w:rPr>
          <w:rFonts w:ascii="Calibri" w:hAnsi="Calibri" w:cs="Calibri"/>
          <w:i/>
          <w:iCs/>
          <w:noProof/>
          <w:kern w:val="0"/>
        </w:rPr>
        <w:t>Weed Science</w:t>
      </w:r>
      <w:r w:rsidRPr="00F423B9">
        <w:rPr>
          <w:rFonts w:ascii="Calibri" w:hAnsi="Calibri" w:cs="Calibri"/>
          <w:noProof/>
          <w:kern w:val="0"/>
        </w:rPr>
        <w:t xml:space="preserve"> 50: 248–260.</w:t>
      </w:r>
    </w:p>
    <w:p w14:paraId="02A6C500"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F423B9">
        <w:rPr>
          <w:rFonts w:ascii="Calibri" w:hAnsi="Calibri" w:cs="Calibri"/>
          <w:noProof/>
          <w:kern w:val="0"/>
        </w:rPr>
        <w:t xml:space="preserve">Brooks, M.E., Kristensen, K., Benthem, K.J. van, Magnusson, A., Berg, C.W., Nielsen, A., Skaug, H.J., Maechler, M., &amp; Bolker, B.M. 2017. glmmTMB Balances Speed and Flexibility Among Packages for Zero-inflated Generalized Linear Mixed Modeling. </w:t>
      </w:r>
      <w:r w:rsidRPr="00F423B9">
        <w:rPr>
          <w:rFonts w:ascii="Calibri" w:hAnsi="Calibri" w:cs="Calibri"/>
          <w:i/>
          <w:iCs/>
          <w:noProof/>
          <w:kern w:val="0"/>
        </w:rPr>
        <w:t>The R Journal</w:t>
      </w:r>
      <w:r w:rsidRPr="00F423B9">
        <w:rPr>
          <w:rFonts w:ascii="Calibri" w:hAnsi="Calibri" w:cs="Calibri"/>
          <w:noProof/>
          <w:kern w:val="0"/>
        </w:rPr>
        <w:t xml:space="preserve"> 9: 378–400.</w:t>
      </w:r>
    </w:p>
    <w:p w14:paraId="52E04885"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F423B9">
        <w:rPr>
          <w:rFonts w:ascii="Calibri" w:hAnsi="Calibri" w:cs="Calibri"/>
          <w:noProof/>
          <w:kern w:val="0"/>
        </w:rPr>
        <w:t xml:space="preserve">Camacho, M.E., Heitman, J.L., Gannon, T.W., Amoozegar, A., &amp; Leon, R.G. 2021. Seed germination responses to soil hydraulic conductivity and polyethylene glycol (PEG) osmotic solutions. </w:t>
      </w:r>
      <w:r w:rsidRPr="00F423B9">
        <w:rPr>
          <w:rFonts w:ascii="Calibri" w:hAnsi="Calibri" w:cs="Calibri"/>
          <w:i/>
          <w:iCs/>
          <w:noProof/>
          <w:kern w:val="0"/>
        </w:rPr>
        <w:t>Plant and Soil</w:t>
      </w:r>
      <w:r w:rsidRPr="00F423B9">
        <w:rPr>
          <w:rFonts w:ascii="Calibri" w:hAnsi="Calibri" w:cs="Calibri"/>
          <w:noProof/>
          <w:kern w:val="0"/>
        </w:rPr>
        <w:t xml:space="preserve"> 462: 175–188.</w:t>
      </w:r>
    </w:p>
    <w:p w14:paraId="014B0704"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F423B9">
        <w:rPr>
          <w:rFonts w:ascii="Calibri" w:hAnsi="Calibri" w:cs="Calibri"/>
          <w:noProof/>
          <w:kern w:val="0"/>
        </w:rPr>
        <w:t xml:space="preserve">Cavieres, L.A., &amp; Arroyo, M.T.K. 2000. Seed germination response to cold stratification period and thermal regime in Phacelia secunda (Hydrophyllaceae): Altitudinal variation in the mediterranean Andes of central Chile. </w:t>
      </w:r>
      <w:r w:rsidRPr="00F423B9">
        <w:rPr>
          <w:rFonts w:ascii="Calibri" w:hAnsi="Calibri" w:cs="Calibri"/>
          <w:i/>
          <w:iCs/>
          <w:noProof/>
          <w:kern w:val="0"/>
        </w:rPr>
        <w:t>Plant Ecology</w:t>
      </w:r>
      <w:r w:rsidRPr="00F423B9">
        <w:rPr>
          <w:rFonts w:ascii="Calibri" w:hAnsi="Calibri" w:cs="Calibri"/>
          <w:noProof/>
          <w:kern w:val="0"/>
        </w:rPr>
        <w:t xml:space="preserve"> 149: 1–8.</w:t>
      </w:r>
    </w:p>
    <w:p w14:paraId="3658CFC3" w14:textId="77777777" w:rsidR="00F423B9" w:rsidRPr="00A86C98" w:rsidRDefault="00F423B9" w:rsidP="00F423B9">
      <w:pPr>
        <w:widowControl w:val="0"/>
        <w:autoSpaceDE w:val="0"/>
        <w:autoSpaceDN w:val="0"/>
        <w:adjustRightInd w:val="0"/>
        <w:spacing w:line="360" w:lineRule="auto"/>
        <w:ind w:left="480" w:hanging="480"/>
        <w:rPr>
          <w:rFonts w:ascii="Calibri" w:hAnsi="Calibri" w:cs="Calibri"/>
          <w:noProof/>
          <w:kern w:val="0"/>
          <w:lang w:val="es-CO"/>
          <w:rPrChange w:id="286" w:author="Diana María Cruz Tejada" w:date="2024-02-01T17:04:00Z">
            <w:rPr>
              <w:rFonts w:ascii="Calibri" w:hAnsi="Calibri" w:cs="Calibri"/>
              <w:noProof/>
              <w:kern w:val="0"/>
            </w:rPr>
          </w:rPrChange>
        </w:rPr>
      </w:pPr>
      <w:r w:rsidRPr="00F423B9">
        <w:rPr>
          <w:rFonts w:ascii="Calibri" w:hAnsi="Calibri" w:cs="Calibri"/>
          <w:noProof/>
          <w:kern w:val="0"/>
        </w:rPr>
        <w:t xml:space="preserve">Chevin, L.M., Lande, R., &amp; Mace, G.M. 2010. Adaptation, plasticity, and extinction in a changing environment: Towards a predictive theory. </w:t>
      </w:r>
      <w:r w:rsidRPr="00A86C98">
        <w:rPr>
          <w:rFonts w:ascii="Calibri" w:hAnsi="Calibri" w:cs="Calibri"/>
          <w:i/>
          <w:iCs/>
          <w:noProof/>
          <w:kern w:val="0"/>
          <w:lang w:val="es-CO"/>
          <w:rPrChange w:id="287" w:author="Diana María Cruz Tejada" w:date="2024-02-01T17:04:00Z">
            <w:rPr>
              <w:rFonts w:ascii="Calibri" w:hAnsi="Calibri" w:cs="Calibri"/>
              <w:i/>
              <w:iCs/>
              <w:noProof/>
              <w:kern w:val="0"/>
            </w:rPr>
          </w:rPrChange>
        </w:rPr>
        <w:t>PLoS Biology</w:t>
      </w:r>
      <w:r w:rsidRPr="00A86C98">
        <w:rPr>
          <w:rFonts w:ascii="Calibri" w:hAnsi="Calibri" w:cs="Calibri"/>
          <w:noProof/>
          <w:kern w:val="0"/>
          <w:lang w:val="es-CO"/>
          <w:rPrChange w:id="288" w:author="Diana María Cruz Tejada" w:date="2024-02-01T17:04:00Z">
            <w:rPr>
              <w:rFonts w:ascii="Calibri" w:hAnsi="Calibri" w:cs="Calibri"/>
              <w:noProof/>
              <w:kern w:val="0"/>
            </w:rPr>
          </w:rPrChange>
        </w:rPr>
        <w:t xml:space="preserve"> 8:.</w:t>
      </w:r>
    </w:p>
    <w:p w14:paraId="0827453C"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A86C98">
        <w:rPr>
          <w:rFonts w:ascii="Calibri" w:hAnsi="Calibri" w:cs="Calibri"/>
          <w:noProof/>
          <w:kern w:val="0"/>
          <w:lang w:val="es-CO"/>
          <w:rPrChange w:id="289" w:author="Diana María Cruz Tejada" w:date="2024-02-01T17:04:00Z">
            <w:rPr>
              <w:rFonts w:ascii="Calibri" w:hAnsi="Calibri" w:cs="Calibri"/>
              <w:noProof/>
              <w:kern w:val="0"/>
            </w:rPr>
          </w:rPrChange>
        </w:rPr>
        <w:t xml:space="preserve">Cochrane, A., Yates, C.J., Hoyle, G.L., &amp; Nicotra, A.B. 2015. </w:t>
      </w:r>
      <w:r w:rsidRPr="00F423B9">
        <w:rPr>
          <w:rFonts w:ascii="Calibri" w:hAnsi="Calibri" w:cs="Calibri"/>
          <w:noProof/>
          <w:kern w:val="0"/>
        </w:rPr>
        <w:t xml:space="preserve">Will among-population variation in seed traits improve the chance of species persistence under climate change? </w:t>
      </w:r>
      <w:r w:rsidRPr="00F423B9">
        <w:rPr>
          <w:rFonts w:ascii="Calibri" w:hAnsi="Calibri" w:cs="Calibri"/>
          <w:i/>
          <w:iCs/>
          <w:noProof/>
          <w:kern w:val="0"/>
        </w:rPr>
        <w:t>Global Ecology and Biogeography</w:t>
      </w:r>
      <w:r w:rsidRPr="00F423B9">
        <w:rPr>
          <w:rFonts w:ascii="Calibri" w:hAnsi="Calibri" w:cs="Calibri"/>
          <w:noProof/>
          <w:kern w:val="0"/>
        </w:rPr>
        <w:t xml:space="preserve"> 24: 12–24.</w:t>
      </w:r>
    </w:p>
    <w:p w14:paraId="6597C21F"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F423B9">
        <w:rPr>
          <w:rFonts w:ascii="Calibri" w:hAnsi="Calibri" w:cs="Calibri"/>
          <w:noProof/>
          <w:kern w:val="0"/>
        </w:rPr>
        <w:t xml:space="preserve">Donohue, K., Burghardt, L.T., Runcie, D., Bradford, K.J., &amp; Schmitt, J. 2015. Applying developmental threshold models to evolutionary ecology. </w:t>
      </w:r>
      <w:r w:rsidRPr="00F423B9">
        <w:rPr>
          <w:rFonts w:ascii="Calibri" w:hAnsi="Calibri" w:cs="Calibri"/>
          <w:i/>
          <w:iCs/>
          <w:noProof/>
          <w:kern w:val="0"/>
        </w:rPr>
        <w:t>Trends in Ecology and Evolution</w:t>
      </w:r>
      <w:r w:rsidRPr="00F423B9">
        <w:rPr>
          <w:rFonts w:ascii="Calibri" w:hAnsi="Calibri" w:cs="Calibri"/>
          <w:noProof/>
          <w:kern w:val="0"/>
        </w:rPr>
        <w:t xml:space="preserve"> 30: 66–77.</w:t>
      </w:r>
    </w:p>
    <w:p w14:paraId="09FF095D"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F423B9">
        <w:rPr>
          <w:rFonts w:ascii="Calibri" w:hAnsi="Calibri" w:cs="Calibri"/>
          <w:noProof/>
          <w:kern w:val="0"/>
        </w:rPr>
        <w:t xml:space="preserve">Fernández-Pascual, E., Carta, A., Mondoni, A., Cavieres, L.A., Rosbakh, S., Venn, S., Satyanti, A., Guja, L., Briceño, V.F., Vandelook, F., Mattana, E., Saatkamp, A., Bu, H., Sommerville, K., Poschlod, P., Liu, K., Nicotra, A., &amp; Jiménez-Alfaro, B. 2021. The seed germination spectrum of alpine plants: a global meta-analysis. </w:t>
      </w:r>
      <w:r w:rsidRPr="00F423B9">
        <w:rPr>
          <w:rFonts w:ascii="Calibri" w:hAnsi="Calibri" w:cs="Calibri"/>
          <w:i/>
          <w:iCs/>
          <w:noProof/>
          <w:kern w:val="0"/>
        </w:rPr>
        <w:t>New Phytologist</w:t>
      </w:r>
      <w:r w:rsidRPr="00F423B9">
        <w:rPr>
          <w:rFonts w:ascii="Calibri" w:hAnsi="Calibri" w:cs="Calibri"/>
          <w:noProof/>
          <w:kern w:val="0"/>
        </w:rPr>
        <w:t xml:space="preserve"> 229: 3573–3586.</w:t>
      </w:r>
    </w:p>
    <w:p w14:paraId="1816F00E"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F423B9">
        <w:rPr>
          <w:rFonts w:ascii="Calibri" w:hAnsi="Calibri" w:cs="Calibri"/>
          <w:noProof/>
          <w:kern w:val="0"/>
        </w:rPr>
        <w:t xml:space="preserve">Fernández-Pascual, E., &amp; González-Rodríguez, G. 2020. seedr: Hydro and Thermal Time Germination Models in R. </w:t>
      </w:r>
    </w:p>
    <w:p w14:paraId="43041690" w14:textId="77777777" w:rsidR="00F423B9" w:rsidRPr="00A86C98" w:rsidRDefault="00F423B9" w:rsidP="00F423B9">
      <w:pPr>
        <w:widowControl w:val="0"/>
        <w:autoSpaceDE w:val="0"/>
        <w:autoSpaceDN w:val="0"/>
        <w:adjustRightInd w:val="0"/>
        <w:spacing w:line="360" w:lineRule="auto"/>
        <w:ind w:left="480" w:hanging="480"/>
        <w:rPr>
          <w:rFonts w:ascii="Calibri" w:hAnsi="Calibri" w:cs="Calibri"/>
          <w:noProof/>
          <w:kern w:val="0"/>
          <w:lang w:val="es-CO"/>
          <w:rPrChange w:id="290" w:author="Diana María Cruz Tejada" w:date="2024-02-01T17:04:00Z">
            <w:rPr>
              <w:rFonts w:ascii="Calibri" w:hAnsi="Calibri" w:cs="Calibri"/>
              <w:noProof/>
              <w:kern w:val="0"/>
            </w:rPr>
          </w:rPrChange>
        </w:rPr>
      </w:pPr>
      <w:r w:rsidRPr="00A86C98">
        <w:rPr>
          <w:rFonts w:ascii="Calibri" w:hAnsi="Calibri" w:cs="Calibri"/>
          <w:noProof/>
          <w:kern w:val="0"/>
          <w:lang w:val="es-CO"/>
          <w:rPrChange w:id="291" w:author="Diana María Cruz Tejada" w:date="2024-02-01T17:04:00Z">
            <w:rPr>
              <w:rFonts w:ascii="Calibri" w:hAnsi="Calibri" w:cs="Calibri"/>
              <w:noProof/>
              <w:kern w:val="0"/>
            </w:rPr>
          </w:rPrChange>
        </w:rPr>
        <w:lastRenderedPageBreak/>
        <w:t xml:space="preserve">Fernández-Pascual, E., &amp; Jiménez-Alfaro, B. 2014. </w:t>
      </w:r>
      <w:r w:rsidRPr="00F423B9">
        <w:rPr>
          <w:rFonts w:ascii="Calibri" w:hAnsi="Calibri" w:cs="Calibri"/>
          <w:noProof/>
          <w:kern w:val="0"/>
        </w:rPr>
        <w:t xml:space="preserve">Phenotypic plasticity in seed germination relates differentially to overwintering and flowering temperatures. </w:t>
      </w:r>
      <w:r w:rsidRPr="00A86C98">
        <w:rPr>
          <w:rFonts w:ascii="Calibri" w:hAnsi="Calibri" w:cs="Calibri"/>
          <w:i/>
          <w:iCs/>
          <w:noProof/>
          <w:kern w:val="0"/>
          <w:lang w:val="es-CO"/>
          <w:rPrChange w:id="292" w:author="Diana María Cruz Tejada" w:date="2024-02-01T17:04:00Z">
            <w:rPr>
              <w:rFonts w:ascii="Calibri" w:hAnsi="Calibri" w:cs="Calibri"/>
              <w:i/>
              <w:iCs/>
              <w:noProof/>
              <w:kern w:val="0"/>
            </w:rPr>
          </w:rPrChange>
        </w:rPr>
        <w:t>Seed Science Research</w:t>
      </w:r>
      <w:r w:rsidRPr="00A86C98">
        <w:rPr>
          <w:rFonts w:ascii="Calibri" w:hAnsi="Calibri" w:cs="Calibri"/>
          <w:noProof/>
          <w:kern w:val="0"/>
          <w:lang w:val="es-CO"/>
          <w:rPrChange w:id="293" w:author="Diana María Cruz Tejada" w:date="2024-02-01T17:04:00Z">
            <w:rPr>
              <w:rFonts w:ascii="Calibri" w:hAnsi="Calibri" w:cs="Calibri"/>
              <w:noProof/>
              <w:kern w:val="0"/>
            </w:rPr>
          </w:rPrChange>
        </w:rPr>
        <w:t xml:space="preserve"> 24: 273–280.</w:t>
      </w:r>
    </w:p>
    <w:p w14:paraId="0EE2651D"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A86C98">
        <w:rPr>
          <w:rFonts w:ascii="Calibri" w:hAnsi="Calibri" w:cs="Calibri"/>
          <w:noProof/>
          <w:kern w:val="0"/>
          <w:lang w:val="es-CO"/>
          <w:rPrChange w:id="294" w:author="Diana María Cruz Tejada" w:date="2024-02-01T17:04:00Z">
            <w:rPr>
              <w:rFonts w:ascii="Calibri" w:hAnsi="Calibri" w:cs="Calibri"/>
              <w:noProof/>
              <w:kern w:val="0"/>
            </w:rPr>
          </w:rPrChange>
        </w:rPr>
        <w:t xml:space="preserve">Fernández-Pascual, E., Jiménez-Alfaro, B., Caujapé-Castells, J., Jaén-Molina, R., &amp; Díaz, T.E. 2013. </w:t>
      </w:r>
      <w:r w:rsidRPr="00F423B9">
        <w:rPr>
          <w:rFonts w:ascii="Calibri" w:hAnsi="Calibri" w:cs="Calibri"/>
          <w:noProof/>
          <w:kern w:val="0"/>
        </w:rPr>
        <w:t xml:space="preserve">A local dormancy cline is related to the seed maturation environment, population genetic composition and climate. </w:t>
      </w:r>
      <w:r w:rsidRPr="00F423B9">
        <w:rPr>
          <w:rFonts w:ascii="Calibri" w:hAnsi="Calibri" w:cs="Calibri"/>
          <w:i/>
          <w:iCs/>
          <w:noProof/>
          <w:kern w:val="0"/>
        </w:rPr>
        <w:t>Annals of Botany</w:t>
      </w:r>
      <w:r w:rsidRPr="00F423B9">
        <w:rPr>
          <w:rFonts w:ascii="Calibri" w:hAnsi="Calibri" w:cs="Calibri"/>
          <w:noProof/>
          <w:kern w:val="0"/>
        </w:rPr>
        <w:t xml:space="preserve"> 112: 937–945.</w:t>
      </w:r>
    </w:p>
    <w:p w14:paraId="1E4DB200" w14:textId="77777777" w:rsidR="00F423B9" w:rsidRPr="00A86C98" w:rsidRDefault="00F423B9" w:rsidP="00F423B9">
      <w:pPr>
        <w:widowControl w:val="0"/>
        <w:autoSpaceDE w:val="0"/>
        <w:autoSpaceDN w:val="0"/>
        <w:adjustRightInd w:val="0"/>
        <w:spacing w:line="360" w:lineRule="auto"/>
        <w:ind w:left="480" w:hanging="480"/>
        <w:rPr>
          <w:rFonts w:ascii="Calibri" w:hAnsi="Calibri" w:cs="Calibri"/>
          <w:noProof/>
          <w:kern w:val="0"/>
          <w:lang w:val="es-CO"/>
          <w:rPrChange w:id="295" w:author="Diana María Cruz Tejada" w:date="2024-02-01T17:04:00Z">
            <w:rPr>
              <w:rFonts w:ascii="Calibri" w:hAnsi="Calibri" w:cs="Calibri"/>
              <w:noProof/>
              <w:kern w:val="0"/>
            </w:rPr>
          </w:rPrChange>
        </w:rPr>
      </w:pPr>
      <w:r w:rsidRPr="00F423B9">
        <w:rPr>
          <w:rFonts w:ascii="Calibri" w:hAnsi="Calibri" w:cs="Calibri"/>
          <w:noProof/>
          <w:kern w:val="0"/>
        </w:rPr>
        <w:t xml:space="preserve">Fernández-Pascual, E., Mattana, E., &amp; Pritchard, H.W. 2019. Seeds of future past: climate change and the thermal memory of plant reproductive traits. </w:t>
      </w:r>
      <w:r w:rsidRPr="00A86C98">
        <w:rPr>
          <w:rFonts w:ascii="Calibri" w:hAnsi="Calibri" w:cs="Calibri"/>
          <w:i/>
          <w:iCs/>
          <w:noProof/>
          <w:kern w:val="0"/>
          <w:lang w:val="es-CO"/>
          <w:rPrChange w:id="296" w:author="Diana María Cruz Tejada" w:date="2024-02-01T17:04:00Z">
            <w:rPr>
              <w:rFonts w:ascii="Calibri" w:hAnsi="Calibri" w:cs="Calibri"/>
              <w:i/>
              <w:iCs/>
              <w:noProof/>
              <w:kern w:val="0"/>
            </w:rPr>
          </w:rPrChange>
        </w:rPr>
        <w:t>Biological Reviews</w:t>
      </w:r>
      <w:r w:rsidRPr="00A86C98">
        <w:rPr>
          <w:rFonts w:ascii="Calibri" w:hAnsi="Calibri" w:cs="Calibri"/>
          <w:noProof/>
          <w:kern w:val="0"/>
          <w:lang w:val="es-CO"/>
          <w:rPrChange w:id="297" w:author="Diana María Cruz Tejada" w:date="2024-02-01T17:04:00Z">
            <w:rPr>
              <w:rFonts w:ascii="Calibri" w:hAnsi="Calibri" w:cs="Calibri"/>
              <w:noProof/>
              <w:kern w:val="0"/>
            </w:rPr>
          </w:rPrChange>
        </w:rPr>
        <w:t xml:space="preserve"> 94: 439–456.</w:t>
      </w:r>
    </w:p>
    <w:p w14:paraId="25B260C6"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A86C98">
        <w:rPr>
          <w:rFonts w:ascii="Calibri" w:hAnsi="Calibri" w:cs="Calibri"/>
          <w:noProof/>
          <w:kern w:val="0"/>
          <w:lang w:val="es-CO"/>
          <w:rPrChange w:id="298" w:author="Diana María Cruz Tejada" w:date="2024-02-01T17:04:00Z">
            <w:rPr>
              <w:rFonts w:ascii="Calibri" w:hAnsi="Calibri" w:cs="Calibri"/>
              <w:noProof/>
              <w:kern w:val="0"/>
            </w:rPr>
          </w:rPrChange>
        </w:rPr>
        <w:t xml:space="preserve">Frischie, S., Fernández-Pascual, E., Ramirez, C.G., Toorop, P., González, M.H., &amp; Jiménez-Alfaro, B. 2018. </w:t>
      </w:r>
      <w:r w:rsidRPr="00F423B9">
        <w:rPr>
          <w:rFonts w:ascii="Calibri" w:hAnsi="Calibri" w:cs="Calibri"/>
          <w:noProof/>
          <w:kern w:val="0"/>
        </w:rPr>
        <w:t xml:space="preserve">Hydrothermal thresholds for seed germination in winter annual forbs from old-field Mediterranean landscapes. </w:t>
      </w:r>
      <w:r w:rsidRPr="00F423B9">
        <w:rPr>
          <w:rFonts w:ascii="Calibri" w:hAnsi="Calibri" w:cs="Calibri"/>
          <w:i/>
          <w:iCs/>
          <w:noProof/>
          <w:kern w:val="0"/>
        </w:rPr>
        <w:t>Plant Biology</w:t>
      </w:r>
      <w:r w:rsidRPr="00F423B9">
        <w:rPr>
          <w:rFonts w:ascii="Calibri" w:hAnsi="Calibri" w:cs="Calibri"/>
          <w:noProof/>
          <w:kern w:val="0"/>
        </w:rPr>
        <w:t xml:space="preserve"> 21: 449–457.</w:t>
      </w:r>
    </w:p>
    <w:p w14:paraId="47375D4D" w14:textId="77777777" w:rsidR="00F423B9" w:rsidRPr="00A86C98" w:rsidRDefault="00F423B9" w:rsidP="00F423B9">
      <w:pPr>
        <w:widowControl w:val="0"/>
        <w:autoSpaceDE w:val="0"/>
        <w:autoSpaceDN w:val="0"/>
        <w:adjustRightInd w:val="0"/>
        <w:spacing w:line="360" w:lineRule="auto"/>
        <w:ind w:left="480" w:hanging="480"/>
        <w:rPr>
          <w:rFonts w:ascii="Calibri" w:hAnsi="Calibri" w:cs="Calibri"/>
          <w:noProof/>
          <w:kern w:val="0"/>
          <w:lang w:val="es-CO"/>
          <w:rPrChange w:id="299" w:author="Diana María Cruz Tejada" w:date="2024-02-01T17:04:00Z">
            <w:rPr>
              <w:rFonts w:ascii="Calibri" w:hAnsi="Calibri" w:cs="Calibri"/>
              <w:noProof/>
              <w:kern w:val="0"/>
            </w:rPr>
          </w:rPrChange>
        </w:rPr>
      </w:pPr>
      <w:r w:rsidRPr="00F423B9">
        <w:rPr>
          <w:rFonts w:ascii="Calibri" w:hAnsi="Calibri" w:cs="Calibri"/>
          <w:noProof/>
          <w:kern w:val="0"/>
        </w:rPr>
        <w:t xml:space="preserve">Gelviz-Gelvez, S.M., Pavón, N.P., Flores, J., Barragán, F., &amp; Paz, H. 2020. Germination of seven species of shrubs in semiarid central Mexico: Effect of drought and seed size. </w:t>
      </w:r>
      <w:r w:rsidRPr="00A86C98">
        <w:rPr>
          <w:rFonts w:ascii="Calibri" w:hAnsi="Calibri" w:cs="Calibri"/>
          <w:i/>
          <w:iCs/>
          <w:noProof/>
          <w:kern w:val="0"/>
          <w:lang w:val="es-CO"/>
          <w:rPrChange w:id="300" w:author="Diana María Cruz Tejada" w:date="2024-02-01T17:04:00Z">
            <w:rPr>
              <w:rFonts w:ascii="Calibri" w:hAnsi="Calibri" w:cs="Calibri"/>
              <w:i/>
              <w:iCs/>
              <w:noProof/>
              <w:kern w:val="0"/>
            </w:rPr>
          </w:rPrChange>
        </w:rPr>
        <w:t>Botanical Sciences</w:t>
      </w:r>
      <w:r w:rsidRPr="00A86C98">
        <w:rPr>
          <w:rFonts w:ascii="Calibri" w:hAnsi="Calibri" w:cs="Calibri"/>
          <w:noProof/>
          <w:kern w:val="0"/>
          <w:lang w:val="es-CO"/>
          <w:rPrChange w:id="301" w:author="Diana María Cruz Tejada" w:date="2024-02-01T17:04:00Z">
            <w:rPr>
              <w:rFonts w:ascii="Calibri" w:hAnsi="Calibri" w:cs="Calibri"/>
              <w:noProof/>
              <w:kern w:val="0"/>
            </w:rPr>
          </w:rPrChange>
        </w:rPr>
        <w:t xml:space="preserve"> 98: 464–472.</w:t>
      </w:r>
    </w:p>
    <w:p w14:paraId="320336DA"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A86C98">
        <w:rPr>
          <w:rFonts w:ascii="Calibri" w:hAnsi="Calibri" w:cs="Calibri"/>
          <w:noProof/>
          <w:kern w:val="0"/>
          <w:lang w:val="es-CO"/>
          <w:rPrChange w:id="302" w:author="Diana María Cruz Tejada" w:date="2024-02-01T17:04:00Z">
            <w:rPr>
              <w:rFonts w:ascii="Calibri" w:hAnsi="Calibri" w:cs="Calibri"/>
              <w:noProof/>
              <w:kern w:val="0"/>
            </w:rPr>
          </w:rPrChange>
        </w:rPr>
        <w:t xml:space="preserve">Giménez-Benavides, L., Escudero, A., García-Camacho, R., García-Fernández, A., Iriondo, J.M., Lara-Romero, C., &amp; Morente-López, J. 2018. </w:t>
      </w:r>
      <w:r w:rsidRPr="00F423B9">
        <w:rPr>
          <w:rFonts w:ascii="Calibri" w:hAnsi="Calibri" w:cs="Calibri"/>
          <w:noProof/>
          <w:kern w:val="0"/>
        </w:rPr>
        <w:t xml:space="preserve">How does climate change affect regeneration of Mediterranean high-mountain plants? An integration and synthesis of current knowledge. </w:t>
      </w:r>
      <w:r w:rsidRPr="00F423B9">
        <w:rPr>
          <w:rFonts w:ascii="Calibri" w:hAnsi="Calibri" w:cs="Calibri"/>
          <w:i/>
          <w:iCs/>
          <w:noProof/>
          <w:kern w:val="0"/>
        </w:rPr>
        <w:t>Plant Biology</w:t>
      </w:r>
      <w:r w:rsidRPr="00F423B9">
        <w:rPr>
          <w:rFonts w:ascii="Calibri" w:hAnsi="Calibri" w:cs="Calibri"/>
          <w:noProof/>
          <w:kern w:val="0"/>
        </w:rPr>
        <w:t xml:space="preserve"> 20: 50–62.</w:t>
      </w:r>
    </w:p>
    <w:p w14:paraId="405C27E8"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F423B9">
        <w:rPr>
          <w:rFonts w:ascii="Calibri" w:hAnsi="Calibri" w:cs="Calibri"/>
          <w:noProof/>
          <w:kern w:val="0"/>
        </w:rPr>
        <w:t xml:space="preserve">Giménez-Benavides, L., Escudero, A., &amp; Iriondo, J.M. 2007. Local adaptation enhances seedling recruitment along an altitudinal gradient in a high mountain mediterranean plant. </w:t>
      </w:r>
      <w:r w:rsidRPr="00F423B9">
        <w:rPr>
          <w:rFonts w:ascii="Calibri" w:hAnsi="Calibri" w:cs="Calibri"/>
          <w:i/>
          <w:iCs/>
          <w:noProof/>
          <w:kern w:val="0"/>
        </w:rPr>
        <w:t>Annals of Botany</w:t>
      </w:r>
      <w:r w:rsidRPr="00F423B9">
        <w:rPr>
          <w:rFonts w:ascii="Calibri" w:hAnsi="Calibri" w:cs="Calibri"/>
          <w:noProof/>
          <w:kern w:val="0"/>
        </w:rPr>
        <w:t xml:space="preserve"> 99: 723–734.</w:t>
      </w:r>
    </w:p>
    <w:p w14:paraId="2A73B989"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F423B9">
        <w:rPr>
          <w:rFonts w:ascii="Calibri" w:hAnsi="Calibri" w:cs="Calibri"/>
          <w:noProof/>
          <w:kern w:val="0"/>
        </w:rPr>
        <w:t xml:space="preserve">Giménez-Benavides, L., Escudero, A., &amp; Pérez-García, F. 2005. Seed germination of high mountain Mediterranean species: Altitudinal, interpopulation and interannual variability. </w:t>
      </w:r>
      <w:r w:rsidRPr="00F423B9">
        <w:rPr>
          <w:rFonts w:ascii="Calibri" w:hAnsi="Calibri" w:cs="Calibri"/>
          <w:i/>
          <w:iCs/>
          <w:noProof/>
          <w:kern w:val="0"/>
        </w:rPr>
        <w:t>Ecological Research</w:t>
      </w:r>
      <w:r w:rsidRPr="00F423B9">
        <w:rPr>
          <w:rFonts w:ascii="Calibri" w:hAnsi="Calibri" w:cs="Calibri"/>
          <w:noProof/>
          <w:kern w:val="0"/>
        </w:rPr>
        <w:t xml:space="preserve"> 20: 433–444.</w:t>
      </w:r>
    </w:p>
    <w:p w14:paraId="34A196D6"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F423B9">
        <w:rPr>
          <w:rFonts w:ascii="Calibri" w:hAnsi="Calibri" w:cs="Calibri"/>
          <w:noProof/>
          <w:kern w:val="0"/>
        </w:rPr>
        <w:t xml:space="preserve">Graham, E., Rundel, P., Kaiser, W., Lam, Y., Stealey, M., &amp; Yuen, E. 2012. Fine-scale patterns of soil and plant surface temperatures in an alpine fellfield habitat, white mountains, California. </w:t>
      </w:r>
      <w:r w:rsidRPr="00F423B9">
        <w:rPr>
          <w:rFonts w:ascii="Calibri" w:hAnsi="Calibri" w:cs="Calibri"/>
          <w:i/>
          <w:iCs/>
          <w:noProof/>
          <w:kern w:val="0"/>
        </w:rPr>
        <w:t>Arctic, Antarctic, and Alpine Research</w:t>
      </w:r>
      <w:r w:rsidRPr="00F423B9">
        <w:rPr>
          <w:rFonts w:ascii="Calibri" w:hAnsi="Calibri" w:cs="Calibri"/>
          <w:noProof/>
          <w:kern w:val="0"/>
        </w:rPr>
        <w:t xml:space="preserve"> 44: 288–295.</w:t>
      </w:r>
    </w:p>
    <w:p w14:paraId="36244FF5"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F423B9">
        <w:rPr>
          <w:rFonts w:ascii="Calibri" w:hAnsi="Calibri" w:cs="Calibri"/>
          <w:noProof/>
          <w:kern w:val="0"/>
        </w:rPr>
        <w:t xml:space="preserve">Gremer, J.R., &amp; Venable, D.L. 2014. Bet hedging in desert winter annual plants: Optimal germination strategies in a variable environment. </w:t>
      </w:r>
      <w:r w:rsidRPr="00F423B9">
        <w:rPr>
          <w:rFonts w:ascii="Calibri" w:hAnsi="Calibri" w:cs="Calibri"/>
          <w:i/>
          <w:iCs/>
          <w:noProof/>
          <w:kern w:val="0"/>
        </w:rPr>
        <w:t>Ecology Letters</w:t>
      </w:r>
      <w:r w:rsidRPr="00F423B9">
        <w:rPr>
          <w:rFonts w:ascii="Calibri" w:hAnsi="Calibri" w:cs="Calibri"/>
          <w:noProof/>
          <w:kern w:val="0"/>
        </w:rPr>
        <w:t xml:space="preserve"> 17: 380–387.</w:t>
      </w:r>
    </w:p>
    <w:p w14:paraId="2A1C3708"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F423B9">
        <w:rPr>
          <w:rFonts w:ascii="Calibri" w:hAnsi="Calibri" w:cs="Calibri"/>
          <w:noProof/>
          <w:kern w:val="0"/>
        </w:rPr>
        <w:t xml:space="preserve">Gya, R., Geange, S.R., Lynn, J.S., Töpper, J.P., Wallevik, Ø., Zernichow, C., &amp; Vandvik, V. 2023. A </w:t>
      </w:r>
      <w:r w:rsidRPr="00F423B9">
        <w:rPr>
          <w:rFonts w:ascii="Calibri" w:hAnsi="Calibri" w:cs="Calibri"/>
          <w:noProof/>
          <w:kern w:val="0"/>
        </w:rPr>
        <w:lastRenderedPageBreak/>
        <w:t xml:space="preserve">test of local adaptation to drought in germination and seedling traits in populations of two alpine forbs across a 2000 mm/year precipitation gradient. </w:t>
      </w:r>
      <w:r w:rsidRPr="00F423B9">
        <w:rPr>
          <w:rFonts w:ascii="Calibri" w:hAnsi="Calibri" w:cs="Calibri"/>
          <w:i/>
          <w:iCs/>
          <w:noProof/>
          <w:kern w:val="0"/>
        </w:rPr>
        <w:t>Ecology and Evolution</w:t>
      </w:r>
      <w:r w:rsidRPr="00F423B9">
        <w:rPr>
          <w:rFonts w:ascii="Calibri" w:hAnsi="Calibri" w:cs="Calibri"/>
          <w:noProof/>
          <w:kern w:val="0"/>
        </w:rPr>
        <w:t xml:space="preserve"> 13: 1–19.</w:t>
      </w:r>
    </w:p>
    <w:p w14:paraId="1777FD42"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F423B9">
        <w:rPr>
          <w:rFonts w:ascii="Calibri" w:hAnsi="Calibri" w:cs="Calibri"/>
          <w:noProof/>
          <w:kern w:val="0"/>
        </w:rPr>
        <w:t xml:space="preserve">Hartig, F. 2020. DHARMa: Residual Diagnostics for Hierarchical (Multi-Level / Mixed) Regression Models. </w:t>
      </w:r>
    </w:p>
    <w:p w14:paraId="713B8E29"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F423B9">
        <w:rPr>
          <w:rFonts w:ascii="Calibri" w:hAnsi="Calibri" w:cs="Calibri"/>
          <w:noProof/>
          <w:kern w:val="0"/>
        </w:rPr>
        <w:t xml:space="preserve">Hoyle, G.L., Steadman, K.J., Good, R.B., McIntosh, E.J., Galea, L.M.E., &amp; Nicotra, A.B. 2015. Seed germination strategies: An evolutionary trajectory independent of vegetative functional traits. </w:t>
      </w:r>
      <w:r w:rsidRPr="00F423B9">
        <w:rPr>
          <w:rFonts w:ascii="Calibri" w:hAnsi="Calibri" w:cs="Calibri"/>
          <w:i/>
          <w:iCs/>
          <w:noProof/>
          <w:kern w:val="0"/>
        </w:rPr>
        <w:t>Frontiers in Plant Science</w:t>
      </w:r>
      <w:r w:rsidRPr="00F423B9">
        <w:rPr>
          <w:rFonts w:ascii="Calibri" w:hAnsi="Calibri" w:cs="Calibri"/>
          <w:noProof/>
          <w:kern w:val="0"/>
        </w:rPr>
        <w:t xml:space="preserve"> 6: 1–13.</w:t>
      </w:r>
    </w:p>
    <w:p w14:paraId="14C9BC26"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F423B9">
        <w:rPr>
          <w:rFonts w:ascii="Calibri" w:hAnsi="Calibri" w:cs="Calibri"/>
          <w:noProof/>
          <w:kern w:val="0"/>
        </w:rPr>
        <w:t xml:space="preserve">IPCC. 2014. </w:t>
      </w:r>
      <w:r w:rsidRPr="00F423B9">
        <w:rPr>
          <w:rFonts w:ascii="Calibri" w:hAnsi="Calibri" w:cs="Calibri"/>
          <w:i/>
          <w:iCs/>
          <w:noProof/>
          <w:kern w:val="0"/>
        </w:rPr>
        <w:t>Climate change 2014 Synthesis Report</w:t>
      </w:r>
      <w:r w:rsidRPr="00F423B9">
        <w:rPr>
          <w:rFonts w:ascii="Calibri" w:hAnsi="Calibri" w:cs="Calibri"/>
          <w:noProof/>
          <w:kern w:val="0"/>
        </w:rPr>
        <w:t>. Geneva, Switzerland.</w:t>
      </w:r>
    </w:p>
    <w:p w14:paraId="1A43BE05"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A86C98">
        <w:rPr>
          <w:rFonts w:ascii="Calibri" w:hAnsi="Calibri" w:cs="Calibri"/>
          <w:noProof/>
          <w:kern w:val="0"/>
          <w:lang w:val="es-CO"/>
          <w:rPrChange w:id="303" w:author="Diana María Cruz Tejada" w:date="2024-02-01T17:04:00Z">
            <w:rPr>
              <w:rFonts w:ascii="Calibri" w:hAnsi="Calibri" w:cs="Calibri"/>
              <w:noProof/>
              <w:kern w:val="0"/>
            </w:rPr>
          </w:rPrChange>
        </w:rPr>
        <w:t xml:space="preserve">Jiménez-Alfaro, B., Carlón, L., Fernández-Pascual, E., Acedo, C., Alfaro-Saiz, E., Redondo, R.A., Cires, E., del Egido Mazuelas, F., del Río, S., Díaz-González, T.E., García-González, M.E., Lence, C., Llamas, F., Nava, H., Penas, Á., Rodríguez Guitián, M.A., &amp; Vázquez, V.M. 2021. </w:t>
      </w:r>
      <w:r w:rsidRPr="00F423B9">
        <w:rPr>
          <w:rFonts w:ascii="Calibri" w:hAnsi="Calibri" w:cs="Calibri"/>
          <w:noProof/>
          <w:kern w:val="0"/>
        </w:rPr>
        <w:t xml:space="preserve">Checklist of the vascular plants of the Cantabrian Mountains. </w:t>
      </w:r>
      <w:r w:rsidRPr="00F423B9">
        <w:rPr>
          <w:rFonts w:ascii="Calibri" w:hAnsi="Calibri" w:cs="Calibri"/>
          <w:i/>
          <w:iCs/>
          <w:noProof/>
          <w:kern w:val="0"/>
        </w:rPr>
        <w:t>Mediterranean Botany</w:t>
      </w:r>
      <w:r w:rsidRPr="00F423B9">
        <w:rPr>
          <w:rFonts w:ascii="Calibri" w:hAnsi="Calibri" w:cs="Calibri"/>
          <w:noProof/>
          <w:kern w:val="0"/>
        </w:rPr>
        <w:t xml:space="preserve"> 42: 1–60.</w:t>
      </w:r>
    </w:p>
    <w:p w14:paraId="33DD92D8"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A86C98">
        <w:rPr>
          <w:rFonts w:ascii="Calibri" w:hAnsi="Calibri" w:cs="Calibri"/>
          <w:noProof/>
          <w:kern w:val="0"/>
          <w:lang w:val="es-CO"/>
          <w:rPrChange w:id="304" w:author="Diana María Cruz Tejada" w:date="2024-02-01T17:04:00Z">
            <w:rPr>
              <w:rFonts w:ascii="Calibri" w:hAnsi="Calibri" w:cs="Calibri"/>
              <w:noProof/>
              <w:kern w:val="0"/>
            </w:rPr>
          </w:rPrChange>
        </w:rPr>
        <w:t xml:space="preserve">Jiménez-Alfaro, B., Hernández-González, M., Fernández-Pascual, E., Toorop, P., Frischie, S., &amp; Gálvez-Ramírez, C. 2018. </w:t>
      </w:r>
      <w:r w:rsidRPr="00F423B9">
        <w:rPr>
          <w:rFonts w:ascii="Calibri" w:hAnsi="Calibri" w:cs="Calibri"/>
          <w:noProof/>
          <w:kern w:val="0"/>
        </w:rPr>
        <w:t xml:space="preserve">Germination ecology of winter annual grasses in Mediterranean climates: Applications for soil cover in olive groves. </w:t>
      </w:r>
      <w:r w:rsidRPr="00F423B9">
        <w:rPr>
          <w:rFonts w:ascii="Calibri" w:hAnsi="Calibri" w:cs="Calibri"/>
          <w:i/>
          <w:iCs/>
          <w:noProof/>
          <w:kern w:val="0"/>
        </w:rPr>
        <w:t>Agriculture, Ecosystems and Environment</w:t>
      </w:r>
      <w:r w:rsidRPr="00F423B9">
        <w:rPr>
          <w:rFonts w:ascii="Calibri" w:hAnsi="Calibri" w:cs="Calibri"/>
          <w:noProof/>
          <w:kern w:val="0"/>
        </w:rPr>
        <w:t xml:space="preserve"> 262: 29–35.</w:t>
      </w:r>
    </w:p>
    <w:p w14:paraId="565737D1"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F423B9">
        <w:rPr>
          <w:rFonts w:ascii="Calibri" w:hAnsi="Calibri" w:cs="Calibri"/>
          <w:noProof/>
          <w:kern w:val="0"/>
        </w:rPr>
        <w:t xml:space="preserve">Jump, A.S., Marchant, R., &amp; Peñuelas, J. 2009. Environmental change and the option value of genetic diversity. </w:t>
      </w:r>
      <w:r w:rsidRPr="00F423B9">
        <w:rPr>
          <w:rFonts w:ascii="Calibri" w:hAnsi="Calibri" w:cs="Calibri"/>
          <w:i/>
          <w:iCs/>
          <w:noProof/>
          <w:kern w:val="0"/>
        </w:rPr>
        <w:t>Trends in Plant Science</w:t>
      </w:r>
      <w:r w:rsidRPr="00F423B9">
        <w:rPr>
          <w:rFonts w:ascii="Calibri" w:hAnsi="Calibri" w:cs="Calibri"/>
          <w:noProof/>
          <w:kern w:val="0"/>
        </w:rPr>
        <w:t xml:space="preserve"> 14: 51–58.</w:t>
      </w:r>
    </w:p>
    <w:p w14:paraId="6B053479"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F423B9">
        <w:rPr>
          <w:rFonts w:ascii="Calibri" w:hAnsi="Calibri" w:cs="Calibri"/>
          <w:noProof/>
          <w:kern w:val="0"/>
        </w:rPr>
        <w:t xml:space="preserve">Kidson, R., &amp; Westoby, M. 2000. International Association for Ecology Seed Mass and Seedling Dimensions in Relation to Seedling Establishment Published by : Springer in cooperation with International Association for Ecology Stable URL : http://www.jstor.org/stable/4222740 Seed mass and. </w:t>
      </w:r>
      <w:r w:rsidRPr="00F423B9">
        <w:rPr>
          <w:rFonts w:ascii="Calibri" w:hAnsi="Calibri" w:cs="Calibri"/>
          <w:i/>
          <w:iCs/>
          <w:noProof/>
          <w:kern w:val="0"/>
        </w:rPr>
        <w:t>Oecologia</w:t>
      </w:r>
      <w:r w:rsidRPr="00F423B9">
        <w:rPr>
          <w:rFonts w:ascii="Calibri" w:hAnsi="Calibri" w:cs="Calibri"/>
          <w:noProof/>
          <w:kern w:val="0"/>
        </w:rPr>
        <w:t xml:space="preserve"> 125: 11–17.</w:t>
      </w:r>
    </w:p>
    <w:p w14:paraId="41BB0735"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F423B9">
        <w:rPr>
          <w:rFonts w:ascii="Calibri" w:hAnsi="Calibri" w:cs="Calibri"/>
          <w:noProof/>
          <w:kern w:val="0"/>
        </w:rPr>
        <w:t xml:space="preserve">Kikuzawa, K., &amp; Koyama, H. 1999. Scaling of soil water absorption by seeds: an experiment using seed analogues. </w:t>
      </w:r>
      <w:r w:rsidRPr="00F423B9">
        <w:rPr>
          <w:rFonts w:ascii="Calibri" w:hAnsi="Calibri" w:cs="Calibri"/>
          <w:i/>
          <w:iCs/>
          <w:noProof/>
          <w:kern w:val="0"/>
        </w:rPr>
        <w:t>Seed Science Research</w:t>
      </w:r>
      <w:r w:rsidRPr="00F423B9">
        <w:rPr>
          <w:rFonts w:ascii="Calibri" w:hAnsi="Calibri" w:cs="Calibri"/>
          <w:noProof/>
          <w:kern w:val="0"/>
        </w:rPr>
        <w:t xml:space="preserve"> 9: 171–178.</w:t>
      </w:r>
    </w:p>
    <w:p w14:paraId="3F1062D5"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F423B9">
        <w:rPr>
          <w:rFonts w:ascii="Calibri" w:hAnsi="Calibri" w:cs="Calibri"/>
          <w:noProof/>
          <w:kern w:val="0"/>
        </w:rPr>
        <w:t xml:space="preserve">Van Kleunen, M., &amp; Fischer, M. 2005. Constraints on the evolution of adaptive phenotypic plasticity in plants. </w:t>
      </w:r>
      <w:r w:rsidRPr="00F423B9">
        <w:rPr>
          <w:rFonts w:ascii="Calibri" w:hAnsi="Calibri" w:cs="Calibri"/>
          <w:i/>
          <w:iCs/>
          <w:noProof/>
          <w:kern w:val="0"/>
        </w:rPr>
        <w:t>New Phytologist</w:t>
      </w:r>
      <w:r w:rsidRPr="00F423B9">
        <w:rPr>
          <w:rFonts w:ascii="Calibri" w:hAnsi="Calibri" w:cs="Calibri"/>
          <w:noProof/>
          <w:kern w:val="0"/>
        </w:rPr>
        <w:t xml:space="preserve"> 166: 49–60.</w:t>
      </w:r>
    </w:p>
    <w:p w14:paraId="72AC5267"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F423B9">
        <w:rPr>
          <w:rFonts w:ascii="Calibri" w:hAnsi="Calibri" w:cs="Calibri"/>
          <w:noProof/>
          <w:kern w:val="0"/>
        </w:rPr>
        <w:t xml:space="preserve">Körner, C. 2021. </w:t>
      </w:r>
      <w:r w:rsidRPr="00F423B9">
        <w:rPr>
          <w:rFonts w:ascii="Calibri" w:hAnsi="Calibri" w:cs="Calibri"/>
          <w:i/>
          <w:iCs/>
          <w:noProof/>
          <w:kern w:val="0"/>
        </w:rPr>
        <w:t>Alpine Plant Life</w:t>
      </w:r>
      <w:r w:rsidRPr="00F423B9">
        <w:rPr>
          <w:rFonts w:ascii="Calibri" w:hAnsi="Calibri" w:cs="Calibri"/>
          <w:noProof/>
          <w:kern w:val="0"/>
        </w:rPr>
        <w:t xml:space="preserve"> (Springer Nature Switzerland AG 2021, Ed.). Springer Cham.</w:t>
      </w:r>
    </w:p>
    <w:p w14:paraId="57E22F21"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F423B9">
        <w:rPr>
          <w:rFonts w:ascii="Calibri" w:hAnsi="Calibri" w:cs="Calibri"/>
          <w:noProof/>
          <w:kern w:val="0"/>
        </w:rPr>
        <w:t xml:space="preserve">Körner, C., &amp; Hiltbrunner, E. 2021. Why is the alpine flora comparatively robust against climatic </w:t>
      </w:r>
      <w:r w:rsidRPr="00F423B9">
        <w:rPr>
          <w:rFonts w:ascii="Calibri" w:hAnsi="Calibri" w:cs="Calibri"/>
          <w:noProof/>
          <w:kern w:val="0"/>
        </w:rPr>
        <w:lastRenderedPageBreak/>
        <w:t xml:space="preserve">warming? </w:t>
      </w:r>
      <w:r w:rsidRPr="00F423B9">
        <w:rPr>
          <w:rFonts w:ascii="Calibri" w:hAnsi="Calibri" w:cs="Calibri"/>
          <w:i/>
          <w:iCs/>
          <w:noProof/>
          <w:kern w:val="0"/>
        </w:rPr>
        <w:t>Diversity</w:t>
      </w:r>
      <w:r w:rsidRPr="00F423B9">
        <w:rPr>
          <w:rFonts w:ascii="Calibri" w:hAnsi="Calibri" w:cs="Calibri"/>
          <w:noProof/>
          <w:kern w:val="0"/>
        </w:rPr>
        <w:t xml:space="preserve"> 13:.</w:t>
      </w:r>
    </w:p>
    <w:p w14:paraId="1B36EC9E"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F423B9">
        <w:rPr>
          <w:rFonts w:ascii="Calibri" w:hAnsi="Calibri" w:cs="Calibri"/>
          <w:noProof/>
          <w:kern w:val="0"/>
        </w:rPr>
        <w:t xml:space="preserve">Kos, M., &amp; Poschlod, P. 2008. Correlates of inter-specific variation in germination response to water stress in a semi-arid savannah. </w:t>
      </w:r>
      <w:r w:rsidRPr="00F423B9">
        <w:rPr>
          <w:rFonts w:ascii="Calibri" w:hAnsi="Calibri" w:cs="Calibri"/>
          <w:i/>
          <w:iCs/>
          <w:noProof/>
          <w:kern w:val="0"/>
        </w:rPr>
        <w:t>Basic and Applied Ecology</w:t>
      </w:r>
      <w:r w:rsidRPr="00F423B9">
        <w:rPr>
          <w:rFonts w:ascii="Calibri" w:hAnsi="Calibri" w:cs="Calibri"/>
          <w:noProof/>
          <w:kern w:val="0"/>
        </w:rPr>
        <w:t xml:space="preserve"> 9: 645–652.</w:t>
      </w:r>
    </w:p>
    <w:p w14:paraId="252024E5"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F423B9">
        <w:rPr>
          <w:rFonts w:ascii="Calibri" w:hAnsi="Calibri" w:cs="Calibri"/>
          <w:noProof/>
          <w:kern w:val="0"/>
        </w:rPr>
        <w:t xml:space="preserve">Lande, R. 2009. Adaptation to an extraordinary environment by evolution of phenotypic plasticity and genetic assimilation. </w:t>
      </w:r>
      <w:r w:rsidRPr="00F423B9">
        <w:rPr>
          <w:rFonts w:ascii="Calibri" w:hAnsi="Calibri" w:cs="Calibri"/>
          <w:i/>
          <w:iCs/>
          <w:noProof/>
          <w:kern w:val="0"/>
        </w:rPr>
        <w:t>Journal of Evolutionary Biology</w:t>
      </w:r>
      <w:r w:rsidRPr="00F423B9">
        <w:rPr>
          <w:rFonts w:ascii="Calibri" w:hAnsi="Calibri" w:cs="Calibri"/>
          <w:noProof/>
          <w:kern w:val="0"/>
        </w:rPr>
        <w:t xml:space="preserve"> 22: 1435–1446.</w:t>
      </w:r>
    </w:p>
    <w:p w14:paraId="5D342135"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F423B9">
        <w:rPr>
          <w:rFonts w:ascii="Calibri" w:hAnsi="Calibri" w:cs="Calibri"/>
          <w:noProof/>
          <w:kern w:val="0"/>
        </w:rPr>
        <w:t xml:space="preserve">Matesanz, S., Gianoli, E., &amp; Valladares, F. 2010. Global change and the evolution of phenotypic plasticity in plants. </w:t>
      </w:r>
      <w:r w:rsidRPr="00F423B9">
        <w:rPr>
          <w:rFonts w:ascii="Calibri" w:hAnsi="Calibri" w:cs="Calibri"/>
          <w:i/>
          <w:iCs/>
          <w:noProof/>
          <w:kern w:val="0"/>
        </w:rPr>
        <w:t>Annals of the New York Academy of Sciences</w:t>
      </w:r>
      <w:r w:rsidRPr="00F423B9">
        <w:rPr>
          <w:rFonts w:ascii="Calibri" w:hAnsi="Calibri" w:cs="Calibri"/>
          <w:noProof/>
          <w:kern w:val="0"/>
        </w:rPr>
        <w:t xml:space="preserve"> 1206: 35–55.</w:t>
      </w:r>
    </w:p>
    <w:p w14:paraId="33EADB0D"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F423B9">
        <w:rPr>
          <w:rFonts w:ascii="Calibri" w:hAnsi="Calibri" w:cs="Calibri"/>
          <w:noProof/>
          <w:kern w:val="0"/>
        </w:rPr>
        <w:t xml:space="preserve">Mattana, E., Carta, A., Fernández-Pascual, E., Keeley, J.E., &amp; Pritchard, H.W. 2022. Climate change and plant regeneration from seeds in Mediterranean regions of the Northern Hemisphere. In </w:t>
      </w:r>
      <w:r w:rsidRPr="00F423B9">
        <w:rPr>
          <w:rFonts w:ascii="Calibri" w:hAnsi="Calibri" w:cs="Calibri"/>
          <w:i/>
          <w:iCs/>
          <w:noProof/>
          <w:kern w:val="0"/>
        </w:rPr>
        <w:t>Plant Regeneration from Seeds A Global Warming Perspective</w:t>
      </w:r>
      <w:r w:rsidRPr="00F423B9">
        <w:rPr>
          <w:rFonts w:ascii="Calibri" w:hAnsi="Calibri" w:cs="Calibri"/>
          <w:noProof/>
          <w:kern w:val="0"/>
        </w:rPr>
        <w:t>, pp. 101–114. Academic Press.</w:t>
      </w:r>
    </w:p>
    <w:p w14:paraId="53E251AC"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F423B9">
        <w:rPr>
          <w:rFonts w:ascii="Calibri" w:hAnsi="Calibri" w:cs="Calibri"/>
          <w:noProof/>
          <w:kern w:val="0"/>
        </w:rPr>
        <w:t xml:space="preserve">Merino-Martín, L., Courtauld, C., Commander, L., Turner, S., &amp; Lewandrowski, Wolfgang Stevens, J. 2017. Interactions between seed functional traits and burial depth regulate germination and seedling emergence under water stress in species from semi-arid environments. </w:t>
      </w:r>
      <w:r w:rsidRPr="00F423B9">
        <w:rPr>
          <w:rFonts w:ascii="Calibri" w:hAnsi="Calibri" w:cs="Calibri"/>
          <w:i/>
          <w:iCs/>
          <w:noProof/>
          <w:kern w:val="0"/>
        </w:rPr>
        <w:t>Journal of Arid Environments</w:t>
      </w:r>
      <w:r w:rsidRPr="00F423B9">
        <w:rPr>
          <w:rFonts w:ascii="Calibri" w:hAnsi="Calibri" w:cs="Calibri"/>
          <w:noProof/>
          <w:kern w:val="0"/>
        </w:rPr>
        <w:t xml:space="preserve"> 147: 25–33.</w:t>
      </w:r>
    </w:p>
    <w:p w14:paraId="2C64060F"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F423B9">
        <w:rPr>
          <w:rFonts w:ascii="Calibri" w:hAnsi="Calibri" w:cs="Calibri"/>
          <w:noProof/>
          <w:kern w:val="0"/>
        </w:rPr>
        <w:t xml:space="preserve">Michel, B.E., &amp; Kaufmann, M.R. 1973. The Osmotic Potential of Polyethylene Glycol 60001. </w:t>
      </w:r>
    </w:p>
    <w:p w14:paraId="1449275F"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A86C98">
        <w:rPr>
          <w:rFonts w:ascii="Calibri" w:hAnsi="Calibri" w:cs="Calibri"/>
          <w:noProof/>
          <w:kern w:val="0"/>
          <w:lang w:val="it-IT"/>
          <w:rPrChange w:id="305" w:author="Diana María Cruz Tejada" w:date="2024-02-01T17:04:00Z">
            <w:rPr>
              <w:rFonts w:ascii="Calibri" w:hAnsi="Calibri" w:cs="Calibri"/>
              <w:noProof/>
              <w:kern w:val="0"/>
            </w:rPr>
          </w:rPrChange>
        </w:rPr>
        <w:t xml:space="preserve">Mondoni, A., Daws, M.I., Belotti, J., &amp; Rossi, G. 2009. </w:t>
      </w:r>
      <w:r w:rsidRPr="00F423B9">
        <w:rPr>
          <w:rFonts w:ascii="Calibri" w:hAnsi="Calibri" w:cs="Calibri"/>
          <w:noProof/>
          <w:kern w:val="0"/>
        </w:rPr>
        <w:t xml:space="preserve">Germination requirements of the alpine endemic Silene elisabethae Jan: Effects of cold stratification, light and GA3. </w:t>
      </w:r>
      <w:r w:rsidRPr="00F423B9">
        <w:rPr>
          <w:rFonts w:ascii="Calibri" w:hAnsi="Calibri" w:cs="Calibri"/>
          <w:i/>
          <w:iCs/>
          <w:noProof/>
          <w:kern w:val="0"/>
        </w:rPr>
        <w:t>Seed Science and Technology</w:t>
      </w:r>
      <w:r w:rsidRPr="00F423B9">
        <w:rPr>
          <w:rFonts w:ascii="Calibri" w:hAnsi="Calibri" w:cs="Calibri"/>
          <w:noProof/>
          <w:kern w:val="0"/>
        </w:rPr>
        <w:t xml:space="preserve"> 37: 79–87.</w:t>
      </w:r>
    </w:p>
    <w:p w14:paraId="55782AA6"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F423B9">
        <w:rPr>
          <w:rFonts w:ascii="Calibri" w:hAnsi="Calibri" w:cs="Calibri"/>
          <w:noProof/>
          <w:kern w:val="0"/>
        </w:rPr>
        <w:t xml:space="preserve">Mondoni, A., Rossi, G., Orsenigo, S., &amp; Probert, R.J. 2012. Climate warming could shift the timing of seed germination in alpine plants. </w:t>
      </w:r>
      <w:r w:rsidRPr="00F423B9">
        <w:rPr>
          <w:rFonts w:ascii="Calibri" w:hAnsi="Calibri" w:cs="Calibri"/>
          <w:i/>
          <w:iCs/>
          <w:noProof/>
          <w:kern w:val="0"/>
        </w:rPr>
        <w:t>Annals of Botany</w:t>
      </w:r>
      <w:r w:rsidRPr="00F423B9">
        <w:rPr>
          <w:rFonts w:ascii="Calibri" w:hAnsi="Calibri" w:cs="Calibri"/>
          <w:noProof/>
          <w:kern w:val="0"/>
        </w:rPr>
        <w:t xml:space="preserve"> 110: 155–164.</w:t>
      </w:r>
    </w:p>
    <w:p w14:paraId="7E08F28D"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F423B9">
        <w:rPr>
          <w:rFonts w:ascii="Calibri" w:hAnsi="Calibri" w:cs="Calibri"/>
          <w:noProof/>
          <w:kern w:val="0"/>
        </w:rPr>
        <w:t xml:space="preserve">Nicklas, L., Walde, J., Wipf, S., Lamprecht, A., Mallaun, M., Rixen, C., Steinbauer, K., Theurillat, J.P., Unterluggauer, P., Vittoz, P., Moser, D., Gattringer, A., Wessely, J., &amp; Erschbamer, B. 2021. Climate Change Affects Vegetation Differently on Siliceous and Calcareous Summits of the European Alps. </w:t>
      </w:r>
      <w:r w:rsidRPr="00F423B9">
        <w:rPr>
          <w:rFonts w:ascii="Calibri" w:hAnsi="Calibri" w:cs="Calibri"/>
          <w:i/>
          <w:iCs/>
          <w:noProof/>
          <w:kern w:val="0"/>
        </w:rPr>
        <w:t>Frontiers in Ecology and Evolution</w:t>
      </w:r>
      <w:r w:rsidRPr="00F423B9">
        <w:rPr>
          <w:rFonts w:ascii="Calibri" w:hAnsi="Calibri" w:cs="Calibri"/>
          <w:noProof/>
          <w:kern w:val="0"/>
        </w:rPr>
        <w:t xml:space="preserve"> 9: 1–15.</w:t>
      </w:r>
    </w:p>
    <w:p w14:paraId="384DF9AB"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F423B9">
        <w:rPr>
          <w:rFonts w:ascii="Calibri" w:hAnsi="Calibri" w:cs="Calibri"/>
          <w:noProof/>
          <w:kern w:val="0"/>
        </w:rPr>
        <w:t xml:space="preserve">Nicotra, A.B., Atkin, O.K., Bonser, S.P., Davidson, A.M., Finnegan, E.J., Mathesius, U., Poot, P., Purugganan, M.D., Richards, C.L., Valladares, F., &amp; van Kleunen, M. 2010. Plant phenotypic plasticity in a changing climate. </w:t>
      </w:r>
      <w:r w:rsidRPr="00F423B9">
        <w:rPr>
          <w:rFonts w:ascii="Calibri" w:hAnsi="Calibri" w:cs="Calibri"/>
          <w:i/>
          <w:iCs/>
          <w:noProof/>
          <w:kern w:val="0"/>
        </w:rPr>
        <w:t>Trends in Plant Science</w:t>
      </w:r>
      <w:r w:rsidRPr="00F423B9">
        <w:rPr>
          <w:rFonts w:ascii="Calibri" w:hAnsi="Calibri" w:cs="Calibri"/>
          <w:noProof/>
          <w:kern w:val="0"/>
        </w:rPr>
        <w:t xml:space="preserve"> 15: 684–692.</w:t>
      </w:r>
    </w:p>
    <w:p w14:paraId="226FE512"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A86C98">
        <w:rPr>
          <w:rFonts w:ascii="Calibri" w:hAnsi="Calibri" w:cs="Calibri"/>
          <w:noProof/>
          <w:kern w:val="0"/>
          <w:lang w:val="it-IT"/>
          <w:rPrChange w:id="306" w:author="Diana María Cruz Tejada" w:date="2024-02-01T17:04:00Z">
            <w:rPr>
              <w:rFonts w:ascii="Calibri" w:hAnsi="Calibri" w:cs="Calibri"/>
              <w:noProof/>
              <w:kern w:val="0"/>
            </w:rPr>
          </w:rPrChange>
        </w:rPr>
        <w:t xml:space="preserve">Orrù, M., Mattana, E., Pritchard, H.W., &amp; Bacchetta, G. 2012. </w:t>
      </w:r>
      <w:r w:rsidRPr="00F423B9">
        <w:rPr>
          <w:rFonts w:ascii="Calibri" w:hAnsi="Calibri" w:cs="Calibri"/>
          <w:noProof/>
          <w:kern w:val="0"/>
        </w:rPr>
        <w:t xml:space="preserve">Thermal thresholds as predictors of seed dormancy release and germination timing: Altitude-related risks from climate </w:t>
      </w:r>
      <w:r w:rsidRPr="00F423B9">
        <w:rPr>
          <w:rFonts w:ascii="Calibri" w:hAnsi="Calibri" w:cs="Calibri"/>
          <w:noProof/>
          <w:kern w:val="0"/>
        </w:rPr>
        <w:lastRenderedPageBreak/>
        <w:t xml:space="preserve">warming for the wild grapevine Vitis vinifera subsp. sylvestris. </w:t>
      </w:r>
      <w:r w:rsidRPr="00F423B9">
        <w:rPr>
          <w:rFonts w:ascii="Calibri" w:hAnsi="Calibri" w:cs="Calibri"/>
          <w:i/>
          <w:iCs/>
          <w:noProof/>
          <w:kern w:val="0"/>
        </w:rPr>
        <w:t>Annals of Botany</w:t>
      </w:r>
      <w:r w:rsidRPr="00F423B9">
        <w:rPr>
          <w:rFonts w:ascii="Calibri" w:hAnsi="Calibri" w:cs="Calibri"/>
          <w:noProof/>
          <w:kern w:val="0"/>
        </w:rPr>
        <w:t xml:space="preserve"> 110: 1651–1660.</w:t>
      </w:r>
    </w:p>
    <w:p w14:paraId="39B3B61C"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F423B9">
        <w:rPr>
          <w:rFonts w:ascii="Calibri" w:hAnsi="Calibri" w:cs="Calibri"/>
          <w:noProof/>
          <w:kern w:val="0"/>
        </w:rPr>
        <w:t xml:space="preserve">Pausas, J.G., Lamont, B.B., Keeley, J.E., &amp; Bond, W.J. 2022. Bet-hedging and best-bet strategies shape seed dormancy. </w:t>
      </w:r>
      <w:r w:rsidRPr="00F423B9">
        <w:rPr>
          <w:rFonts w:ascii="Calibri" w:hAnsi="Calibri" w:cs="Calibri"/>
          <w:i/>
          <w:iCs/>
          <w:noProof/>
          <w:kern w:val="0"/>
        </w:rPr>
        <w:t>New Phytologist</w:t>
      </w:r>
      <w:r w:rsidRPr="00F423B9">
        <w:rPr>
          <w:rFonts w:ascii="Calibri" w:hAnsi="Calibri" w:cs="Calibri"/>
          <w:noProof/>
          <w:kern w:val="0"/>
        </w:rPr>
        <w:t xml:space="preserve"> 236: 1232–1236.</w:t>
      </w:r>
    </w:p>
    <w:p w14:paraId="3E5E3075"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F423B9">
        <w:rPr>
          <w:rFonts w:ascii="Calibri" w:hAnsi="Calibri" w:cs="Calibri"/>
          <w:noProof/>
          <w:kern w:val="0"/>
        </w:rPr>
        <w:t xml:space="preserve">Pedersen, T.L. 2023. patchwork: The Composer of Plots. </w:t>
      </w:r>
    </w:p>
    <w:p w14:paraId="3E75BBA4"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F423B9">
        <w:rPr>
          <w:rFonts w:ascii="Calibri" w:hAnsi="Calibri" w:cs="Calibri"/>
          <w:noProof/>
          <w:kern w:val="0"/>
        </w:rPr>
        <w:t xml:space="preserve">Peterson, M.L., Doak, D.F., &amp; Morris, W.F. 2018. Both life-history plasticity and local adaptation will shape range-wide responses to climate warming in the tundra plant Silene acaulis. </w:t>
      </w:r>
      <w:r w:rsidRPr="00F423B9">
        <w:rPr>
          <w:rFonts w:ascii="Calibri" w:hAnsi="Calibri" w:cs="Calibri"/>
          <w:i/>
          <w:iCs/>
          <w:noProof/>
          <w:kern w:val="0"/>
        </w:rPr>
        <w:t>Global Change Biology</w:t>
      </w:r>
      <w:r w:rsidRPr="00F423B9">
        <w:rPr>
          <w:rFonts w:ascii="Calibri" w:hAnsi="Calibri" w:cs="Calibri"/>
          <w:noProof/>
          <w:kern w:val="0"/>
        </w:rPr>
        <w:t xml:space="preserve"> 24: 1614–1625.</w:t>
      </w:r>
    </w:p>
    <w:p w14:paraId="45AC52D4"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F423B9">
        <w:rPr>
          <w:rFonts w:ascii="Calibri" w:hAnsi="Calibri" w:cs="Calibri"/>
          <w:noProof/>
          <w:kern w:val="0"/>
        </w:rPr>
        <w:t xml:space="preserve">Pons, T.L., &amp; Fenner, M. 2000. Seed responses to light. In </w:t>
      </w:r>
      <w:r w:rsidRPr="00F423B9">
        <w:rPr>
          <w:rFonts w:ascii="Calibri" w:hAnsi="Calibri" w:cs="Calibri"/>
          <w:i/>
          <w:iCs/>
          <w:noProof/>
          <w:kern w:val="0"/>
        </w:rPr>
        <w:t>Seeds: the ecology of regeneration in plant communities 2</w:t>
      </w:r>
      <w:r w:rsidRPr="00F423B9">
        <w:rPr>
          <w:rFonts w:ascii="Calibri" w:hAnsi="Calibri" w:cs="Calibri"/>
          <w:noProof/>
          <w:kern w:val="0"/>
        </w:rPr>
        <w:t>, pp. 237–260.</w:t>
      </w:r>
    </w:p>
    <w:p w14:paraId="7EF25718"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F423B9">
        <w:rPr>
          <w:rFonts w:ascii="Calibri" w:hAnsi="Calibri" w:cs="Calibri"/>
          <w:noProof/>
          <w:kern w:val="0"/>
        </w:rPr>
        <w:t xml:space="preserve">R Core Team. 2022. R: A Language and Environment for Statistical Computing. </w:t>
      </w:r>
    </w:p>
    <w:p w14:paraId="320429E2"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F423B9">
        <w:rPr>
          <w:rFonts w:ascii="Calibri" w:hAnsi="Calibri" w:cs="Calibri"/>
          <w:noProof/>
          <w:kern w:val="0"/>
        </w:rPr>
        <w:t xml:space="preserve">Ram, K., &amp; Wickham, H. 2023. wesanderson: A Wes Anderson Palette Generator. </w:t>
      </w:r>
    </w:p>
    <w:p w14:paraId="64C787CF"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F423B9">
        <w:rPr>
          <w:rFonts w:ascii="Calibri" w:hAnsi="Calibri" w:cs="Calibri"/>
          <w:noProof/>
          <w:kern w:val="0"/>
        </w:rPr>
        <w:t xml:space="preserve">Reed, T.E., Schindler, D.E., &amp; Waples, R.S. 2011. </w:t>
      </w:r>
      <w:r w:rsidRPr="00A86C98">
        <w:rPr>
          <w:rFonts w:ascii="Calibri" w:hAnsi="Calibri" w:cs="Calibri"/>
          <w:noProof/>
          <w:kern w:val="0"/>
          <w:lang w:val="es-CO"/>
          <w:rPrChange w:id="307" w:author="Diana María Cruz Tejada" w:date="2024-02-01T17:04:00Z">
            <w:rPr>
              <w:rFonts w:ascii="Calibri" w:hAnsi="Calibri" w:cs="Calibri"/>
              <w:noProof/>
              <w:kern w:val="0"/>
            </w:rPr>
          </w:rPrChange>
        </w:rPr>
        <w:t xml:space="preserve">Efectos Interactivos de la Plasticidad Fenotípica y Evolucíon sobre la Persistencia Poblacional en un Clima Cambiante. </w:t>
      </w:r>
      <w:r w:rsidRPr="00F423B9">
        <w:rPr>
          <w:rFonts w:ascii="Calibri" w:hAnsi="Calibri" w:cs="Calibri"/>
          <w:i/>
          <w:iCs/>
          <w:noProof/>
          <w:kern w:val="0"/>
        </w:rPr>
        <w:t>Conservation Biology</w:t>
      </w:r>
      <w:r w:rsidRPr="00F423B9">
        <w:rPr>
          <w:rFonts w:ascii="Calibri" w:hAnsi="Calibri" w:cs="Calibri"/>
          <w:noProof/>
          <w:kern w:val="0"/>
        </w:rPr>
        <w:t xml:space="preserve"> 25: 56–63.</w:t>
      </w:r>
    </w:p>
    <w:p w14:paraId="55B1FFB1"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F423B9">
        <w:rPr>
          <w:rFonts w:ascii="Calibri" w:hAnsi="Calibri" w:cs="Calibri"/>
          <w:noProof/>
          <w:kern w:val="0"/>
        </w:rPr>
        <w:t xml:space="preserve">Rosbakh, S., Fernández-Pascual, E., Mondoni, A., &amp; Onipchenko, V. 2022. Alpine plant communities differ in their seed germination requirements along a snowmelt gradient in the Caucasus. </w:t>
      </w:r>
      <w:r w:rsidRPr="00F423B9">
        <w:rPr>
          <w:rFonts w:ascii="Calibri" w:hAnsi="Calibri" w:cs="Calibri"/>
          <w:i/>
          <w:iCs/>
          <w:noProof/>
          <w:kern w:val="0"/>
        </w:rPr>
        <w:t>Alpine Botany</w:t>
      </w:r>
      <w:r w:rsidRPr="00F423B9">
        <w:rPr>
          <w:rFonts w:ascii="Calibri" w:hAnsi="Calibri" w:cs="Calibri"/>
          <w:noProof/>
          <w:kern w:val="0"/>
        </w:rPr>
        <w:t xml:space="preserve"> 132: 223–232.</w:t>
      </w:r>
    </w:p>
    <w:p w14:paraId="28AB0DEE"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F423B9">
        <w:rPr>
          <w:rFonts w:ascii="Calibri" w:hAnsi="Calibri" w:cs="Calibri"/>
          <w:noProof/>
          <w:kern w:val="0"/>
        </w:rPr>
        <w:t xml:space="preserve">Scherrer, D., &amp; Körner, C. 2011. Topographically controlled thermal-habitat differentiation buffers alpine plant diversity against climate warming. </w:t>
      </w:r>
      <w:r w:rsidRPr="00F423B9">
        <w:rPr>
          <w:rFonts w:ascii="Calibri" w:hAnsi="Calibri" w:cs="Calibri"/>
          <w:i/>
          <w:iCs/>
          <w:noProof/>
          <w:kern w:val="0"/>
        </w:rPr>
        <w:t>Journal of Biogeography</w:t>
      </w:r>
      <w:r w:rsidRPr="00F423B9">
        <w:rPr>
          <w:rFonts w:ascii="Calibri" w:hAnsi="Calibri" w:cs="Calibri"/>
          <w:noProof/>
          <w:kern w:val="0"/>
        </w:rPr>
        <w:t xml:space="preserve"> 38: 406–416.</w:t>
      </w:r>
    </w:p>
    <w:p w14:paraId="45423B21"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F423B9">
        <w:rPr>
          <w:rFonts w:ascii="Calibri" w:hAnsi="Calibri" w:cs="Calibri"/>
          <w:noProof/>
          <w:kern w:val="0"/>
        </w:rPr>
        <w:t xml:space="preserve">Shimono, Y., &amp; Kudo, G. 2005. Comparisons of germination traits of alpine plants between fellfield and snowbed habitats. </w:t>
      </w:r>
      <w:r w:rsidRPr="00F423B9">
        <w:rPr>
          <w:rFonts w:ascii="Calibri" w:hAnsi="Calibri" w:cs="Calibri"/>
          <w:i/>
          <w:iCs/>
          <w:noProof/>
          <w:kern w:val="0"/>
        </w:rPr>
        <w:t>Ecological Research</w:t>
      </w:r>
      <w:r w:rsidRPr="00F423B9">
        <w:rPr>
          <w:rFonts w:ascii="Calibri" w:hAnsi="Calibri" w:cs="Calibri"/>
          <w:noProof/>
          <w:kern w:val="0"/>
        </w:rPr>
        <w:t xml:space="preserve"> 20: 189–197.</w:t>
      </w:r>
    </w:p>
    <w:p w14:paraId="18E32866"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F423B9">
        <w:rPr>
          <w:rFonts w:ascii="Calibri" w:hAnsi="Calibri" w:cs="Calibri"/>
          <w:noProof/>
          <w:kern w:val="0"/>
        </w:rPr>
        <w:t xml:space="preserve">Sumner, E., &amp; Venn, S. 2021. Plant responses to changing water supply and availability in high elevation ecosystems: A quantitative systematic review and meta‐analysis. </w:t>
      </w:r>
      <w:r w:rsidRPr="00F423B9">
        <w:rPr>
          <w:rFonts w:ascii="Calibri" w:hAnsi="Calibri" w:cs="Calibri"/>
          <w:i/>
          <w:iCs/>
          <w:noProof/>
          <w:kern w:val="0"/>
        </w:rPr>
        <w:t>Land</w:t>
      </w:r>
      <w:r w:rsidRPr="00F423B9">
        <w:rPr>
          <w:rFonts w:ascii="Calibri" w:hAnsi="Calibri" w:cs="Calibri"/>
          <w:noProof/>
          <w:kern w:val="0"/>
        </w:rPr>
        <w:t xml:space="preserve"> 10:.</w:t>
      </w:r>
    </w:p>
    <w:p w14:paraId="5D918880"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F423B9">
        <w:rPr>
          <w:rFonts w:ascii="Calibri" w:hAnsi="Calibri" w:cs="Calibri"/>
          <w:noProof/>
          <w:kern w:val="0"/>
        </w:rPr>
        <w:t xml:space="preserve">Tuljapurkar, S. 1990. Delayed reproduction and fitness in variable environments. </w:t>
      </w:r>
      <w:r w:rsidRPr="00F423B9">
        <w:rPr>
          <w:rFonts w:ascii="Calibri" w:hAnsi="Calibri" w:cs="Calibri"/>
          <w:i/>
          <w:iCs/>
          <w:noProof/>
          <w:kern w:val="0"/>
        </w:rPr>
        <w:t>Proceedings of the National Academy of Sciences of the United States of America</w:t>
      </w:r>
      <w:r w:rsidRPr="00F423B9">
        <w:rPr>
          <w:rFonts w:ascii="Calibri" w:hAnsi="Calibri" w:cs="Calibri"/>
          <w:noProof/>
          <w:kern w:val="0"/>
        </w:rPr>
        <w:t xml:space="preserve"> 87: 1139–1143.</w:t>
      </w:r>
    </w:p>
    <w:p w14:paraId="332E803A"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F423B9">
        <w:rPr>
          <w:rFonts w:ascii="Calibri" w:hAnsi="Calibri" w:cs="Calibri"/>
          <w:noProof/>
          <w:kern w:val="0"/>
        </w:rPr>
        <w:t xml:space="preserve">Tuljapurkar, S., &amp; Wiener, P. 2000. Escape in time: stay young or age gracefully? </w:t>
      </w:r>
      <w:r w:rsidRPr="00F423B9">
        <w:rPr>
          <w:rFonts w:ascii="Calibri" w:hAnsi="Calibri" w:cs="Calibri"/>
          <w:i/>
          <w:iCs/>
          <w:noProof/>
          <w:kern w:val="0"/>
        </w:rPr>
        <w:t>Ecological Modelling</w:t>
      </w:r>
      <w:r w:rsidRPr="00F423B9">
        <w:rPr>
          <w:rFonts w:ascii="Calibri" w:hAnsi="Calibri" w:cs="Calibri"/>
          <w:noProof/>
          <w:kern w:val="0"/>
        </w:rPr>
        <w:t xml:space="preserve"> 133: 143–159.</w:t>
      </w:r>
    </w:p>
    <w:p w14:paraId="19F9EFDD"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F423B9">
        <w:rPr>
          <w:rFonts w:ascii="Calibri" w:hAnsi="Calibri" w:cs="Calibri"/>
          <w:noProof/>
          <w:kern w:val="0"/>
        </w:rPr>
        <w:lastRenderedPageBreak/>
        <w:t xml:space="preserve">Valladares, F., Matesanz, S., Guilhaumon, F., Araújo, M.B., Balaguer, L., Benito-Garzón, M., Cornwell, W., Gianoli, E., van Kleunen, M., Naya, D.E., Nicotra, A.B., Poorter, H., &amp; Zavala, M.A. 2014. The effects of phenotypic plasticity and local adaptation on forecasts of species range shifts under climate change. </w:t>
      </w:r>
      <w:r w:rsidRPr="00F423B9">
        <w:rPr>
          <w:rFonts w:ascii="Calibri" w:hAnsi="Calibri" w:cs="Calibri"/>
          <w:i/>
          <w:iCs/>
          <w:noProof/>
          <w:kern w:val="0"/>
        </w:rPr>
        <w:t>Ecology Letters</w:t>
      </w:r>
      <w:r w:rsidRPr="00F423B9">
        <w:rPr>
          <w:rFonts w:ascii="Calibri" w:hAnsi="Calibri" w:cs="Calibri"/>
          <w:noProof/>
          <w:kern w:val="0"/>
        </w:rPr>
        <w:t xml:space="preserve"> 17: 1351–1364.</w:t>
      </w:r>
    </w:p>
    <w:p w14:paraId="2473AD01" w14:textId="77777777" w:rsidR="00F423B9" w:rsidRPr="00DC4D3D" w:rsidRDefault="00F423B9" w:rsidP="00F423B9">
      <w:pPr>
        <w:widowControl w:val="0"/>
        <w:autoSpaceDE w:val="0"/>
        <w:autoSpaceDN w:val="0"/>
        <w:adjustRightInd w:val="0"/>
        <w:spacing w:line="360" w:lineRule="auto"/>
        <w:ind w:left="480" w:hanging="480"/>
        <w:rPr>
          <w:rFonts w:ascii="Calibri" w:hAnsi="Calibri" w:cs="Calibri"/>
          <w:noProof/>
          <w:kern w:val="0"/>
          <w:lang w:val="es-ES"/>
          <w:rPrChange w:id="308" w:author="CLARA ESPINOSA DEL ALBA" w:date="2024-02-09T08:24:00Z">
            <w:rPr>
              <w:rFonts w:ascii="Calibri" w:hAnsi="Calibri" w:cs="Calibri"/>
              <w:noProof/>
              <w:kern w:val="0"/>
            </w:rPr>
          </w:rPrChange>
        </w:rPr>
      </w:pPr>
      <w:r w:rsidRPr="00F423B9">
        <w:rPr>
          <w:rFonts w:ascii="Calibri" w:hAnsi="Calibri" w:cs="Calibri"/>
          <w:noProof/>
          <w:kern w:val="0"/>
        </w:rPr>
        <w:t xml:space="preserve">Venable, D.L., &amp; Brown, J.S. 1988. The selective interactions of dispersal, dormancy, and seed size as adaptations for reducing risk in variable environments. </w:t>
      </w:r>
      <w:r w:rsidRPr="00DC4D3D">
        <w:rPr>
          <w:rFonts w:ascii="Calibri" w:hAnsi="Calibri" w:cs="Calibri"/>
          <w:i/>
          <w:iCs/>
          <w:noProof/>
          <w:kern w:val="0"/>
          <w:lang w:val="es-ES"/>
          <w:rPrChange w:id="309" w:author="CLARA ESPINOSA DEL ALBA" w:date="2024-02-09T08:24:00Z">
            <w:rPr>
              <w:rFonts w:ascii="Calibri" w:hAnsi="Calibri" w:cs="Calibri"/>
              <w:i/>
              <w:iCs/>
              <w:noProof/>
              <w:kern w:val="0"/>
            </w:rPr>
          </w:rPrChange>
        </w:rPr>
        <w:t>American Naturalist</w:t>
      </w:r>
      <w:r w:rsidRPr="00DC4D3D">
        <w:rPr>
          <w:rFonts w:ascii="Calibri" w:hAnsi="Calibri" w:cs="Calibri"/>
          <w:noProof/>
          <w:kern w:val="0"/>
          <w:lang w:val="es-ES"/>
          <w:rPrChange w:id="310" w:author="CLARA ESPINOSA DEL ALBA" w:date="2024-02-09T08:24:00Z">
            <w:rPr>
              <w:rFonts w:ascii="Calibri" w:hAnsi="Calibri" w:cs="Calibri"/>
              <w:noProof/>
              <w:kern w:val="0"/>
            </w:rPr>
          </w:rPrChange>
        </w:rPr>
        <w:t xml:space="preserve"> 131: 360–384.</w:t>
      </w:r>
    </w:p>
    <w:p w14:paraId="04C0D04A" w14:textId="77777777" w:rsidR="00F423B9" w:rsidRPr="00DC4D3D" w:rsidRDefault="00F423B9" w:rsidP="00F423B9">
      <w:pPr>
        <w:widowControl w:val="0"/>
        <w:autoSpaceDE w:val="0"/>
        <w:autoSpaceDN w:val="0"/>
        <w:adjustRightInd w:val="0"/>
        <w:spacing w:line="360" w:lineRule="auto"/>
        <w:ind w:left="480" w:hanging="480"/>
        <w:rPr>
          <w:rFonts w:ascii="Calibri" w:hAnsi="Calibri" w:cs="Calibri"/>
          <w:noProof/>
          <w:kern w:val="0"/>
          <w:lang w:val="es-ES"/>
          <w:rPrChange w:id="311" w:author="CLARA ESPINOSA DEL ALBA" w:date="2024-02-09T08:24:00Z">
            <w:rPr>
              <w:rFonts w:ascii="Calibri" w:hAnsi="Calibri" w:cs="Calibri"/>
              <w:noProof/>
              <w:kern w:val="0"/>
            </w:rPr>
          </w:rPrChange>
        </w:rPr>
      </w:pPr>
      <w:r w:rsidRPr="00DC4D3D">
        <w:rPr>
          <w:rFonts w:ascii="Calibri" w:hAnsi="Calibri" w:cs="Calibri"/>
          <w:noProof/>
          <w:kern w:val="0"/>
          <w:lang w:val="es-ES"/>
          <w:rPrChange w:id="312" w:author="CLARA ESPINOSA DEL ALBA" w:date="2024-02-09T08:24:00Z">
            <w:rPr>
              <w:rFonts w:ascii="Calibri" w:hAnsi="Calibri" w:cs="Calibri"/>
              <w:noProof/>
              <w:kern w:val="0"/>
            </w:rPr>
          </w:rPrChange>
        </w:rPr>
        <w:t xml:space="preserve">Villela, F.A., Doni Filho, L., &amp; Sequeira, E.L. 1991. Tabela de potencial osmótico em função da concentração de polietileno glicol 6.000 e da temperatura. </w:t>
      </w:r>
      <w:r w:rsidRPr="00DC4D3D">
        <w:rPr>
          <w:rFonts w:ascii="Calibri" w:hAnsi="Calibri" w:cs="Calibri"/>
          <w:i/>
          <w:iCs/>
          <w:noProof/>
          <w:kern w:val="0"/>
          <w:lang w:val="es-ES"/>
          <w:rPrChange w:id="313" w:author="CLARA ESPINOSA DEL ALBA" w:date="2024-02-09T08:24:00Z">
            <w:rPr>
              <w:rFonts w:ascii="Calibri" w:hAnsi="Calibri" w:cs="Calibri"/>
              <w:i/>
              <w:iCs/>
              <w:noProof/>
              <w:kern w:val="0"/>
            </w:rPr>
          </w:rPrChange>
        </w:rPr>
        <w:t>Pesquisa Agropecuária Brasileira</w:t>
      </w:r>
      <w:r w:rsidRPr="00DC4D3D">
        <w:rPr>
          <w:rFonts w:ascii="Calibri" w:hAnsi="Calibri" w:cs="Calibri"/>
          <w:noProof/>
          <w:kern w:val="0"/>
          <w:lang w:val="es-ES"/>
          <w:rPrChange w:id="314" w:author="CLARA ESPINOSA DEL ALBA" w:date="2024-02-09T08:24:00Z">
            <w:rPr>
              <w:rFonts w:ascii="Calibri" w:hAnsi="Calibri" w:cs="Calibri"/>
              <w:noProof/>
              <w:kern w:val="0"/>
            </w:rPr>
          </w:rPrChange>
        </w:rPr>
        <w:t xml:space="preserve"> 26: 1957–1968.</w:t>
      </w:r>
    </w:p>
    <w:p w14:paraId="740360F3"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DC4D3D">
        <w:rPr>
          <w:rFonts w:ascii="Calibri" w:hAnsi="Calibri" w:cs="Calibri"/>
          <w:noProof/>
          <w:kern w:val="0"/>
          <w:lang w:val="es-ES"/>
          <w:rPrChange w:id="315" w:author="CLARA ESPINOSA DEL ALBA" w:date="2024-02-09T08:24:00Z">
            <w:rPr>
              <w:rFonts w:ascii="Calibri" w:hAnsi="Calibri" w:cs="Calibri"/>
              <w:noProof/>
              <w:kern w:val="0"/>
            </w:rPr>
          </w:rPrChange>
        </w:rPr>
        <w:t xml:space="preserve">Violle, C., Navas, M., Vile, D., Kazakou, E., Fortunel, C., Hummel, I., Garnier, E., Oikos, S., May, N., Violle, C., Navas, M., Vile, D., Kazakou, E., &amp; Fortunel, C. 2007. </w:t>
      </w:r>
      <w:r w:rsidRPr="00F423B9">
        <w:rPr>
          <w:rFonts w:ascii="Calibri" w:hAnsi="Calibri" w:cs="Calibri"/>
          <w:noProof/>
          <w:kern w:val="0"/>
        </w:rPr>
        <w:t xml:space="preserve">Nordic Society Oikos Let the Concept of Trait Be Functional ! Published by : Wiley on behalf of Nordic Society Oikos Linked references are available on JSTOR for this article : Let the concept of trait be functional ! </w:t>
      </w:r>
      <w:r w:rsidRPr="00F423B9">
        <w:rPr>
          <w:rFonts w:ascii="Calibri" w:hAnsi="Calibri" w:cs="Calibri"/>
          <w:i/>
          <w:iCs/>
          <w:noProof/>
          <w:kern w:val="0"/>
        </w:rPr>
        <w:t>Oikos</w:t>
      </w:r>
      <w:r w:rsidRPr="00F423B9">
        <w:rPr>
          <w:rFonts w:ascii="Calibri" w:hAnsi="Calibri" w:cs="Calibri"/>
          <w:noProof/>
          <w:kern w:val="0"/>
        </w:rPr>
        <w:t xml:space="preserve"> 116: 882–892.</w:t>
      </w:r>
    </w:p>
    <w:p w14:paraId="40AB41B7"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F423B9">
        <w:rPr>
          <w:rFonts w:ascii="Calibri" w:hAnsi="Calibri" w:cs="Calibri"/>
          <w:noProof/>
          <w:kern w:val="0"/>
        </w:rPr>
        <w:t xml:space="preserve">Wagner, I., &amp; Simons, A.M. 2009. Divergence in Germination Traits among Arctic and Alpinepopulations of Koenigia islandica: Light Requirements. </w:t>
      </w:r>
      <w:r w:rsidRPr="00F423B9">
        <w:rPr>
          <w:rFonts w:ascii="Calibri" w:hAnsi="Calibri" w:cs="Calibri"/>
          <w:i/>
          <w:iCs/>
          <w:noProof/>
          <w:kern w:val="0"/>
        </w:rPr>
        <w:t>Plant Ecology</w:t>
      </w:r>
      <w:r w:rsidRPr="00F423B9">
        <w:rPr>
          <w:rFonts w:ascii="Calibri" w:hAnsi="Calibri" w:cs="Calibri"/>
          <w:noProof/>
          <w:kern w:val="0"/>
        </w:rPr>
        <w:t xml:space="preserve"> 204: 145–153.</w:t>
      </w:r>
    </w:p>
    <w:p w14:paraId="0504D1A4"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F423B9">
        <w:rPr>
          <w:rFonts w:ascii="Calibri" w:hAnsi="Calibri" w:cs="Calibri"/>
          <w:noProof/>
          <w:kern w:val="0"/>
        </w:rPr>
        <w:t xml:space="preserve">Walck, J.L., Hidayati, S.N., Dixon, K.W., Thompson, K., &amp; Poschlod, P. 2011. Climate change and plant regeneration from seed. </w:t>
      </w:r>
      <w:r w:rsidRPr="00F423B9">
        <w:rPr>
          <w:rFonts w:ascii="Calibri" w:hAnsi="Calibri" w:cs="Calibri"/>
          <w:i/>
          <w:iCs/>
          <w:noProof/>
          <w:kern w:val="0"/>
        </w:rPr>
        <w:t>Global Change Biology</w:t>
      </w:r>
      <w:r w:rsidRPr="00F423B9">
        <w:rPr>
          <w:rFonts w:ascii="Calibri" w:hAnsi="Calibri" w:cs="Calibri"/>
          <w:noProof/>
          <w:kern w:val="0"/>
        </w:rPr>
        <w:t xml:space="preserve"> 17: 2145–2161.</w:t>
      </w:r>
    </w:p>
    <w:p w14:paraId="24EB30FC"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F423B9">
        <w:rPr>
          <w:rFonts w:ascii="Calibri" w:hAnsi="Calibri" w:cs="Calibri"/>
          <w:noProof/>
          <w:kern w:val="0"/>
        </w:rPr>
        <w:t xml:space="preserve">Westerband, A.C., Funk, J.L., &amp; Barton, K.E. 2021. Intraspecific trait variation in plants: A renewed focus on its role in ecological processes. </w:t>
      </w:r>
      <w:r w:rsidRPr="00F423B9">
        <w:rPr>
          <w:rFonts w:ascii="Calibri" w:hAnsi="Calibri" w:cs="Calibri"/>
          <w:i/>
          <w:iCs/>
          <w:noProof/>
          <w:kern w:val="0"/>
        </w:rPr>
        <w:t>Annals of Botany</w:t>
      </w:r>
      <w:r w:rsidRPr="00F423B9">
        <w:rPr>
          <w:rFonts w:ascii="Calibri" w:hAnsi="Calibri" w:cs="Calibri"/>
          <w:noProof/>
          <w:kern w:val="0"/>
        </w:rPr>
        <w:t xml:space="preserve"> 127: 397–410.</w:t>
      </w:r>
    </w:p>
    <w:p w14:paraId="6DC2F40F"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kern w:val="0"/>
        </w:rPr>
      </w:pPr>
      <w:r w:rsidRPr="00F423B9">
        <w:rPr>
          <w:rFonts w:ascii="Calibri" w:hAnsi="Calibri" w:cs="Calibri"/>
          <w:noProof/>
          <w:kern w:val="0"/>
        </w:rPr>
        <w:t xml:space="preserve">Wickham, H. 2016. ggplot2: Elegant Graphics for Data Analysis. </w:t>
      </w:r>
    </w:p>
    <w:p w14:paraId="6B19CC59" w14:textId="77777777" w:rsidR="00F423B9" w:rsidRPr="00F423B9" w:rsidRDefault="00F423B9" w:rsidP="00F423B9">
      <w:pPr>
        <w:widowControl w:val="0"/>
        <w:autoSpaceDE w:val="0"/>
        <w:autoSpaceDN w:val="0"/>
        <w:adjustRightInd w:val="0"/>
        <w:spacing w:line="360" w:lineRule="auto"/>
        <w:ind w:left="480" w:hanging="480"/>
        <w:rPr>
          <w:rFonts w:ascii="Calibri" w:hAnsi="Calibri" w:cs="Calibri"/>
          <w:noProof/>
        </w:rPr>
      </w:pPr>
      <w:r w:rsidRPr="00F423B9">
        <w:rPr>
          <w:rFonts w:ascii="Calibri" w:hAnsi="Calibri" w:cs="Calibri"/>
          <w:noProof/>
          <w:kern w:val="0"/>
        </w:rPr>
        <w:t xml:space="preserve">Yi, F., Wang, Z., Baskin, C.C., Baskin, J.M., Ye, R., Sun, H., Zhang, Y., Ye, X., Liu, G., Yang, X., &amp; Huang, Z. 2019. Seed germination responses to seasonal temperature and drought stress are species-specific but not related to seed size in a desert steppe: Implications for effect of climate change on community structure. </w:t>
      </w:r>
      <w:r w:rsidRPr="00F423B9">
        <w:rPr>
          <w:rFonts w:ascii="Calibri" w:hAnsi="Calibri" w:cs="Calibri"/>
          <w:i/>
          <w:iCs/>
          <w:noProof/>
          <w:kern w:val="0"/>
        </w:rPr>
        <w:t>Ecology and Evolution</w:t>
      </w:r>
      <w:r w:rsidRPr="00F423B9">
        <w:rPr>
          <w:rFonts w:ascii="Calibri" w:hAnsi="Calibri" w:cs="Calibri"/>
          <w:noProof/>
          <w:kern w:val="0"/>
        </w:rPr>
        <w:t xml:space="preserve"> 9: 2149–2159.</w:t>
      </w:r>
    </w:p>
    <w:p w14:paraId="242CA430" w14:textId="5ECD1972" w:rsidR="006D223E" w:rsidRPr="003407A9" w:rsidRDefault="00EF08C7" w:rsidP="002D07AE">
      <w:pPr>
        <w:spacing w:line="360" w:lineRule="auto"/>
        <w:jc w:val="both"/>
      </w:pPr>
      <w:r w:rsidRPr="003407A9">
        <w:fldChar w:fldCharType="end"/>
      </w:r>
      <w:r w:rsidR="006D223E" w:rsidRPr="003407A9">
        <w:br w:type="page"/>
      </w:r>
    </w:p>
    <w:p w14:paraId="4E0801F4" w14:textId="4831011E" w:rsidR="006D223E" w:rsidRPr="003407A9" w:rsidRDefault="006D223E" w:rsidP="002D07AE">
      <w:pPr>
        <w:spacing w:line="360" w:lineRule="auto"/>
        <w:jc w:val="both"/>
      </w:pPr>
      <w:r w:rsidRPr="003407A9">
        <w:rPr>
          <w:b/>
          <w:bCs/>
        </w:rPr>
        <w:lastRenderedPageBreak/>
        <w:t>Table 1</w:t>
      </w:r>
      <w:r w:rsidRPr="003407A9">
        <w:t xml:space="preserve">. Bradford hydrotime model results </w:t>
      </w:r>
      <w:r w:rsidR="008136FC" w:rsidRPr="003407A9">
        <w:t>for the studied subpopulations in fresh and after-ripened conditions</w:t>
      </w:r>
      <w:r w:rsidRPr="003407A9">
        <w:t>.</w:t>
      </w:r>
      <w:r w:rsidR="008136FC" w:rsidRPr="003407A9">
        <w:t xml:space="preserve"> The detailed location of subpopulation codes is shown in Figure 2. N treatments = number of water potential treatments that could be included in the model</w:t>
      </w:r>
      <w:r w:rsidR="008136FC" w:rsidRPr="003D6F3E">
        <w:t xml:space="preserve">; theta = </w:t>
      </w:r>
      <w:r w:rsidR="00E30668" w:rsidRPr="003D6F3E">
        <w:t>hydrotime consta</w:t>
      </w:r>
      <w:r w:rsidR="001730AA" w:rsidRPr="003D6F3E">
        <w:t>n</w:t>
      </w:r>
      <w:r w:rsidR="008136FC" w:rsidRPr="003D6F3E">
        <w:t xml:space="preserve">; </w:t>
      </w:r>
      <w:r w:rsidR="001730AA" w:rsidRPr="003D6F3E">
        <w:rPr>
          <w:rFonts w:cstheme="minorHAnsi"/>
        </w:rPr>
        <w:t>ψ</w:t>
      </w:r>
      <w:r w:rsidR="001730AA" w:rsidRPr="003D6F3E">
        <w:rPr>
          <w:rFonts w:cstheme="minorHAnsi"/>
          <w:vertAlign w:val="subscript"/>
        </w:rPr>
        <w:t>b</w:t>
      </w:r>
      <w:r w:rsidR="008136FC" w:rsidRPr="003D6F3E">
        <w:t xml:space="preserve"> =</w:t>
      </w:r>
      <w:r w:rsidR="001730AA" w:rsidRPr="003D6F3E">
        <w:t xml:space="preserve"> Base water potential (median</w:t>
      </w:r>
      <w:r w:rsidR="003D6F3E">
        <w:t>)</w:t>
      </w:r>
      <w:r w:rsidR="008136FC" w:rsidRPr="003D6F3E">
        <w:t xml:space="preserve">; sigma = </w:t>
      </w:r>
      <w:r w:rsidR="001730AA" w:rsidRPr="003D6F3E">
        <w:t xml:space="preserve">sigma of the base </w:t>
      </w:r>
      <w:r w:rsidR="003D6F3E" w:rsidRPr="003D6F3E">
        <w:t>water potentia</w:t>
      </w:r>
      <w:r w:rsidR="003D6F3E">
        <w:t>l</w:t>
      </w:r>
      <w:r w:rsidR="008136FC" w:rsidRPr="003D6F3E">
        <w:t>; R</w:t>
      </w:r>
      <w:r w:rsidR="008136FC" w:rsidRPr="00446E6B">
        <w:rPr>
          <w:vertAlign w:val="superscript"/>
        </w:rPr>
        <w:t>2</w:t>
      </w:r>
      <w:r w:rsidR="008136FC" w:rsidRPr="003D6F3E">
        <w:t xml:space="preserve"> = </w:t>
      </w:r>
      <w:r w:rsidR="00446E6B">
        <w:t>adjustment of the model.</w:t>
      </w:r>
    </w:p>
    <w:tbl>
      <w:tblPr>
        <w:tblW w:w="8606" w:type="dxa"/>
        <w:tblCellMar>
          <w:left w:w="70" w:type="dxa"/>
          <w:right w:w="70" w:type="dxa"/>
        </w:tblCellMar>
        <w:tblLook w:val="04A0" w:firstRow="1" w:lastRow="0" w:firstColumn="1" w:lastColumn="0" w:noHBand="0" w:noVBand="1"/>
      </w:tblPr>
      <w:tblGrid>
        <w:gridCol w:w="1233"/>
        <w:gridCol w:w="1140"/>
        <w:gridCol w:w="762"/>
        <w:gridCol w:w="775"/>
        <w:gridCol w:w="688"/>
        <w:gridCol w:w="531"/>
        <w:gridCol w:w="1156"/>
        <w:gridCol w:w="634"/>
        <w:gridCol w:w="775"/>
        <w:gridCol w:w="688"/>
        <w:gridCol w:w="975"/>
      </w:tblGrid>
      <w:tr w:rsidR="006D223E" w:rsidRPr="003407A9" w14:paraId="058A75E5" w14:textId="77777777" w:rsidTr="00086133">
        <w:trPr>
          <w:trHeight w:val="315"/>
        </w:trPr>
        <w:tc>
          <w:tcPr>
            <w:tcW w:w="10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3FC35C" w14:textId="77777777" w:rsidR="006D223E" w:rsidRPr="003407A9" w:rsidRDefault="006D223E" w:rsidP="002D07AE">
            <w:pPr>
              <w:spacing w:after="0" w:line="360" w:lineRule="auto"/>
              <w:jc w:val="both"/>
              <w:rPr>
                <w:rFonts w:ascii="Calibri" w:eastAsia="Times New Roman" w:hAnsi="Calibri" w:cs="Calibri"/>
                <w:b/>
                <w:bCs/>
                <w:color w:val="000000"/>
                <w:kern w:val="0"/>
                <w:sz w:val="24"/>
                <w:szCs w:val="24"/>
                <w:lang w:eastAsia="es-ES"/>
                <w14:ligatures w14:val="none"/>
              </w:rPr>
            </w:pPr>
            <w:commentRangeStart w:id="316"/>
            <w:r w:rsidRPr="003407A9">
              <w:rPr>
                <w:rFonts w:ascii="Calibri" w:eastAsia="Times New Roman" w:hAnsi="Calibri" w:cs="Calibri"/>
                <w:b/>
                <w:bCs/>
                <w:color w:val="000000"/>
                <w:kern w:val="0"/>
                <w:sz w:val="24"/>
                <w:szCs w:val="24"/>
                <w:lang w:eastAsia="es-ES"/>
                <w14:ligatures w14:val="none"/>
              </w:rPr>
              <w:t> </w:t>
            </w:r>
          </w:p>
        </w:tc>
        <w:tc>
          <w:tcPr>
            <w:tcW w:w="1011" w:type="dxa"/>
            <w:tcBorders>
              <w:top w:val="single" w:sz="4" w:space="0" w:color="auto"/>
              <w:left w:val="nil"/>
              <w:bottom w:val="single" w:sz="4" w:space="0" w:color="auto"/>
              <w:right w:val="single" w:sz="4" w:space="0" w:color="auto"/>
            </w:tcBorders>
            <w:shd w:val="clear" w:color="auto" w:fill="auto"/>
            <w:noWrap/>
            <w:vAlign w:val="bottom"/>
            <w:hideMark/>
          </w:tcPr>
          <w:p w14:paraId="3D367278" w14:textId="77777777" w:rsidR="006D223E" w:rsidRPr="003407A9" w:rsidRDefault="006D223E" w:rsidP="002D07AE">
            <w:pPr>
              <w:spacing w:after="0" w:line="360" w:lineRule="auto"/>
              <w:jc w:val="both"/>
              <w:rPr>
                <w:rFonts w:ascii="Calibri" w:eastAsia="Times New Roman" w:hAnsi="Calibri" w:cs="Calibri"/>
                <w:b/>
                <w:bCs/>
                <w:color w:val="000000"/>
                <w:kern w:val="0"/>
                <w:sz w:val="24"/>
                <w:szCs w:val="24"/>
                <w:lang w:eastAsia="es-ES"/>
                <w14:ligatures w14:val="none"/>
              </w:rPr>
            </w:pPr>
            <w:r w:rsidRPr="003407A9">
              <w:rPr>
                <w:rFonts w:ascii="Calibri" w:eastAsia="Times New Roman" w:hAnsi="Calibri" w:cs="Calibri"/>
                <w:b/>
                <w:bCs/>
                <w:color w:val="000000"/>
                <w:kern w:val="0"/>
                <w:sz w:val="24"/>
                <w:szCs w:val="24"/>
                <w:lang w:eastAsia="es-ES"/>
                <w14:ligatures w14:val="none"/>
              </w:rPr>
              <w:t> </w:t>
            </w:r>
          </w:p>
        </w:tc>
        <w:tc>
          <w:tcPr>
            <w:tcW w:w="2751" w:type="dxa"/>
            <w:gridSpan w:val="4"/>
            <w:tcBorders>
              <w:top w:val="single" w:sz="4" w:space="0" w:color="auto"/>
              <w:left w:val="nil"/>
              <w:bottom w:val="single" w:sz="4" w:space="0" w:color="auto"/>
              <w:right w:val="single" w:sz="4" w:space="0" w:color="auto"/>
            </w:tcBorders>
            <w:shd w:val="clear" w:color="auto" w:fill="auto"/>
            <w:noWrap/>
            <w:vAlign w:val="bottom"/>
            <w:hideMark/>
          </w:tcPr>
          <w:p w14:paraId="6CD23B76" w14:textId="1FF53C57" w:rsidR="006D223E" w:rsidRPr="003407A9" w:rsidRDefault="005E2483" w:rsidP="002D07AE">
            <w:pPr>
              <w:spacing w:after="0" w:line="360" w:lineRule="auto"/>
              <w:jc w:val="both"/>
              <w:rPr>
                <w:rFonts w:ascii="Calibri" w:eastAsia="Times New Roman" w:hAnsi="Calibri" w:cs="Calibri"/>
                <w:b/>
                <w:bCs/>
                <w:color w:val="000000"/>
                <w:kern w:val="0"/>
                <w:sz w:val="24"/>
                <w:szCs w:val="24"/>
                <w:lang w:eastAsia="es-ES"/>
                <w14:ligatures w14:val="none"/>
              </w:rPr>
            </w:pPr>
            <w:r w:rsidRPr="003407A9">
              <w:rPr>
                <w:rFonts w:ascii="Calibri" w:eastAsia="Times New Roman" w:hAnsi="Calibri" w:cs="Calibri"/>
                <w:b/>
                <w:bCs/>
                <w:color w:val="000000"/>
                <w:kern w:val="0"/>
                <w:sz w:val="24"/>
                <w:szCs w:val="24"/>
                <w:lang w:eastAsia="es-ES"/>
                <w14:ligatures w14:val="none"/>
              </w:rPr>
              <w:t>Fresh</w:t>
            </w:r>
          </w:p>
        </w:tc>
        <w:tc>
          <w:tcPr>
            <w:tcW w:w="1156" w:type="dxa"/>
            <w:tcBorders>
              <w:top w:val="single" w:sz="4" w:space="0" w:color="auto"/>
              <w:left w:val="nil"/>
              <w:bottom w:val="single" w:sz="4" w:space="0" w:color="auto"/>
              <w:right w:val="single" w:sz="4" w:space="0" w:color="auto"/>
            </w:tcBorders>
            <w:shd w:val="clear" w:color="auto" w:fill="auto"/>
            <w:noWrap/>
            <w:vAlign w:val="bottom"/>
            <w:hideMark/>
          </w:tcPr>
          <w:p w14:paraId="583FFDD9" w14:textId="77777777" w:rsidR="006D223E" w:rsidRPr="003407A9" w:rsidRDefault="006D223E" w:rsidP="002D07AE">
            <w:pPr>
              <w:spacing w:after="0" w:line="360" w:lineRule="auto"/>
              <w:jc w:val="both"/>
              <w:rPr>
                <w:rFonts w:ascii="Calibri" w:eastAsia="Times New Roman" w:hAnsi="Calibri" w:cs="Calibri"/>
                <w:b/>
                <w:bCs/>
                <w:color w:val="000000"/>
                <w:kern w:val="0"/>
                <w:sz w:val="24"/>
                <w:szCs w:val="24"/>
                <w:lang w:eastAsia="es-ES"/>
                <w14:ligatures w14:val="none"/>
              </w:rPr>
            </w:pPr>
            <w:r w:rsidRPr="003407A9">
              <w:rPr>
                <w:rFonts w:ascii="Calibri" w:eastAsia="Times New Roman" w:hAnsi="Calibri" w:cs="Calibri"/>
                <w:b/>
                <w:bCs/>
                <w:color w:val="000000"/>
                <w:kern w:val="0"/>
                <w:sz w:val="24"/>
                <w:szCs w:val="24"/>
                <w:lang w:eastAsia="es-ES"/>
                <w14:ligatures w14:val="none"/>
              </w:rPr>
              <w:t> </w:t>
            </w:r>
          </w:p>
        </w:tc>
        <w:tc>
          <w:tcPr>
            <w:tcW w:w="2624" w:type="dxa"/>
            <w:gridSpan w:val="4"/>
            <w:tcBorders>
              <w:top w:val="single" w:sz="4" w:space="0" w:color="auto"/>
              <w:left w:val="nil"/>
              <w:bottom w:val="single" w:sz="4" w:space="0" w:color="auto"/>
              <w:right w:val="single" w:sz="4" w:space="0" w:color="auto"/>
            </w:tcBorders>
            <w:shd w:val="clear" w:color="auto" w:fill="auto"/>
            <w:noWrap/>
            <w:vAlign w:val="bottom"/>
            <w:hideMark/>
          </w:tcPr>
          <w:p w14:paraId="29FA61E6" w14:textId="503F99E1" w:rsidR="006D223E" w:rsidRPr="003407A9" w:rsidRDefault="005E2483" w:rsidP="002D07AE">
            <w:pPr>
              <w:spacing w:after="0" w:line="360" w:lineRule="auto"/>
              <w:jc w:val="both"/>
              <w:rPr>
                <w:rFonts w:ascii="Calibri" w:eastAsia="Times New Roman" w:hAnsi="Calibri" w:cs="Calibri"/>
                <w:b/>
                <w:bCs/>
                <w:color w:val="000000"/>
                <w:kern w:val="0"/>
                <w:sz w:val="24"/>
                <w:szCs w:val="24"/>
                <w:lang w:eastAsia="es-ES"/>
                <w14:ligatures w14:val="none"/>
              </w:rPr>
            </w:pPr>
            <w:r w:rsidRPr="003407A9">
              <w:rPr>
                <w:rFonts w:ascii="Calibri" w:eastAsia="Times New Roman" w:hAnsi="Calibri" w:cs="Calibri"/>
                <w:b/>
                <w:bCs/>
                <w:color w:val="000000"/>
                <w:kern w:val="0"/>
                <w:sz w:val="24"/>
                <w:szCs w:val="24"/>
                <w:lang w:eastAsia="es-ES"/>
                <w14:ligatures w14:val="none"/>
              </w:rPr>
              <w:t>After ripened</w:t>
            </w:r>
          </w:p>
        </w:tc>
      </w:tr>
      <w:tr w:rsidR="006D223E" w:rsidRPr="003407A9" w14:paraId="70C21768" w14:textId="77777777" w:rsidTr="00086133">
        <w:trPr>
          <w:trHeight w:val="367"/>
        </w:trPr>
        <w:tc>
          <w:tcPr>
            <w:tcW w:w="1064" w:type="dxa"/>
            <w:tcBorders>
              <w:top w:val="nil"/>
              <w:left w:val="single" w:sz="4" w:space="0" w:color="auto"/>
              <w:bottom w:val="single" w:sz="4" w:space="0" w:color="auto"/>
              <w:right w:val="single" w:sz="4" w:space="0" w:color="auto"/>
            </w:tcBorders>
            <w:shd w:val="clear" w:color="auto" w:fill="auto"/>
            <w:noWrap/>
            <w:vAlign w:val="center"/>
            <w:hideMark/>
          </w:tcPr>
          <w:p w14:paraId="1156E53C" w14:textId="77777777" w:rsidR="00086133" w:rsidRPr="003407A9" w:rsidRDefault="00086133" w:rsidP="002D07AE">
            <w:pPr>
              <w:spacing w:after="0" w:line="360" w:lineRule="auto"/>
              <w:jc w:val="both"/>
              <w:rPr>
                <w:rFonts w:ascii="Calibri" w:eastAsia="Times New Roman" w:hAnsi="Calibri" w:cs="Calibri"/>
                <w:b/>
                <w:bCs/>
                <w:color w:val="000000"/>
                <w:kern w:val="0"/>
                <w:sz w:val="24"/>
                <w:szCs w:val="24"/>
                <w:lang w:eastAsia="es-ES"/>
                <w14:ligatures w14:val="none"/>
              </w:rPr>
            </w:pPr>
            <w:r w:rsidRPr="003407A9">
              <w:rPr>
                <w:rFonts w:ascii="Calibri" w:eastAsia="Times New Roman" w:hAnsi="Calibri" w:cs="Calibri"/>
                <w:b/>
                <w:bCs/>
                <w:color w:val="000000"/>
                <w:kern w:val="0"/>
                <w:sz w:val="24"/>
                <w:szCs w:val="24"/>
                <w:lang w:eastAsia="es-ES"/>
                <w14:ligatures w14:val="none"/>
              </w:rPr>
              <w:t>Sub</w:t>
            </w:r>
          </w:p>
          <w:p w14:paraId="2BD994A8" w14:textId="4DA4DED3" w:rsidR="006D223E" w:rsidRPr="003407A9" w:rsidRDefault="00086133" w:rsidP="002D07AE">
            <w:pPr>
              <w:spacing w:after="0" w:line="360" w:lineRule="auto"/>
              <w:jc w:val="both"/>
              <w:rPr>
                <w:rFonts w:ascii="Calibri" w:eastAsia="Times New Roman" w:hAnsi="Calibri" w:cs="Calibri"/>
                <w:b/>
                <w:bCs/>
                <w:color w:val="000000"/>
                <w:kern w:val="0"/>
                <w:sz w:val="24"/>
                <w:szCs w:val="24"/>
                <w:lang w:eastAsia="es-ES"/>
                <w14:ligatures w14:val="none"/>
              </w:rPr>
            </w:pPr>
            <w:r w:rsidRPr="003407A9">
              <w:rPr>
                <w:rFonts w:ascii="Calibri" w:eastAsia="Times New Roman" w:hAnsi="Calibri" w:cs="Calibri"/>
                <w:b/>
                <w:bCs/>
                <w:color w:val="000000"/>
                <w:kern w:val="0"/>
                <w:sz w:val="24"/>
                <w:szCs w:val="24"/>
                <w:lang w:eastAsia="es-ES"/>
                <w14:ligatures w14:val="none"/>
              </w:rPr>
              <w:t>population</w:t>
            </w:r>
          </w:p>
        </w:tc>
        <w:tc>
          <w:tcPr>
            <w:tcW w:w="1011" w:type="dxa"/>
            <w:tcBorders>
              <w:top w:val="nil"/>
              <w:left w:val="nil"/>
              <w:bottom w:val="single" w:sz="4" w:space="0" w:color="auto"/>
              <w:right w:val="single" w:sz="4" w:space="0" w:color="auto"/>
            </w:tcBorders>
            <w:shd w:val="clear" w:color="auto" w:fill="auto"/>
            <w:noWrap/>
            <w:vAlign w:val="center"/>
            <w:hideMark/>
          </w:tcPr>
          <w:p w14:paraId="5528A8ED"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N treatments</w:t>
            </w:r>
          </w:p>
        </w:tc>
        <w:tc>
          <w:tcPr>
            <w:tcW w:w="762" w:type="dxa"/>
            <w:tcBorders>
              <w:top w:val="nil"/>
              <w:left w:val="nil"/>
              <w:bottom w:val="single" w:sz="4" w:space="0" w:color="auto"/>
              <w:right w:val="single" w:sz="4" w:space="0" w:color="auto"/>
            </w:tcBorders>
            <w:shd w:val="clear" w:color="auto" w:fill="auto"/>
            <w:noWrap/>
            <w:vAlign w:val="center"/>
            <w:hideMark/>
          </w:tcPr>
          <w:p w14:paraId="13E57945"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theta</w:t>
            </w:r>
          </w:p>
        </w:tc>
        <w:tc>
          <w:tcPr>
            <w:tcW w:w="775" w:type="dxa"/>
            <w:tcBorders>
              <w:top w:val="nil"/>
              <w:left w:val="nil"/>
              <w:bottom w:val="single" w:sz="4" w:space="0" w:color="auto"/>
              <w:right w:val="single" w:sz="4" w:space="0" w:color="auto"/>
            </w:tcBorders>
            <w:shd w:val="clear" w:color="auto" w:fill="auto"/>
            <w:noWrap/>
            <w:vAlign w:val="center"/>
            <w:hideMark/>
          </w:tcPr>
          <w:p w14:paraId="656A187E" w14:textId="02C34F53" w:rsidR="006D223E" w:rsidRPr="003407A9" w:rsidRDefault="00086133" w:rsidP="002D07AE">
            <w:pPr>
              <w:spacing w:after="0" w:line="360" w:lineRule="auto"/>
              <w:jc w:val="both"/>
              <w:rPr>
                <w:rFonts w:ascii="Calibri" w:eastAsia="Times New Roman" w:hAnsi="Calibri" w:cs="Calibri"/>
                <w:color w:val="000000"/>
                <w:kern w:val="0"/>
                <w:lang w:eastAsia="es-ES"/>
                <w14:ligatures w14:val="none"/>
              </w:rPr>
            </w:pPr>
            <w:r w:rsidRPr="003407A9">
              <w:rPr>
                <w:rFonts w:cstheme="minorHAnsi"/>
              </w:rPr>
              <w:t>ψ</w:t>
            </w:r>
            <w:r w:rsidRPr="003407A9">
              <w:rPr>
                <w:rFonts w:cstheme="minorHAnsi"/>
                <w:vertAlign w:val="subscript"/>
              </w:rPr>
              <w:t>b</w:t>
            </w:r>
          </w:p>
        </w:tc>
        <w:tc>
          <w:tcPr>
            <w:tcW w:w="688" w:type="dxa"/>
            <w:tcBorders>
              <w:top w:val="nil"/>
              <w:left w:val="nil"/>
              <w:bottom w:val="single" w:sz="4" w:space="0" w:color="auto"/>
              <w:right w:val="single" w:sz="4" w:space="0" w:color="auto"/>
            </w:tcBorders>
            <w:shd w:val="clear" w:color="auto" w:fill="auto"/>
            <w:noWrap/>
            <w:vAlign w:val="center"/>
            <w:hideMark/>
          </w:tcPr>
          <w:p w14:paraId="323A7E1B"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sigma</w:t>
            </w:r>
          </w:p>
        </w:tc>
        <w:tc>
          <w:tcPr>
            <w:tcW w:w="525" w:type="dxa"/>
            <w:tcBorders>
              <w:top w:val="nil"/>
              <w:left w:val="nil"/>
              <w:bottom w:val="single" w:sz="4" w:space="0" w:color="auto"/>
              <w:right w:val="single" w:sz="4" w:space="0" w:color="auto"/>
            </w:tcBorders>
            <w:shd w:val="clear" w:color="auto" w:fill="auto"/>
            <w:noWrap/>
            <w:vAlign w:val="center"/>
            <w:hideMark/>
          </w:tcPr>
          <w:p w14:paraId="09048D9B"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R</w:t>
            </w:r>
            <w:r w:rsidRPr="003407A9">
              <w:rPr>
                <w:rFonts w:ascii="Calibri" w:eastAsia="Times New Roman" w:hAnsi="Calibri" w:cs="Calibri"/>
                <w:color w:val="000000"/>
                <w:kern w:val="0"/>
                <w:vertAlign w:val="superscript"/>
                <w:lang w:eastAsia="es-ES"/>
                <w14:ligatures w14:val="none"/>
              </w:rPr>
              <w:t>2</w:t>
            </w:r>
          </w:p>
        </w:tc>
        <w:tc>
          <w:tcPr>
            <w:tcW w:w="1156" w:type="dxa"/>
            <w:tcBorders>
              <w:top w:val="nil"/>
              <w:left w:val="nil"/>
              <w:bottom w:val="single" w:sz="4" w:space="0" w:color="auto"/>
              <w:right w:val="single" w:sz="4" w:space="0" w:color="auto"/>
            </w:tcBorders>
            <w:shd w:val="clear" w:color="auto" w:fill="auto"/>
            <w:noWrap/>
            <w:vAlign w:val="center"/>
            <w:hideMark/>
          </w:tcPr>
          <w:p w14:paraId="0EB924D7"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N treatments</w:t>
            </w:r>
          </w:p>
        </w:tc>
        <w:tc>
          <w:tcPr>
            <w:tcW w:w="634" w:type="dxa"/>
            <w:tcBorders>
              <w:top w:val="nil"/>
              <w:left w:val="nil"/>
              <w:bottom w:val="single" w:sz="4" w:space="0" w:color="auto"/>
              <w:right w:val="single" w:sz="4" w:space="0" w:color="auto"/>
            </w:tcBorders>
            <w:shd w:val="clear" w:color="auto" w:fill="auto"/>
            <w:noWrap/>
            <w:vAlign w:val="center"/>
            <w:hideMark/>
          </w:tcPr>
          <w:p w14:paraId="6FC7020D"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theta</w:t>
            </w:r>
          </w:p>
        </w:tc>
        <w:tc>
          <w:tcPr>
            <w:tcW w:w="775" w:type="dxa"/>
            <w:tcBorders>
              <w:top w:val="nil"/>
              <w:left w:val="nil"/>
              <w:bottom w:val="single" w:sz="4" w:space="0" w:color="auto"/>
              <w:right w:val="single" w:sz="4" w:space="0" w:color="auto"/>
            </w:tcBorders>
            <w:shd w:val="clear" w:color="auto" w:fill="auto"/>
            <w:noWrap/>
            <w:vAlign w:val="center"/>
            <w:hideMark/>
          </w:tcPr>
          <w:p w14:paraId="40A6A489" w14:textId="7B0F223A" w:rsidR="006D223E" w:rsidRPr="003407A9" w:rsidRDefault="00086133" w:rsidP="002D07AE">
            <w:pPr>
              <w:spacing w:after="0" w:line="360" w:lineRule="auto"/>
              <w:jc w:val="both"/>
              <w:rPr>
                <w:rFonts w:ascii="Calibri" w:eastAsia="Times New Roman" w:hAnsi="Calibri" w:cs="Calibri"/>
                <w:color w:val="000000"/>
                <w:kern w:val="0"/>
                <w:lang w:eastAsia="es-ES"/>
                <w14:ligatures w14:val="none"/>
              </w:rPr>
            </w:pPr>
            <w:r w:rsidRPr="003407A9">
              <w:rPr>
                <w:rFonts w:cstheme="minorHAnsi"/>
              </w:rPr>
              <w:t>ψ</w:t>
            </w:r>
            <w:r w:rsidRPr="003407A9">
              <w:rPr>
                <w:rFonts w:cstheme="minorHAnsi"/>
                <w:vertAlign w:val="subscript"/>
              </w:rPr>
              <w:t>b</w:t>
            </w:r>
          </w:p>
        </w:tc>
        <w:tc>
          <w:tcPr>
            <w:tcW w:w="688" w:type="dxa"/>
            <w:tcBorders>
              <w:top w:val="nil"/>
              <w:left w:val="nil"/>
              <w:bottom w:val="single" w:sz="4" w:space="0" w:color="auto"/>
              <w:right w:val="single" w:sz="4" w:space="0" w:color="auto"/>
            </w:tcBorders>
            <w:shd w:val="clear" w:color="auto" w:fill="auto"/>
            <w:noWrap/>
            <w:vAlign w:val="center"/>
            <w:hideMark/>
          </w:tcPr>
          <w:p w14:paraId="5402E054"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sigma</w:t>
            </w:r>
          </w:p>
        </w:tc>
        <w:tc>
          <w:tcPr>
            <w:tcW w:w="525" w:type="dxa"/>
            <w:tcBorders>
              <w:top w:val="nil"/>
              <w:left w:val="nil"/>
              <w:bottom w:val="single" w:sz="4" w:space="0" w:color="auto"/>
              <w:right w:val="single" w:sz="4" w:space="0" w:color="auto"/>
            </w:tcBorders>
            <w:shd w:val="clear" w:color="auto" w:fill="auto"/>
            <w:noWrap/>
            <w:vAlign w:val="center"/>
            <w:hideMark/>
          </w:tcPr>
          <w:p w14:paraId="0D64D813" w14:textId="0CEB3E45" w:rsidR="006D223E" w:rsidRPr="003407A9" w:rsidRDefault="00086133"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R</w:t>
            </w:r>
            <w:r w:rsidRPr="003407A9">
              <w:rPr>
                <w:rFonts w:ascii="Calibri" w:eastAsia="Times New Roman" w:hAnsi="Calibri" w:cs="Calibri"/>
                <w:color w:val="000000"/>
                <w:kern w:val="0"/>
                <w:vertAlign w:val="superscript"/>
                <w:lang w:eastAsia="es-ES"/>
                <w14:ligatures w14:val="none"/>
              </w:rPr>
              <w:t>2</w:t>
            </w:r>
          </w:p>
        </w:tc>
      </w:tr>
      <w:tr w:rsidR="006D223E" w:rsidRPr="003407A9" w14:paraId="54DA108A" w14:textId="77777777" w:rsidTr="00957539">
        <w:trPr>
          <w:trHeight w:val="283"/>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6108EE0F" w14:textId="77777777" w:rsidR="006D223E" w:rsidRPr="003407A9" w:rsidRDefault="006D223E" w:rsidP="002D07AE">
            <w:pPr>
              <w:spacing w:after="0" w:line="360" w:lineRule="auto"/>
              <w:jc w:val="both"/>
              <w:rPr>
                <w:rFonts w:ascii="Calibri" w:eastAsia="Times New Roman" w:hAnsi="Calibri" w:cs="Calibri"/>
                <w:b/>
                <w:bCs/>
                <w:color w:val="000000"/>
                <w:kern w:val="0"/>
                <w:sz w:val="24"/>
                <w:szCs w:val="24"/>
                <w:lang w:eastAsia="es-ES"/>
                <w14:ligatures w14:val="none"/>
              </w:rPr>
            </w:pPr>
            <w:r w:rsidRPr="003407A9">
              <w:rPr>
                <w:rFonts w:ascii="Calibri" w:eastAsia="Times New Roman" w:hAnsi="Calibri" w:cs="Calibri"/>
                <w:b/>
                <w:bCs/>
                <w:color w:val="000000"/>
                <w:kern w:val="0"/>
                <w:sz w:val="24"/>
                <w:szCs w:val="24"/>
                <w:lang w:eastAsia="es-ES"/>
                <w14:ligatures w14:val="none"/>
              </w:rPr>
              <w:t>A00</w:t>
            </w:r>
          </w:p>
        </w:tc>
        <w:tc>
          <w:tcPr>
            <w:tcW w:w="1011" w:type="dxa"/>
            <w:tcBorders>
              <w:top w:val="nil"/>
              <w:left w:val="nil"/>
              <w:bottom w:val="single" w:sz="4" w:space="0" w:color="auto"/>
              <w:right w:val="single" w:sz="4" w:space="0" w:color="auto"/>
            </w:tcBorders>
            <w:shd w:val="clear" w:color="auto" w:fill="auto"/>
            <w:noWrap/>
            <w:vAlign w:val="bottom"/>
            <w:hideMark/>
          </w:tcPr>
          <w:p w14:paraId="2EA1AA44"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7</w:t>
            </w:r>
          </w:p>
        </w:tc>
        <w:tc>
          <w:tcPr>
            <w:tcW w:w="762" w:type="dxa"/>
            <w:tcBorders>
              <w:top w:val="nil"/>
              <w:left w:val="nil"/>
              <w:bottom w:val="single" w:sz="4" w:space="0" w:color="auto"/>
              <w:right w:val="single" w:sz="4" w:space="0" w:color="auto"/>
            </w:tcBorders>
            <w:shd w:val="clear" w:color="auto" w:fill="auto"/>
            <w:noWrap/>
            <w:vAlign w:val="bottom"/>
            <w:hideMark/>
          </w:tcPr>
          <w:p w14:paraId="0B0DAD00"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73</w:t>
            </w:r>
          </w:p>
        </w:tc>
        <w:tc>
          <w:tcPr>
            <w:tcW w:w="775" w:type="dxa"/>
            <w:tcBorders>
              <w:top w:val="nil"/>
              <w:left w:val="nil"/>
              <w:bottom w:val="single" w:sz="4" w:space="0" w:color="auto"/>
              <w:right w:val="single" w:sz="4" w:space="0" w:color="auto"/>
            </w:tcBorders>
            <w:shd w:val="clear" w:color="auto" w:fill="auto"/>
            <w:noWrap/>
            <w:vAlign w:val="bottom"/>
            <w:hideMark/>
          </w:tcPr>
          <w:p w14:paraId="26B2989E"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04</w:t>
            </w:r>
          </w:p>
        </w:tc>
        <w:tc>
          <w:tcPr>
            <w:tcW w:w="688" w:type="dxa"/>
            <w:tcBorders>
              <w:top w:val="nil"/>
              <w:left w:val="nil"/>
              <w:bottom w:val="single" w:sz="4" w:space="0" w:color="auto"/>
              <w:right w:val="single" w:sz="4" w:space="0" w:color="auto"/>
            </w:tcBorders>
            <w:shd w:val="clear" w:color="auto" w:fill="auto"/>
            <w:noWrap/>
            <w:vAlign w:val="bottom"/>
            <w:hideMark/>
          </w:tcPr>
          <w:p w14:paraId="2C95A10B"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47</w:t>
            </w:r>
          </w:p>
        </w:tc>
        <w:tc>
          <w:tcPr>
            <w:tcW w:w="525" w:type="dxa"/>
            <w:tcBorders>
              <w:top w:val="nil"/>
              <w:left w:val="nil"/>
              <w:bottom w:val="single" w:sz="4" w:space="0" w:color="auto"/>
              <w:right w:val="single" w:sz="4" w:space="0" w:color="auto"/>
            </w:tcBorders>
            <w:shd w:val="clear" w:color="auto" w:fill="auto"/>
            <w:noWrap/>
            <w:vAlign w:val="bottom"/>
            <w:hideMark/>
          </w:tcPr>
          <w:p w14:paraId="034FECF4"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81</w:t>
            </w:r>
          </w:p>
        </w:tc>
        <w:tc>
          <w:tcPr>
            <w:tcW w:w="1156" w:type="dxa"/>
            <w:tcBorders>
              <w:top w:val="nil"/>
              <w:left w:val="nil"/>
              <w:bottom w:val="single" w:sz="4" w:space="0" w:color="auto"/>
              <w:right w:val="single" w:sz="4" w:space="0" w:color="auto"/>
            </w:tcBorders>
            <w:shd w:val="clear" w:color="auto" w:fill="auto"/>
            <w:noWrap/>
            <w:vAlign w:val="bottom"/>
            <w:hideMark/>
          </w:tcPr>
          <w:p w14:paraId="2C420AD5"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4</w:t>
            </w:r>
          </w:p>
        </w:tc>
        <w:tc>
          <w:tcPr>
            <w:tcW w:w="634" w:type="dxa"/>
            <w:tcBorders>
              <w:top w:val="nil"/>
              <w:left w:val="nil"/>
              <w:bottom w:val="single" w:sz="4" w:space="0" w:color="auto"/>
              <w:right w:val="single" w:sz="4" w:space="0" w:color="auto"/>
            </w:tcBorders>
            <w:shd w:val="clear" w:color="auto" w:fill="auto"/>
            <w:noWrap/>
            <w:vAlign w:val="bottom"/>
            <w:hideMark/>
          </w:tcPr>
          <w:p w14:paraId="7CA65E13"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1.03</w:t>
            </w:r>
          </w:p>
        </w:tc>
        <w:tc>
          <w:tcPr>
            <w:tcW w:w="775" w:type="dxa"/>
            <w:tcBorders>
              <w:top w:val="nil"/>
              <w:left w:val="nil"/>
              <w:bottom w:val="single" w:sz="4" w:space="0" w:color="auto"/>
              <w:right w:val="single" w:sz="4" w:space="0" w:color="auto"/>
            </w:tcBorders>
            <w:shd w:val="clear" w:color="auto" w:fill="auto"/>
            <w:noWrap/>
            <w:vAlign w:val="bottom"/>
            <w:hideMark/>
          </w:tcPr>
          <w:p w14:paraId="157407CD"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40</w:t>
            </w:r>
          </w:p>
        </w:tc>
        <w:tc>
          <w:tcPr>
            <w:tcW w:w="688" w:type="dxa"/>
            <w:tcBorders>
              <w:top w:val="nil"/>
              <w:left w:val="nil"/>
              <w:bottom w:val="single" w:sz="4" w:space="0" w:color="auto"/>
              <w:right w:val="single" w:sz="4" w:space="0" w:color="auto"/>
            </w:tcBorders>
            <w:shd w:val="clear" w:color="auto" w:fill="auto"/>
            <w:noWrap/>
            <w:vAlign w:val="bottom"/>
            <w:hideMark/>
          </w:tcPr>
          <w:p w14:paraId="1F5BF18E"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17</w:t>
            </w:r>
          </w:p>
        </w:tc>
        <w:tc>
          <w:tcPr>
            <w:tcW w:w="525" w:type="dxa"/>
            <w:tcBorders>
              <w:top w:val="nil"/>
              <w:left w:val="nil"/>
              <w:bottom w:val="single" w:sz="4" w:space="0" w:color="auto"/>
              <w:right w:val="single" w:sz="4" w:space="0" w:color="auto"/>
            </w:tcBorders>
            <w:shd w:val="clear" w:color="auto" w:fill="auto"/>
            <w:noWrap/>
            <w:vAlign w:val="bottom"/>
            <w:hideMark/>
          </w:tcPr>
          <w:p w14:paraId="254EA343"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97</w:t>
            </w:r>
          </w:p>
        </w:tc>
      </w:tr>
      <w:tr w:rsidR="006D223E" w:rsidRPr="003407A9" w14:paraId="40DBDD43"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4CB957BF" w14:textId="77777777" w:rsidR="006D223E" w:rsidRPr="003407A9" w:rsidRDefault="006D223E" w:rsidP="002D07AE">
            <w:pPr>
              <w:spacing w:after="0" w:line="360" w:lineRule="auto"/>
              <w:jc w:val="both"/>
              <w:rPr>
                <w:rFonts w:ascii="Calibri" w:eastAsia="Times New Roman" w:hAnsi="Calibri" w:cs="Calibri"/>
                <w:b/>
                <w:bCs/>
                <w:color w:val="000000"/>
                <w:kern w:val="0"/>
                <w:sz w:val="24"/>
                <w:szCs w:val="24"/>
                <w:lang w:eastAsia="es-ES"/>
                <w14:ligatures w14:val="none"/>
              </w:rPr>
            </w:pPr>
            <w:r w:rsidRPr="003407A9">
              <w:rPr>
                <w:rFonts w:ascii="Calibri" w:eastAsia="Times New Roman" w:hAnsi="Calibri" w:cs="Calibri"/>
                <w:b/>
                <w:bCs/>
                <w:color w:val="000000"/>
                <w:kern w:val="0"/>
                <w:sz w:val="24"/>
                <w:szCs w:val="24"/>
                <w:lang w:eastAsia="es-ES"/>
                <w14:ligatures w14:val="none"/>
              </w:rPr>
              <w:t>A02</w:t>
            </w:r>
          </w:p>
        </w:tc>
        <w:tc>
          <w:tcPr>
            <w:tcW w:w="1011" w:type="dxa"/>
            <w:tcBorders>
              <w:top w:val="nil"/>
              <w:left w:val="nil"/>
              <w:bottom w:val="single" w:sz="4" w:space="0" w:color="auto"/>
              <w:right w:val="single" w:sz="4" w:space="0" w:color="auto"/>
            </w:tcBorders>
            <w:shd w:val="clear" w:color="auto" w:fill="auto"/>
            <w:noWrap/>
            <w:vAlign w:val="bottom"/>
            <w:hideMark/>
          </w:tcPr>
          <w:p w14:paraId="7D681D83"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 </w:t>
            </w:r>
          </w:p>
        </w:tc>
        <w:tc>
          <w:tcPr>
            <w:tcW w:w="762" w:type="dxa"/>
            <w:tcBorders>
              <w:top w:val="nil"/>
              <w:left w:val="nil"/>
              <w:bottom w:val="single" w:sz="4" w:space="0" w:color="auto"/>
              <w:right w:val="single" w:sz="4" w:space="0" w:color="auto"/>
            </w:tcBorders>
            <w:shd w:val="clear" w:color="auto" w:fill="auto"/>
            <w:noWrap/>
            <w:vAlign w:val="bottom"/>
            <w:hideMark/>
          </w:tcPr>
          <w:p w14:paraId="1E4136B5"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46DC8B01"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15CD899F"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09254D97"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 </w:t>
            </w:r>
          </w:p>
        </w:tc>
        <w:tc>
          <w:tcPr>
            <w:tcW w:w="1156" w:type="dxa"/>
            <w:tcBorders>
              <w:top w:val="nil"/>
              <w:left w:val="nil"/>
              <w:bottom w:val="single" w:sz="4" w:space="0" w:color="auto"/>
              <w:right w:val="single" w:sz="4" w:space="0" w:color="auto"/>
            </w:tcBorders>
            <w:shd w:val="clear" w:color="auto" w:fill="auto"/>
            <w:noWrap/>
            <w:vAlign w:val="bottom"/>
            <w:hideMark/>
          </w:tcPr>
          <w:p w14:paraId="771E4F80"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5</w:t>
            </w:r>
          </w:p>
        </w:tc>
        <w:tc>
          <w:tcPr>
            <w:tcW w:w="634" w:type="dxa"/>
            <w:tcBorders>
              <w:top w:val="nil"/>
              <w:left w:val="nil"/>
              <w:bottom w:val="single" w:sz="4" w:space="0" w:color="auto"/>
              <w:right w:val="single" w:sz="4" w:space="0" w:color="auto"/>
            </w:tcBorders>
            <w:shd w:val="clear" w:color="auto" w:fill="auto"/>
            <w:noWrap/>
            <w:vAlign w:val="bottom"/>
            <w:hideMark/>
          </w:tcPr>
          <w:p w14:paraId="60DCE3CC"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1.50</w:t>
            </w:r>
          </w:p>
        </w:tc>
        <w:tc>
          <w:tcPr>
            <w:tcW w:w="775" w:type="dxa"/>
            <w:tcBorders>
              <w:top w:val="nil"/>
              <w:left w:val="nil"/>
              <w:bottom w:val="single" w:sz="4" w:space="0" w:color="auto"/>
              <w:right w:val="single" w:sz="4" w:space="0" w:color="auto"/>
            </w:tcBorders>
            <w:shd w:val="clear" w:color="auto" w:fill="auto"/>
            <w:noWrap/>
            <w:vAlign w:val="bottom"/>
            <w:hideMark/>
          </w:tcPr>
          <w:p w14:paraId="151C0485"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55</w:t>
            </w:r>
          </w:p>
        </w:tc>
        <w:tc>
          <w:tcPr>
            <w:tcW w:w="688" w:type="dxa"/>
            <w:tcBorders>
              <w:top w:val="nil"/>
              <w:left w:val="nil"/>
              <w:bottom w:val="single" w:sz="4" w:space="0" w:color="auto"/>
              <w:right w:val="single" w:sz="4" w:space="0" w:color="auto"/>
            </w:tcBorders>
            <w:shd w:val="clear" w:color="auto" w:fill="auto"/>
            <w:noWrap/>
            <w:vAlign w:val="bottom"/>
            <w:hideMark/>
          </w:tcPr>
          <w:p w14:paraId="6EE61C02"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24</w:t>
            </w:r>
          </w:p>
        </w:tc>
        <w:tc>
          <w:tcPr>
            <w:tcW w:w="525" w:type="dxa"/>
            <w:tcBorders>
              <w:top w:val="nil"/>
              <w:left w:val="nil"/>
              <w:bottom w:val="single" w:sz="4" w:space="0" w:color="auto"/>
              <w:right w:val="single" w:sz="4" w:space="0" w:color="auto"/>
            </w:tcBorders>
            <w:shd w:val="clear" w:color="auto" w:fill="auto"/>
            <w:noWrap/>
            <w:vAlign w:val="bottom"/>
            <w:hideMark/>
          </w:tcPr>
          <w:p w14:paraId="0CCD73B0"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96</w:t>
            </w:r>
          </w:p>
        </w:tc>
      </w:tr>
      <w:tr w:rsidR="006D223E" w:rsidRPr="003407A9" w14:paraId="09053271"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4DC42144" w14:textId="77777777" w:rsidR="006D223E" w:rsidRPr="003407A9" w:rsidRDefault="006D223E" w:rsidP="002D07AE">
            <w:pPr>
              <w:spacing w:after="0" w:line="360" w:lineRule="auto"/>
              <w:jc w:val="both"/>
              <w:rPr>
                <w:rFonts w:ascii="Calibri" w:eastAsia="Times New Roman" w:hAnsi="Calibri" w:cs="Calibri"/>
                <w:b/>
                <w:bCs/>
                <w:color w:val="000000"/>
                <w:kern w:val="0"/>
                <w:sz w:val="24"/>
                <w:szCs w:val="24"/>
                <w:lang w:eastAsia="es-ES"/>
                <w14:ligatures w14:val="none"/>
              </w:rPr>
            </w:pPr>
            <w:r w:rsidRPr="003407A9">
              <w:rPr>
                <w:rFonts w:ascii="Calibri" w:eastAsia="Times New Roman" w:hAnsi="Calibri" w:cs="Calibri"/>
                <w:b/>
                <w:bCs/>
                <w:color w:val="000000"/>
                <w:kern w:val="0"/>
                <w:sz w:val="24"/>
                <w:szCs w:val="24"/>
                <w:lang w:eastAsia="es-ES"/>
                <w14:ligatures w14:val="none"/>
              </w:rPr>
              <w:t>A11</w:t>
            </w:r>
          </w:p>
        </w:tc>
        <w:tc>
          <w:tcPr>
            <w:tcW w:w="1011" w:type="dxa"/>
            <w:tcBorders>
              <w:top w:val="nil"/>
              <w:left w:val="nil"/>
              <w:bottom w:val="single" w:sz="4" w:space="0" w:color="auto"/>
              <w:right w:val="single" w:sz="4" w:space="0" w:color="auto"/>
            </w:tcBorders>
            <w:shd w:val="clear" w:color="auto" w:fill="auto"/>
            <w:noWrap/>
            <w:vAlign w:val="bottom"/>
            <w:hideMark/>
          </w:tcPr>
          <w:p w14:paraId="783D03F1"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 </w:t>
            </w:r>
          </w:p>
        </w:tc>
        <w:tc>
          <w:tcPr>
            <w:tcW w:w="762" w:type="dxa"/>
            <w:tcBorders>
              <w:top w:val="nil"/>
              <w:left w:val="nil"/>
              <w:bottom w:val="single" w:sz="4" w:space="0" w:color="auto"/>
              <w:right w:val="single" w:sz="4" w:space="0" w:color="auto"/>
            </w:tcBorders>
            <w:shd w:val="clear" w:color="auto" w:fill="auto"/>
            <w:noWrap/>
            <w:vAlign w:val="bottom"/>
            <w:hideMark/>
          </w:tcPr>
          <w:p w14:paraId="57CD3760"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76D23D68"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7A8AAF52"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3574D666"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 </w:t>
            </w:r>
          </w:p>
        </w:tc>
        <w:tc>
          <w:tcPr>
            <w:tcW w:w="1156" w:type="dxa"/>
            <w:tcBorders>
              <w:top w:val="nil"/>
              <w:left w:val="nil"/>
              <w:bottom w:val="single" w:sz="4" w:space="0" w:color="auto"/>
              <w:right w:val="single" w:sz="4" w:space="0" w:color="auto"/>
            </w:tcBorders>
            <w:shd w:val="clear" w:color="auto" w:fill="auto"/>
            <w:noWrap/>
            <w:vAlign w:val="bottom"/>
            <w:hideMark/>
          </w:tcPr>
          <w:p w14:paraId="5E51D966"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5</w:t>
            </w:r>
          </w:p>
        </w:tc>
        <w:tc>
          <w:tcPr>
            <w:tcW w:w="634" w:type="dxa"/>
            <w:tcBorders>
              <w:top w:val="nil"/>
              <w:left w:val="nil"/>
              <w:bottom w:val="single" w:sz="4" w:space="0" w:color="auto"/>
              <w:right w:val="single" w:sz="4" w:space="0" w:color="auto"/>
            </w:tcBorders>
            <w:shd w:val="clear" w:color="auto" w:fill="auto"/>
            <w:noWrap/>
            <w:vAlign w:val="bottom"/>
            <w:hideMark/>
          </w:tcPr>
          <w:p w14:paraId="050E0FCD"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1.18</w:t>
            </w:r>
          </w:p>
        </w:tc>
        <w:tc>
          <w:tcPr>
            <w:tcW w:w="775" w:type="dxa"/>
            <w:tcBorders>
              <w:top w:val="nil"/>
              <w:left w:val="nil"/>
              <w:bottom w:val="single" w:sz="4" w:space="0" w:color="auto"/>
              <w:right w:val="single" w:sz="4" w:space="0" w:color="auto"/>
            </w:tcBorders>
            <w:shd w:val="clear" w:color="auto" w:fill="auto"/>
            <w:noWrap/>
            <w:vAlign w:val="bottom"/>
            <w:hideMark/>
          </w:tcPr>
          <w:p w14:paraId="0780D49D"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44</w:t>
            </w:r>
          </w:p>
        </w:tc>
        <w:tc>
          <w:tcPr>
            <w:tcW w:w="688" w:type="dxa"/>
            <w:tcBorders>
              <w:top w:val="nil"/>
              <w:left w:val="nil"/>
              <w:bottom w:val="single" w:sz="4" w:space="0" w:color="auto"/>
              <w:right w:val="single" w:sz="4" w:space="0" w:color="auto"/>
            </w:tcBorders>
            <w:shd w:val="clear" w:color="auto" w:fill="auto"/>
            <w:noWrap/>
            <w:vAlign w:val="bottom"/>
            <w:hideMark/>
          </w:tcPr>
          <w:p w14:paraId="746933CB"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27</w:t>
            </w:r>
          </w:p>
        </w:tc>
        <w:tc>
          <w:tcPr>
            <w:tcW w:w="525" w:type="dxa"/>
            <w:tcBorders>
              <w:top w:val="nil"/>
              <w:left w:val="nil"/>
              <w:bottom w:val="single" w:sz="4" w:space="0" w:color="auto"/>
              <w:right w:val="single" w:sz="4" w:space="0" w:color="auto"/>
            </w:tcBorders>
            <w:shd w:val="clear" w:color="auto" w:fill="auto"/>
            <w:noWrap/>
            <w:vAlign w:val="bottom"/>
            <w:hideMark/>
          </w:tcPr>
          <w:p w14:paraId="02F4EBC2"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98</w:t>
            </w:r>
          </w:p>
        </w:tc>
      </w:tr>
      <w:tr w:rsidR="006D223E" w:rsidRPr="003407A9" w14:paraId="49EFCF02"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276CDF0A" w14:textId="77777777" w:rsidR="006D223E" w:rsidRPr="003407A9" w:rsidRDefault="006D223E" w:rsidP="002D07AE">
            <w:pPr>
              <w:spacing w:after="0" w:line="360" w:lineRule="auto"/>
              <w:jc w:val="both"/>
              <w:rPr>
                <w:rFonts w:ascii="Calibri" w:eastAsia="Times New Roman" w:hAnsi="Calibri" w:cs="Calibri"/>
                <w:b/>
                <w:bCs/>
                <w:color w:val="000000"/>
                <w:kern w:val="0"/>
                <w:sz w:val="24"/>
                <w:szCs w:val="24"/>
                <w:lang w:eastAsia="es-ES"/>
                <w14:ligatures w14:val="none"/>
              </w:rPr>
            </w:pPr>
            <w:r w:rsidRPr="003407A9">
              <w:rPr>
                <w:rFonts w:ascii="Calibri" w:eastAsia="Times New Roman" w:hAnsi="Calibri" w:cs="Calibri"/>
                <w:b/>
                <w:bCs/>
                <w:color w:val="000000"/>
                <w:kern w:val="0"/>
                <w:sz w:val="24"/>
                <w:szCs w:val="24"/>
                <w:lang w:eastAsia="es-ES"/>
                <w14:ligatures w14:val="none"/>
              </w:rPr>
              <w:t>B00</w:t>
            </w:r>
          </w:p>
        </w:tc>
        <w:tc>
          <w:tcPr>
            <w:tcW w:w="1011" w:type="dxa"/>
            <w:tcBorders>
              <w:top w:val="nil"/>
              <w:left w:val="nil"/>
              <w:bottom w:val="single" w:sz="4" w:space="0" w:color="auto"/>
              <w:right w:val="single" w:sz="4" w:space="0" w:color="auto"/>
            </w:tcBorders>
            <w:shd w:val="clear" w:color="auto" w:fill="auto"/>
            <w:noWrap/>
            <w:vAlign w:val="bottom"/>
            <w:hideMark/>
          </w:tcPr>
          <w:p w14:paraId="16B53FC5"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6</w:t>
            </w:r>
          </w:p>
        </w:tc>
        <w:tc>
          <w:tcPr>
            <w:tcW w:w="762" w:type="dxa"/>
            <w:tcBorders>
              <w:top w:val="nil"/>
              <w:left w:val="nil"/>
              <w:bottom w:val="single" w:sz="4" w:space="0" w:color="auto"/>
              <w:right w:val="single" w:sz="4" w:space="0" w:color="auto"/>
            </w:tcBorders>
            <w:shd w:val="clear" w:color="auto" w:fill="auto"/>
            <w:noWrap/>
            <w:vAlign w:val="bottom"/>
            <w:hideMark/>
          </w:tcPr>
          <w:p w14:paraId="425C1530"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95</w:t>
            </w:r>
          </w:p>
        </w:tc>
        <w:tc>
          <w:tcPr>
            <w:tcW w:w="775" w:type="dxa"/>
            <w:tcBorders>
              <w:top w:val="nil"/>
              <w:left w:val="nil"/>
              <w:bottom w:val="single" w:sz="4" w:space="0" w:color="auto"/>
              <w:right w:val="single" w:sz="4" w:space="0" w:color="auto"/>
            </w:tcBorders>
            <w:shd w:val="clear" w:color="auto" w:fill="auto"/>
            <w:noWrap/>
            <w:vAlign w:val="bottom"/>
            <w:hideMark/>
          </w:tcPr>
          <w:p w14:paraId="61A59F80"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06</w:t>
            </w:r>
          </w:p>
        </w:tc>
        <w:tc>
          <w:tcPr>
            <w:tcW w:w="688" w:type="dxa"/>
            <w:tcBorders>
              <w:top w:val="nil"/>
              <w:left w:val="nil"/>
              <w:bottom w:val="single" w:sz="4" w:space="0" w:color="auto"/>
              <w:right w:val="single" w:sz="4" w:space="0" w:color="auto"/>
            </w:tcBorders>
            <w:shd w:val="clear" w:color="auto" w:fill="auto"/>
            <w:noWrap/>
            <w:vAlign w:val="bottom"/>
            <w:hideMark/>
          </w:tcPr>
          <w:p w14:paraId="29E4D78E"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41</w:t>
            </w:r>
          </w:p>
        </w:tc>
        <w:tc>
          <w:tcPr>
            <w:tcW w:w="525" w:type="dxa"/>
            <w:tcBorders>
              <w:top w:val="nil"/>
              <w:left w:val="nil"/>
              <w:bottom w:val="single" w:sz="4" w:space="0" w:color="auto"/>
              <w:right w:val="single" w:sz="4" w:space="0" w:color="auto"/>
            </w:tcBorders>
            <w:shd w:val="clear" w:color="auto" w:fill="auto"/>
            <w:noWrap/>
            <w:vAlign w:val="bottom"/>
            <w:hideMark/>
          </w:tcPr>
          <w:p w14:paraId="4B2E2532"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88</w:t>
            </w:r>
          </w:p>
        </w:tc>
        <w:tc>
          <w:tcPr>
            <w:tcW w:w="1156" w:type="dxa"/>
            <w:tcBorders>
              <w:top w:val="nil"/>
              <w:left w:val="nil"/>
              <w:bottom w:val="single" w:sz="4" w:space="0" w:color="auto"/>
              <w:right w:val="single" w:sz="4" w:space="0" w:color="auto"/>
            </w:tcBorders>
            <w:shd w:val="clear" w:color="auto" w:fill="auto"/>
            <w:noWrap/>
            <w:vAlign w:val="bottom"/>
            <w:hideMark/>
          </w:tcPr>
          <w:p w14:paraId="4455DB5C"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 </w:t>
            </w:r>
          </w:p>
        </w:tc>
        <w:tc>
          <w:tcPr>
            <w:tcW w:w="634" w:type="dxa"/>
            <w:tcBorders>
              <w:top w:val="nil"/>
              <w:left w:val="nil"/>
              <w:bottom w:val="single" w:sz="4" w:space="0" w:color="auto"/>
              <w:right w:val="single" w:sz="4" w:space="0" w:color="auto"/>
            </w:tcBorders>
            <w:shd w:val="clear" w:color="auto" w:fill="auto"/>
            <w:noWrap/>
            <w:vAlign w:val="bottom"/>
            <w:hideMark/>
          </w:tcPr>
          <w:p w14:paraId="2CCD3D5A"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58B772DF"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10BEB24D"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7ECAECEA"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 </w:t>
            </w:r>
          </w:p>
        </w:tc>
      </w:tr>
      <w:tr w:rsidR="006D223E" w:rsidRPr="003407A9" w14:paraId="7B09C51F"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0FE55F43" w14:textId="77777777" w:rsidR="006D223E" w:rsidRPr="003407A9" w:rsidRDefault="006D223E" w:rsidP="002D07AE">
            <w:pPr>
              <w:spacing w:after="0" w:line="360" w:lineRule="auto"/>
              <w:jc w:val="both"/>
              <w:rPr>
                <w:rFonts w:ascii="Calibri" w:eastAsia="Times New Roman" w:hAnsi="Calibri" w:cs="Calibri"/>
                <w:b/>
                <w:bCs/>
                <w:color w:val="000000"/>
                <w:kern w:val="0"/>
                <w:sz w:val="24"/>
                <w:szCs w:val="24"/>
                <w:lang w:eastAsia="es-ES"/>
                <w14:ligatures w14:val="none"/>
              </w:rPr>
            </w:pPr>
            <w:r w:rsidRPr="003407A9">
              <w:rPr>
                <w:rFonts w:ascii="Calibri" w:eastAsia="Times New Roman" w:hAnsi="Calibri" w:cs="Calibri"/>
                <w:b/>
                <w:bCs/>
                <w:color w:val="000000"/>
                <w:kern w:val="0"/>
                <w:sz w:val="24"/>
                <w:szCs w:val="24"/>
                <w:lang w:eastAsia="es-ES"/>
                <w14:ligatures w14:val="none"/>
              </w:rPr>
              <w:t>B03</w:t>
            </w:r>
          </w:p>
        </w:tc>
        <w:tc>
          <w:tcPr>
            <w:tcW w:w="1011" w:type="dxa"/>
            <w:tcBorders>
              <w:top w:val="nil"/>
              <w:left w:val="nil"/>
              <w:bottom w:val="single" w:sz="4" w:space="0" w:color="auto"/>
              <w:right w:val="single" w:sz="4" w:space="0" w:color="auto"/>
            </w:tcBorders>
            <w:shd w:val="clear" w:color="auto" w:fill="auto"/>
            <w:noWrap/>
            <w:vAlign w:val="bottom"/>
            <w:hideMark/>
          </w:tcPr>
          <w:p w14:paraId="6D845784"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6</w:t>
            </w:r>
          </w:p>
        </w:tc>
        <w:tc>
          <w:tcPr>
            <w:tcW w:w="762" w:type="dxa"/>
            <w:tcBorders>
              <w:top w:val="nil"/>
              <w:left w:val="nil"/>
              <w:bottom w:val="single" w:sz="4" w:space="0" w:color="auto"/>
              <w:right w:val="single" w:sz="4" w:space="0" w:color="auto"/>
            </w:tcBorders>
            <w:shd w:val="clear" w:color="auto" w:fill="auto"/>
            <w:noWrap/>
            <w:vAlign w:val="bottom"/>
            <w:hideMark/>
          </w:tcPr>
          <w:p w14:paraId="091E5C6A"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1.26</w:t>
            </w:r>
          </w:p>
        </w:tc>
        <w:tc>
          <w:tcPr>
            <w:tcW w:w="775" w:type="dxa"/>
            <w:tcBorders>
              <w:top w:val="nil"/>
              <w:left w:val="nil"/>
              <w:bottom w:val="single" w:sz="4" w:space="0" w:color="auto"/>
              <w:right w:val="single" w:sz="4" w:space="0" w:color="auto"/>
            </w:tcBorders>
            <w:shd w:val="clear" w:color="auto" w:fill="auto"/>
            <w:noWrap/>
            <w:vAlign w:val="bottom"/>
            <w:hideMark/>
          </w:tcPr>
          <w:p w14:paraId="6CCC12EA"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08</w:t>
            </w:r>
          </w:p>
        </w:tc>
        <w:tc>
          <w:tcPr>
            <w:tcW w:w="688" w:type="dxa"/>
            <w:tcBorders>
              <w:top w:val="nil"/>
              <w:left w:val="nil"/>
              <w:bottom w:val="single" w:sz="4" w:space="0" w:color="auto"/>
              <w:right w:val="single" w:sz="4" w:space="0" w:color="auto"/>
            </w:tcBorders>
            <w:shd w:val="clear" w:color="auto" w:fill="auto"/>
            <w:noWrap/>
            <w:vAlign w:val="bottom"/>
            <w:hideMark/>
          </w:tcPr>
          <w:p w14:paraId="6BFE94FD"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57</w:t>
            </w:r>
          </w:p>
        </w:tc>
        <w:tc>
          <w:tcPr>
            <w:tcW w:w="525" w:type="dxa"/>
            <w:tcBorders>
              <w:top w:val="nil"/>
              <w:left w:val="nil"/>
              <w:bottom w:val="single" w:sz="4" w:space="0" w:color="auto"/>
              <w:right w:val="single" w:sz="4" w:space="0" w:color="auto"/>
            </w:tcBorders>
            <w:shd w:val="clear" w:color="auto" w:fill="auto"/>
            <w:noWrap/>
            <w:vAlign w:val="bottom"/>
            <w:hideMark/>
          </w:tcPr>
          <w:p w14:paraId="20A6A306"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89</w:t>
            </w:r>
          </w:p>
        </w:tc>
        <w:tc>
          <w:tcPr>
            <w:tcW w:w="1156" w:type="dxa"/>
            <w:tcBorders>
              <w:top w:val="nil"/>
              <w:left w:val="nil"/>
              <w:bottom w:val="single" w:sz="4" w:space="0" w:color="auto"/>
              <w:right w:val="single" w:sz="4" w:space="0" w:color="auto"/>
            </w:tcBorders>
            <w:shd w:val="clear" w:color="auto" w:fill="auto"/>
            <w:noWrap/>
            <w:vAlign w:val="bottom"/>
            <w:hideMark/>
          </w:tcPr>
          <w:p w14:paraId="33C8F36C"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5</w:t>
            </w:r>
          </w:p>
        </w:tc>
        <w:tc>
          <w:tcPr>
            <w:tcW w:w="634" w:type="dxa"/>
            <w:tcBorders>
              <w:top w:val="nil"/>
              <w:left w:val="nil"/>
              <w:bottom w:val="single" w:sz="4" w:space="0" w:color="auto"/>
              <w:right w:val="single" w:sz="4" w:space="0" w:color="auto"/>
            </w:tcBorders>
            <w:shd w:val="clear" w:color="auto" w:fill="auto"/>
            <w:noWrap/>
            <w:vAlign w:val="bottom"/>
            <w:hideMark/>
          </w:tcPr>
          <w:p w14:paraId="3F2F52B2"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1.46</w:t>
            </w:r>
          </w:p>
        </w:tc>
        <w:tc>
          <w:tcPr>
            <w:tcW w:w="775" w:type="dxa"/>
            <w:tcBorders>
              <w:top w:val="nil"/>
              <w:left w:val="nil"/>
              <w:bottom w:val="single" w:sz="4" w:space="0" w:color="auto"/>
              <w:right w:val="single" w:sz="4" w:space="0" w:color="auto"/>
            </w:tcBorders>
            <w:shd w:val="clear" w:color="auto" w:fill="auto"/>
            <w:noWrap/>
            <w:vAlign w:val="bottom"/>
            <w:hideMark/>
          </w:tcPr>
          <w:p w14:paraId="1584560D"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47</w:t>
            </w:r>
          </w:p>
        </w:tc>
        <w:tc>
          <w:tcPr>
            <w:tcW w:w="688" w:type="dxa"/>
            <w:tcBorders>
              <w:top w:val="nil"/>
              <w:left w:val="nil"/>
              <w:bottom w:val="single" w:sz="4" w:space="0" w:color="auto"/>
              <w:right w:val="single" w:sz="4" w:space="0" w:color="auto"/>
            </w:tcBorders>
            <w:shd w:val="clear" w:color="auto" w:fill="auto"/>
            <w:noWrap/>
            <w:vAlign w:val="bottom"/>
            <w:hideMark/>
          </w:tcPr>
          <w:p w14:paraId="10E5ECF8"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25</w:t>
            </w:r>
          </w:p>
        </w:tc>
        <w:tc>
          <w:tcPr>
            <w:tcW w:w="525" w:type="dxa"/>
            <w:tcBorders>
              <w:top w:val="nil"/>
              <w:left w:val="nil"/>
              <w:bottom w:val="single" w:sz="4" w:space="0" w:color="auto"/>
              <w:right w:val="single" w:sz="4" w:space="0" w:color="auto"/>
            </w:tcBorders>
            <w:shd w:val="clear" w:color="auto" w:fill="auto"/>
            <w:noWrap/>
            <w:vAlign w:val="bottom"/>
            <w:hideMark/>
          </w:tcPr>
          <w:p w14:paraId="5FC09B11"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95</w:t>
            </w:r>
          </w:p>
        </w:tc>
      </w:tr>
      <w:tr w:rsidR="006D223E" w:rsidRPr="003407A9" w14:paraId="6B0F519E"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40DC3052" w14:textId="77777777" w:rsidR="006D223E" w:rsidRPr="003407A9" w:rsidRDefault="006D223E" w:rsidP="002D07AE">
            <w:pPr>
              <w:spacing w:after="0" w:line="360" w:lineRule="auto"/>
              <w:jc w:val="both"/>
              <w:rPr>
                <w:rFonts w:ascii="Calibri" w:eastAsia="Times New Roman" w:hAnsi="Calibri" w:cs="Calibri"/>
                <w:b/>
                <w:bCs/>
                <w:color w:val="000000"/>
                <w:kern w:val="0"/>
                <w:sz w:val="24"/>
                <w:szCs w:val="24"/>
                <w:lang w:eastAsia="es-ES"/>
                <w14:ligatures w14:val="none"/>
              </w:rPr>
            </w:pPr>
            <w:r w:rsidRPr="003407A9">
              <w:rPr>
                <w:rFonts w:ascii="Calibri" w:eastAsia="Times New Roman" w:hAnsi="Calibri" w:cs="Calibri"/>
                <w:b/>
                <w:bCs/>
                <w:color w:val="000000"/>
                <w:kern w:val="0"/>
                <w:sz w:val="24"/>
                <w:szCs w:val="24"/>
                <w:lang w:eastAsia="es-ES"/>
                <w14:ligatures w14:val="none"/>
              </w:rPr>
              <w:t>B07</w:t>
            </w:r>
          </w:p>
        </w:tc>
        <w:tc>
          <w:tcPr>
            <w:tcW w:w="1011" w:type="dxa"/>
            <w:tcBorders>
              <w:top w:val="nil"/>
              <w:left w:val="nil"/>
              <w:bottom w:val="single" w:sz="4" w:space="0" w:color="auto"/>
              <w:right w:val="single" w:sz="4" w:space="0" w:color="auto"/>
            </w:tcBorders>
            <w:shd w:val="clear" w:color="auto" w:fill="auto"/>
            <w:noWrap/>
            <w:vAlign w:val="bottom"/>
            <w:hideMark/>
          </w:tcPr>
          <w:p w14:paraId="5A368F95"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5</w:t>
            </w:r>
          </w:p>
        </w:tc>
        <w:tc>
          <w:tcPr>
            <w:tcW w:w="762" w:type="dxa"/>
            <w:tcBorders>
              <w:top w:val="nil"/>
              <w:left w:val="nil"/>
              <w:bottom w:val="single" w:sz="4" w:space="0" w:color="auto"/>
              <w:right w:val="single" w:sz="4" w:space="0" w:color="auto"/>
            </w:tcBorders>
            <w:shd w:val="clear" w:color="auto" w:fill="auto"/>
            <w:noWrap/>
            <w:vAlign w:val="bottom"/>
            <w:hideMark/>
          </w:tcPr>
          <w:p w14:paraId="7A2F2024"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78</w:t>
            </w:r>
          </w:p>
        </w:tc>
        <w:tc>
          <w:tcPr>
            <w:tcW w:w="775" w:type="dxa"/>
            <w:tcBorders>
              <w:top w:val="nil"/>
              <w:left w:val="nil"/>
              <w:bottom w:val="single" w:sz="4" w:space="0" w:color="auto"/>
              <w:right w:val="single" w:sz="4" w:space="0" w:color="auto"/>
            </w:tcBorders>
            <w:shd w:val="clear" w:color="auto" w:fill="auto"/>
            <w:noWrap/>
            <w:vAlign w:val="bottom"/>
            <w:hideMark/>
          </w:tcPr>
          <w:p w14:paraId="7CF0FD2F"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07</w:t>
            </w:r>
          </w:p>
        </w:tc>
        <w:tc>
          <w:tcPr>
            <w:tcW w:w="688" w:type="dxa"/>
            <w:tcBorders>
              <w:top w:val="nil"/>
              <w:left w:val="nil"/>
              <w:bottom w:val="single" w:sz="4" w:space="0" w:color="auto"/>
              <w:right w:val="single" w:sz="4" w:space="0" w:color="auto"/>
            </w:tcBorders>
            <w:shd w:val="clear" w:color="auto" w:fill="auto"/>
            <w:noWrap/>
            <w:vAlign w:val="bottom"/>
            <w:hideMark/>
          </w:tcPr>
          <w:p w14:paraId="442DFADF"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41</w:t>
            </w:r>
          </w:p>
        </w:tc>
        <w:tc>
          <w:tcPr>
            <w:tcW w:w="525" w:type="dxa"/>
            <w:tcBorders>
              <w:top w:val="nil"/>
              <w:left w:val="nil"/>
              <w:bottom w:val="single" w:sz="4" w:space="0" w:color="auto"/>
              <w:right w:val="single" w:sz="4" w:space="0" w:color="auto"/>
            </w:tcBorders>
            <w:shd w:val="clear" w:color="auto" w:fill="auto"/>
            <w:noWrap/>
            <w:vAlign w:val="bottom"/>
            <w:hideMark/>
          </w:tcPr>
          <w:p w14:paraId="32FE0E29"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88</w:t>
            </w:r>
          </w:p>
        </w:tc>
        <w:tc>
          <w:tcPr>
            <w:tcW w:w="1156" w:type="dxa"/>
            <w:tcBorders>
              <w:top w:val="nil"/>
              <w:left w:val="nil"/>
              <w:bottom w:val="single" w:sz="4" w:space="0" w:color="auto"/>
              <w:right w:val="single" w:sz="4" w:space="0" w:color="auto"/>
            </w:tcBorders>
            <w:shd w:val="clear" w:color="auto" w:fill="auto"/>
            <w:noWrap/>
            <w:vAlign w:val="bottom"/>
            <w:hideMark/>
          </w:tcPr>
          <w:p w14:paraId="577209DE"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 </w:t>
            </w:r>
          </w:p>
        </w:tc>
        <w:tc>
          <w:tcPr>
            <w:tcW w:w="634" w:type="dxa"/>
            <w:tcBorders>
              <w:top w:val="nil"/>
              <w:left w:val="nil"/>
              <w:bottom w:val="single" w:sz="4" w:space="0" w:color="auto"/>
              <w:right w:val="single" w:sz="4" w:space="0" w:color="auto"/>
            </w:tcBorders>
            <w:shd w:val="clear" w:color="auto" w:fill="auto"/>
            <w:noWrap/>
            <w:vAlign w:val="bottom"/>
            <w:hideMark/>
          </w:tcPr>
          <w:p w14:paraId="4CF174B8"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6617A656"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345515DF"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3F34E3AE"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 </w:t>
            </w:r>
          </w:p>
        </w:tc>
      </w:tr>
      <w:tr w:rsidR="006D223E" w:rsidRPr="003407A9" w14:paraId="1EA5ECFC"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45BAF835" w14:textId="77777777" w:rsidR="006D223E" w:rsidRPr="003407A9" w:rsidRDefault="006D223E" w:rsidP="002D07AE">
            <w:pPr>
              <w:spacing w:after="0" w:line="360" w:lineRule="auto"/>
              <w:jc w:val="both"/>
              <w:rPr>
                <w:rFonts w:ascii="Calibri" w:eastAsia="Times New Roman" w:hAnsi="Calibri" w:cs="Calibri"/>
                <w:b/>
                <w:bCs/>
                <w:color w:val="000000"/>
                <w:kern w:val="0"/>
                <w:sz w:val="24"/>
                <w:szCs w:val="24"/>
                <w:lang w:eastAsia="es-ES"/>
                <w14:ligatures w14:val="none"/>
              </w:rPr>
            </w:pPr>
            <w:r w:rsidRPr="003407A9">
              <w:rPr>
                <w:rFonts w:ascii="Calibri" w:eastAsia="Times New Roman" w:hAnsi="Calibri" w:cs="Calibri"/>
                <w:b/>
                <w:bCs/>
                <w:color w:val="000000"/>
                <w:kern w:val="0"/>
                <w:sz w:val="24"/>
                <w:szCs w:val="24"/>
                <w:lang w:eastAsia="es-ES"/>
                <w14:ligatures w14:val="none"/>
              </w:rPr>
              <w:t>B17</w:t>
            </w:r>
          </w:p>
        </w:tc>
        <w:tc>
          <w:tcPr>
            <w:tcW w:w="1011" w:type="dxa"/>
            <w:tcBorders>
              <w:top w:val="nil"/>
              <w:left w:val="nil"/>
              <w:bottom w:val="single" w:sz="4" w:space="0" w:color="auto"/>
              <w:right w:val="single" w:sz="4" w:space="0" w:color="auto"/>
            </w:tcBorders>
            <w:shd w:val="clear" w:color="auto" w:fill="auto"/>
            <w:noWrap/>
            <w:vAlign w:val="bottom"/>
            <w:hideMark/>
          </w:tcPr>
          <w:p w14:paraId="30D0F2FB"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6</w:t>
            </w:r>
          </w:p>
        </w:tc>
        <w:tc>
          <w:tcPr>
            <w:tcW w:w="762" w:type="dxa"/>
            <w:tcBorders>
              <w:top w:val="nil"/>
              <w:left w:val="nil"/>
              <w:bottom w:val="single" w:sz="4" w:space="0" w:color="auto"/>
              <w:right w:val="single" w:sz="4" w:space="0" w:color="auto"/>
            </w:tcBorders>
            <w:shd w:val="clear" w:color="auto" w:fill="auto"/>
            <w:noWrap/>
            <w:vAlign w:val="bottom"/>
            <w:hideMark/>
          </w:tcPr>
          <w:p w14:paraId="5B0645F9"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1.26</w:t>
            </w:r>
          </w:p>
        </w:tc>
        <w:tc>
          <w:tcPr>
            <w:tcW w:w="775" w:type="dxa"/>
            <w:tcBorders>
              <w:top w:val="nil"/>
              <w:left w:val="nil"/>
              <w:bottom w:val="single" w:sz="4" w:space="0" w:color="auto"/>
              <w:right w:val="single" w:sz="4" w:space="0" w:color="auto"/>
            </w:tcBorders>
            <w:shd w:val="clear" w:color="auto" w:fill="auto"/>
            <w:noWrap/>
            <w:vAlign w:val="bottom"/>
            <w:hideMark/>
          </w:tcPr>
          <w:p w14:paraId="1AB7438A"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10</w:t>
            </w:r>
          </w:p>
        </w:tc>
        <w:tc>
          <w:tcPr>
            <w:tcW w:w="688" w:type="dxa"/>
            <w:tcBorders>
              <w:top w:val="nil"/>
              <w:left w:val="nil"/>
              <w:bottom w:val="single" w:sz="4" w:space="0" w:color="auto"/>
              <w:right w:val="single" w:sz="4" w:space="0" w:color="auto"/>
            </w:tcBorders>
            <w:shd w:val="clear" w:color="auto" w:fill="auto"/>
            <w:noWrap/>
            <w:vAlign w:val="bottom"/>
            <w:hideMark/>
          </w:tcPr>
          <w:p w14:paraId="03A6D60F"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45</w:t>
            </w:r>
          </w:p>
        </w:tc>
        <w:tc>
          <w:tcPr>
            <w:tcW w:w="525" w:type="dxa"/>
            <w:tcBorders>
              <w:top w:val="nil"/>
              <w:left w:val="nil"/>
              <w:bottom w:val="single" w:sz="4" w:space="0" w:color="auto"/>
              <w:right w:val="single" w:sz="4" w:space="0" w:color="auto"/>
            </w:tcBorders>
            <w:shd w:val="clear" w:color="auto" w:fill="auto"/>
            <w:noWrap/>
            <w:vAlign w:val="bottom"/>
            <w:hideMark/>
          </w:tcPr>
          <w:p w14:paraId="326EB785"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91</w:t>
            </w:r>
          </w:p>
        </w:tc>
        <w:tc>
          <w:tcPr>
            <w:tcW w:w="1156" w:type="dxa"/>
            <w:tcBorders>
              <w:top w:val="nil"/>
              <w:left w:val="nil"/>
              <w:bottom w:val="single" w:sz="4" w:space="0" w:color="auto"/>
              <w:right w:val="single" w:sz="4" w:space="0" w:color="auto"/>
            </w:tcBorders>
            <w:shd w:val="clear" w:color="auto" w:fill="auto"/>
            <w:noWrap/>
            <w:vAlign w:val="bottom"/>
            <w:hideMark/>
          </w:tcPr>
          <w:p w14:paraId="5C833A63"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 </w:t>
            </w:r>
          </w:p>
        </w:tc>
        <w:tc>
          <w:tcPr>
            <w:tcW w:w="634" w:type="dxa"/>
            <w:tcBorders>
              <w:top w:val="nil"/>
              <w:left w:val="nil"/>
              <w:bottom w:val="single" w:sz="4" w:space="0" w:color="auto"/>
              <w:right w:val="single" w:sz="4" w:space="0" w:color="auto"/>
            </w:tcBorders>
            <w:shd w:val="clear" w:color="auto" w:fill="auto"/>
            <w:noWrap/>
            <w:vAlign w:val="bottom"/>
            <w:hideMark/>
          </w:tcPr>
          <w:p w14:paraId="3163D656"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5E226A12"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694C23A8"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2900CC2F"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 </w:t>
            </w:r>
          </w:p>
        </w:tc>
      </w:tr>
      <w:tr w:rsidR="006D223E" w:rsidRPr="003407A9" w14:paraId="482A6002"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5E814514" w14:textId="77777777" w:rsidR="006D223E" w:rsidRPr="003407A9" w:rsidRDefault="006D223E" w:rsidP="002D07AE">
            <w:pPr>
              <w:spacing w:after="0" w:line="360" w:lineRule="auto"/>
              <w:jc w:val="both"/>
              <w:rPr>
                <w:rFonts w:ascii="Calibri" w:eastAsia="Times New Roman" w:hAnsi="Calibri" w:cs="Calibri"/>
                <w:b/>
                <w:bCs/>
                <w:color w:val="000000"/>
                <w:kern w:val="0"/>
                <w:sz w:val="24"/>
                <w:szCs w:val="24"/>
                <w:lang w:eastAsia="es-ES"/>
                <w14:ligatures w14:val="none"/>
              </w:rPr>
            </w:pPr>
            <w:r w:rsidRPr="003407A9">
              <w:rPr>
                <w:rFonts w:ascii="Calibri" w:eastAsia="Times New Roman" w:hAnsi="Calibri" w:cs="Calibri"/>
                <w:b/>
                <w:bCs/>
                <w:color w:val="000000"/>
                <w:kern w:val="0"/>
                <w:sz w:val="24"/>
                <w:szCs w:val="24"/>
                <w:lang w:eastAsia="es-ES"/>
                <w14:ligatures w14:val="none"/>
              </w:rPr>
              <w:t>B19</w:t>
            </w:r>
          </w:p>
        </w:tc>
        <w:tc>
          <w:tcPr>
            <w:tcW w:w="1011" w:type="dxa"/>
            <w:tcBorders>
              <w:top w:val="nil"/>
              <w:left w:val="nil"/>
              <w:bottom w:val="single" w:sz="4" w:space="0" w:color="auto"/>
              <w:right w:val="single" w:sz="4" w:space="0" w:color="auto"/>
            </w:tcBorders>
            <w:shd w:val="clear" w:color="auto" w:fill="auto"/>
            <w:noWrap/>
            <w:vAlign w:val="bottom"/>
            <w:hideMark/>
          </w:tcPr>
          <w:p w14:paraId="2043FFB0"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 </w:t>
            </w:r>
          </w:p>
        </w:tc>
        <w:tc>
          <w:tcPr>
            <w:tcW w:w="762" w:type="dxa"/>
            <w:tcBorders>
              <w:top w:val="nil"/>
              <w:left w:val="nil"/>
              <w:bottom w:val="single" w:sz="4" w:space="0" w:color="auto"/>
              <w:right w:val="single" w:sz="4" w:space="0" w:color="auto"/>
            </w:tcBorders>
            <w:shd w:val="clear" w:color="auto" w:fill="auto"/>
            <w:noWrap/>
            <w:vAlign w:val="bottom"/>
            <w:hideMark/>
          </w:tcPr>
          <w:p w14:paraId="6BB4BA3B"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0F596B96"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74812099"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18CC75E3"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 </w:t>
            </w:r>
          </w:p>
        </w:tc>
        <w:tc>
          <w:tcPr>
            <w:tcW w:w="1156" w:type="dxa"/>
            <w:tcBorders>
              <w:top w:val="nil"/>
              <w:left w:val="nil"/>
              <w:bottom w:val="single" w:sz="4" w:space="0" w:color="auto"/>
              <w:right w:val="single" w:sz="4" w:space="0" w:color="auto"/>
            </w:tcBorders>
            <w:shd w:val="clear" w:color="auto" w:fill="auto"/>
            <w:noWrap/>
            <w:vAlign w:val="bottom"/>
            <w:hideMark/>
          </w:tcPr>
          <w:p w14:paraId="76D332F1"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4</w:t>
            </w:r>
          </w:p>
        </w:tc>
        <w:tc>
          <w:tcPr>
            <w:tcW w:w="634" w:type="dxa"/>
            <w:tcBorders>
              <w:top w:val="nil"/>
              <w:left w:val="nil"/>
              <w:bottom w:val="single" w:sz="4" w:space="0" w:color="auto"/>
              <w:right w:val="single" w:sz="4" w:space="0" w:color="auto"/>
            </w:tcBorders>
            <w:shd w:val="clear" w:color="auto" w:fill="auto"/>
            <w:noWrap/>
            <w:vAlign w:val="bottom"/>
            <w:hideMark/>
          </w:tcPr>
          <w:p w14:paraId="1F565192"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1.09</w:t>
            </w:r>
          </w:p>
        </w:tc>
        <w:tc>
          <w:tcPr>
            <w:tcW w:w="775" w:type="dxa"/>
            <w:tcBorders>
              <w:top w:val="nil"/>
              <w:left w:val="nil"/>
              <w:bottom w:val="single" w:sz="4" w:space="0" w:color="auto"/>
              <w:right w:val="single" w:sz="4" w:space="0" w:color="auto"/>
            </w:tcBorders>
            <w:shd w:val="clear" w:color="auto" w:fill="auto"/>
            <w:noWrap/>
            <w:vAlign w:val="bottom"/>
            <w:hideMark/>
          </w:tcPr>
          <w:p w14:paraId="4D8417FE"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35</w:t>
            </w:r>
          </w:p>
        </w:tc>
        <w:tc>
          <w:tcPr>
            <w:tcW w:w="688" w:type="dxa"/>
            <w:tcBorders>
              <w:top w:val="nil"/>
              <w:left w:val="nil"/>
              <w:bottom w:val="single" w:sz="4" w:space="0" w:color="auto"/>
              <w:right w:val="single" w:sz="4" w:space="0" w:color="auto"/>
            </w:tcBorders>
            <w:shd w:val="clear" w:color="auto" w:fill="auto"/>
            <w:noWrap/>
            <w:vAlign w:val="bottom"/>
            <w:hideMark/>
          </w:tcPr>
          <w:p w14:paraId="5F994FD3"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25</w:t>
            </w:r>
          </w:p>
        </w:tc>
        <w:tc>
          <w:tcPr>
            <w:tcW w:w="525" w:type="dxa"/>
            <w:tcBorders>
              <w:top w:val="nil"/>
              <w:left w:val="nil"/>
              <w:bottom w:val="single" w:sz="4" w:space="0" w:color="auto"/>
              <w:right w:val="single" w:sz="4" w:space="0" w:color="auto"/>
            </w:tcBorders>
            <w:shd w:val="clear" w:color="auto" w:fill="auto"/>
            <w:noWrap/>
            <w:vAlign w:val="bottom"/>
            <w:hideMark/>
          </w:tcPr>
          <w:p w14:paraId="179848B7"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96</w:t>
            </w:r>
          </w:p>
        </w:tc>
      </w:tr>
      <w:tr w:rsidR="006D223E" w:rsidRPr="003407A9" w14:paraId="21454D13"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1CB20A2A" w14:textId="77777777" w:rsidR="006D223E" w:rsidRPr="003407A9" w:rsidRDefault="006D223E" w:rsidP="002D07AE">
            <w:pPr>
              <w:spacing w:after="0" w:line="360" w:lineRule="auto"/>
              <w:jc w:val="both"/>
              <w:rPr>
                <w:rFonts w:ascii="Calibri" w:eastAsia="Times New Roman" w:hAnsi="Calibri" w:cs="Calibri"/>
                <w:b/>
                <w:bCs/>
                <w:color w:val="000000"/>
                <w:kern w:val="0"/>
                <w:sz w:val="24"/>
                <w:szCs w:val="24"/>
                <w:lang w:eastAsia="es-ES"/>
                <w14:ligatures w14:val="none"/>
              </w:rPr>
            </w:pPr>
            <w:r w:rsidRPr="003407A9">
              <w:rPr>
                <w:rFonts w:ascii="Calibri" w:eastAsia="Times New Roman" w:hAnsi="Calibri" w:cs="Calibri"/>
                <w:b/>
                <w:bCs/>
                <w:color w:val="000000"/>
                <w:kern w:val="0"/>
                <w:sz w:val="24"/>
                <w:szCs w:val="24"/>
                <w:lang w:eastAsia="es-ES"/>
                <w14:ligatures w14:val="none"/>
              </w:rPr>
              <w:t>B20</w:t>
            </w:r>
          </w:p>
        </w:tc>
        <w:tc>
          <w:tcPr>
            <w:tcW w:w="1011" w:type="dxa"/>
            <w:tcBorders>
              <w:top w:val="nil"/>
              <w:left w:val="nil"/>
              <w:bottom w:val="single" w:sz="4" w:space="0" w:color="auto"/>
              <w:right w:val="single" w:sz="4" w:space="0" w:color="auto"/>
            </w:tcBorders>
            <w:shd w:val="clear" w:color="auto" w:fill="auto"/>
            <w:noWrap/>
            <w:vAlign w:val="bottom"/>
            <w:hideMark/>
          </w:tcPr>
          <w:p w14:paraId="753CB423"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4</w:t>
            </w:r>
          </w:p>
        </w:tc>
        <w:tc>
          <w:tcPr>
            <w:tcW w:w="762" w:type="dxa"/>
            <w:tcBorders>
              <w:top w:val="nil"/>
              <w:left w:val="nil"/>
              <w:bottom w:val="single" w:sz="4" w:space="0" w:color="auto"/>
              <w:right w:val="single" w:sz="4" w:space="0" w:color="auto"/>
            </w:tcBorders>
            <w:shd w:val="clear" w:color="auto" w:fill="auto"/>
            <w:noWrap/>
            <w:vAlign w:val="bottom"/>
            <w:hideMark/>
          </w:tcPr>
          <w:p w14:paraId="34D79C79"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67</w:t>
            </w:r>
          </w:p>
        </w:tc>
        <w:tc>
          <w:tcPr>
            <w:tcW w:w="775" w:type="dxa"/>
            <w:tcBorders>
              <w:top w:val="nil"/>
              <w:left w:val="nil"/>
              <w:bottom w:val="single" w:sz="4" w:space="0" w:color="auto"/>
              <w:right w:val="single" w:sz="4" w:space="0" w:color="auto"/>
            </w:tcBorders>
            <w:shd w:val="clear" w:color="auto" w:fill="auto"/>
            <w:noWrap/>
            <w:vAlign w:val="bottom"/>
            <w:hideMark/>
          </w:tcPr>
          <w:p w14:paraId="4E9AAE3D"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16</w:t>
            </w:r>
          </w:p>
        </w:tc>
        <w:tc>
          <w:tcPr>
            <w:tcW w:w="688" w:type="dxa"/>
            <w:tcBorders>
              <w:top w:val="nil"/>
              <w:left w:val="nil"/>
              <w:bottom w:val="single" w:sz="4" w:space="0" w:color="auto"/>
              <w:right w:val="single" w:sz="4" w:space="0" w:color="auto"/>
            </w:tcBorders>
            <w:shd w:val="clear" w:color="auto" w:fill="auto"/>
            <w:noWrap/>
            <w:vAlign w:val="bottom"/>
            <w:hideMark/>
          </w:tcPr>
          <w:p w14:paraId="1F1B43A9"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28</w:t>
            </w:r>
          </w:p>
        </w:tc>
        <w:tc>
          <w:tcPr>
            <w:tcW w:w="525" w:type="dxa"/>
            <w:tcBorders>
              <w:top w:val="nil"/>
              <w:left w:val="nil"/>
              <w:bottom w:val="single" w:sz="4" w:space="0" w:color="auto"/>
              <w:right w:val="single" w:sz="4" w:space="0" w:color="auto"/>
            </w:tcBorders>
            <w:shd w:val="clear" w:color="auto" w:fill="auto"/>
            <w:noWrap/>
            <w:vAlign w:val="bottom"/>
            <w:hideMark/>
          </w:tcPr>
          <w:p w14:paraId="73FF7AA4"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90</w:t>
            </w:r>
          </w:p>
        </w:tc>
        <w:tc>
          <w:tcPr>
            <w:tcW w:w="1156" w:type="dxa"/>
            <w:tcBorders>
              <w:top w:val="nil"/>
              <w:left w:val="nil"/>
              <w:bottom w:val="single" w:sz="4" w:space="0" w:color="auto"/>
              <w:right w:val="single" w:sz="4" w:space="0" w:color="auto"/>
            </w:tcBorders>
            <w:shd w:val="clear" w:color="auto" w:fill="auto"/>
            <w:noWrap/>
            <w:vAlign w:val="bottom"/>
            <w:hideMark/>
          </w:tcPr>
          <w:p w14:paraId="2B10D406"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 </w:t>
            </w:r>
          </w:p>
        </w:tc>
        <w:tc>
          <w:tcPr>
            <w:tcW w:w="634" w:type="dxa"/>
            <w:tcBorders>
              <w:top w:val="nil"/>
              <w:left w:val="nil"/>
              <w:bottom w:val="single" w:sz="4" w:space="0" w:color="auto"/>
              <w:right w:val="single" w:sz="4" w:space="0" w:color="auto"/>
            </w:tcBorders>
            <w:shd w:val="clear" w:color="auto" w:fill="auto"/>
            <w:noWrap/>
            <w:vAlign w:val="bottom"/>
            <w:hideMark/>
          </w:tcPr>
          <w:p w14:paraId="3FA2BA21"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60CB568F"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73C48C3B"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56449CEE"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 </w:t>
            </w:r>
          </w:p>
        </w:tc>
      </w:tr>
      <w:tr w:rsidR="006D223E" w:rsidRPr="003407A9" w14:paraId="1B5E156F"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7AAA99FB" w14:textId="77777777" w:rsidR="006D223E" w:rsidRPr="003407A9" w:rsidRDefault="006D223E" w:rsidP="002D07AE">
            <w:pPr>
              <w:spacing w:after="0" w:line="360" w:lineRule="auto"/>
              <w:jc w:val="both"/>
              <w:rPr>
                <w:rFonts w:ascii="Calibri" w:eastAsia="Times New Roman" w:hAnsi="Calibri" w:cs="Calibri"/>
                <w:b/>
                <w:bCs/>
                <w:color w:val="000000"/>
                <w:kern w:val="0"/>
                <w:sz w:val="24"/>
                <w:szCs w:val="24"/>
                <w:lang w:eastAsia="es-ES"/>
                <w14:ligatures w14:val="none"/>
              </w:rPr>
            </w:pPr>
            <w:r w:rsidRPr="003407A9">
              <w:rPr>
                <w:rFonts w:ascii="Calibri" w:eastAsia="Times New Roman" w:hAnsi="Calibri" w:cs="Calibri"/>
                <w:b/>
                <w:bCs/>
                <w:color w:val="000000"/>
                <w:kern w:val="0"/>
                <w:sz w:val="24"/>
                <w:szCs w:val="24"/>
                <w:lang w:eastAsia="es-ES"/>
                <w14:ligatures w14:val="none"/>
              </w:rPr>
              <w:t>C00</w:t>
            </w:r>
          </w:p>
        </w:tc>
        <w:tc>
          <w:tcPr>
            <w:tcW w:w="1011" w:type="dxa"/>
            <w:tcBorders>
              <w:top w:val="nil"/>
              <w:left w:val="nil"/>
              <w:bottom w:val="single" w:sz="4" w:space="0" w:color="auto"/>
              <w:right w:val="single" w:sz="4" w:space="0" w:color="auto"/>
            </w:tcBorders>
            <w:shd w:val="clear" w:color="auto" w:fill="auto"/>
            <w:noWrap/>
            <w:vAlign w:val="bottom"/>
            <w:hideMark/>
          </w:tcPr>
          <w:p w14:paraId="7DE22858"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6</w:t>
            </w:r>
          </w:p>
        </w:tc>
        <w:tc>
          <w:tcPr>
            <w:tcW w:w="762" w:type="dxa"/>
            <w:tcBorders>
              <w:top w:val="nil"/>
              <w:left w:val="nil"/>
              <w:bottom w:val="single" w:sz="4" w:space="0" w:color="auto"/>
              <w:right w:val="single" w:sz="4" w:space="0" w:color="auto"/>
            </w:tcBorders>
            <w:shd w:val="clear" w:color="auto" w:fill="auto"/>
            <w:noWrap/>
            <w:vAlign w:val="bottom"/>
            <w:hideMark/>
          </w:tcPr>
          <w:p w14:paraId="6832A30A"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87</w:t>
            </w:r>
          </w:p>
        </w:tc>
        <w:tc>
          <w:tcPr>
            <w:tcW w:w="775" w:type="dxa"/>
            <w:tcBorders>
              <w:top w:val="nil"/>
              <w:left w:val="nil"/>
              <w:bottom w:val="single" w:sz="4" w:space="0" w:color="auto"/>
              <w:right w:val="single" w:sz="4" w:space="0" w:color="auto"/>
            </w:tcBorders>
            <w:shd w:val="clear" w:color="auto" w:fill="auto"/>
            <w:noWrap/>
            <w:vAlign w:val="bottom"/>
            <w:hideMark/>
          </w:tcPr>
          <w:p w14:paraId="79A5A633"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17</w:t>
            </w:r>
          </w:p>
        </w:tc>
        <w:tc>
          <w:tcPr>
            <w:tcW w:w="688" w:type="dxa"/>
            <w:tcBorders>
              <w:top w:val="nil"/>
              <w:left w:val="nil"/>
              <w:bottom w:val="single" w:sz="4" w:space="0" w:color="auto"/>
              <w:right w:val="single" w:sz="4" w:space="0" w:color="auto"/>
            </w:tcBorders>
            <w:shd w:val="clear" w:color="auto" w:fill="auto"/>
            <w:noWrap/>
            <w:vAlign w:val="bottom"/>
            <w:hideMark/>
          </w:tcPr>
          <w:p w14:paraId="62E5DE1F"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32</w:t>
            </w:r>
          </w:p>
        </w:tc>
        <w:tc>
          <w:tcPr>
            <w:tcW w:w="525" w:type="dxa"/>
            <w:tcBorders>
              <w:top w:val="nil"/>
              <w:left w:val="nil"/>
              <w:bottom w:val="single" w:sz="4" w:space="0" w:color="auto"/>
              <w:right w:val="single" w:sz="4" w:space="0" w:color="auto"/>
            </w:tcBorders>
            <w:shd w:val="clear" w:color="auto" w:fill="auto"/>
            <w:noWrap/>
            <w:vAlign w:val="bottom"/>
            <w:hideMark/>
          </w:tcPr>
          <w:p w14:paraId="2787452C"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90</w:t>
            </w:r>
          </w:p>
        </w:tc>
        <w:tc>
          <w:tcPr>
            <w:tcW w:w="1156" w:type="dxa"/>
            <w:tcBorders>
              <w:top w:val="nil"/>
              <w:left w:val="nil"/>
              <w:bottom w:val="single" w:sz="4" w:space="0" w:color="auto"/>
              <w:right w:val="single" w:sz="4" w:space="0" w:color="auto"/>
            </w:tcBorders>
            <w:shd w:val="clear" w:color="auto" w:fill="auto"/>
            <w:noWrap/>
            <w:vAlign w:val="bottom"/>
            <w:hideMark/>
          </w:tcPr>
          <w:p w14:paraId="0B7570C5"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5</w:t>
            </w:r>
          </w:p>
        </w:tc>
        <w:tc>
          <w:tcPr>
            <w:tcW w:w="634" w:type="dxa"/>
            <w:tcBorders>
              <w:top w:val="nil"/>
              <w:left w:val="nil"/>
              <w:bottom w:val="single" w:sz="4" w:space="0" w:color="auto"/>
              <w:right w:val="single" w:sz="4" w:space="0" w:color="auto"/>
            </w:tcBorders>
            <w:shd w:val="clear" w:color="auto" w:fill="auto"/>
            <w:noWrap/>
            <w:vAlign w:val="bottom"/>
            <w:hideMark/>
          </w:tcPr>
          <w:p w14:paraId="3373E97E"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1.14</w:t>
            </w:r>
          </w:p>
        </w:tc>
        <w:tc>
          <w:tcPr>
            <w:tcW w:w="775" w:type="dxa"/>
            <w:tcBorders>
              <w:top w:val="nil"/>
              <w:left w:val="nil"/>
              <w:bottom w:val="single" w:sz="4" w:space="0" w:color="auto"/>
              <w:right w:val="single" w:sz="4" w:space="0" w:color="auto"/>
            </w:tcBorders>
            <w:shd w:val="clear" w:color="auto" w:fill="auto"/>
            <w:noWrap/>
            <w:vAlign w:val="bottom"/>
            <w:hideMark/>
          </w:tcPr>
          <w:p w14:paraId="00D15BE5"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43</w:t>
            </w:r>
          </w:p>
        </w:tc>
        <w:tc>
          <w:tcPr>
            <w:tcW w:w="688" w:type="dxa"/>
            <w:tcBorders>
              <w:top w:val="nil"/>
              <w:left w:val="nil"/>
              <w:bottom w:val="single" w:sz="4" w:space="0" w:color="auto"/>
              <w:right w:val="single" w:sz="4" w:space="0" w:color="auto"/>
            </w:tcBorders>
            <w:shd w:val="clear" w:color="auto" w:fill="auto"/>
            <w:noWrap/>
            <w:vAlign w:val="bottom"/>
            <w:hideMark/>
          </w:tcPr>
          <w:p w14:paraId="7ABF20DA"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22</w:t>
            </w:r>
          </w:p>
        </w:tc>
        <w:tc>
          <w:tcPr>
            <w:tcW w:w="525" w:type="dxa"/>
            <w:tcBorders>
              <w:top w:val="nil"/>
              <w:left w:val="nil"/>
              <w:bottom w:val="single" w:sz="4" w:space="0" w:color="auto"/>
              <w:right w:val="single" w:sz="4" w:space="0" w:color="auto"/>
            </w:tcBorders>
            <w:shd w:val="clear" w:color="auto" w:fill="auto"/>
            <w:noWrap/>
            <w:vAlign w:val="bottom"/>
            <w:hideMark/>
          </w:tcPr>
          <w:p w14:paraId="115C4209"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95</w:t>
            </w:r>
          </w:p>
        </w:tc>
      </w:tr>
      <w:tr w:rsidR="006D223E" w:rsidRPr="003407A9" w14:paraId="277A5C94"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036905B7" w14:textId="77777777" w:rsidR="006D223E" w:rsidRPr="003407A9" w:rsidRDefault="006D223E" w:rsidP="002D07AE">
            <w:pPr>
              <w:spacing w:after="0" w:line="360" w:lineRule="auto"/>
              <w:jc w:val="both"/>
              <w:rPr>
                <w:rFonts w:ascii="Calibri" w:eastAsia="Times New Roman" w:hAnsi="Calibri" w:cs="Calibri"/>
                <w:b/>
                <w:bCs/>
                <w:color w:val="000000"/>
                <w:kern w:val="0"/>
                <w:sz w:val="24"/>
                <w:szCs w:val="24"/>
                <w:lang w:eastAsia="es-ES"/>
                <w14:ligatures w14:val="none"/>
              </w:rPr>
            </w:pPr>
            <w:r w:rsidRPr="003407A9">
              <w:rPr>
                <w:rFonts w:ascii="Calibri" w:eastAsia="Times New Roman" w:hAnsi="Calibri" w:cs="Calibri"/>
                <w:b/>
                <w:bCs/>
                <w:color w:val="000000"/>
                <w:kern w:val="0"/>
                <w:sz w:val="24"/>
                <w:szCs w:val="24"/>
                <w:lang w:eastAsia="es-ES"/>
                <w14:ligatures w14:val="none"/>
              </w:rPr>
              <w:t>C06</w:t>
            </w:r>
          </w:p>
        </w:tc>
        <w:tc>
          <w:tcPr>
            <w:tcW w:w="1011" w:type="dxa"/>
            <w:tcBorders>
              <w:top w:val="nil"/>
              <w:left w:val="nil"/>
              <w:bottom w:val="single" w:sz="4" w:space="0" w:color="auto"/>
              <w:right w:val="single" w:sz="4" w:space="0" w:color="auto"/>
            </w:tcBorders>
            <w:shd w:val="clear" w:color="auto" w:fill="auto"/>
            <w:noWrap/>
            <w:vAlign w:val="bottom"/>
            <w:hideMark/>
          </w:tcPr>
          <w:p w14:paraId="6F0CEE68"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5</w:t>
            </w:r>
          </w:p>
        </w:tc>
        <w:tc>
          <w:tcPr>
            <w:tcW w:w="762" w:type="dxa"/>
            <w:tcBorders>
              <w:top w:val="nil"/>
              <w:left w:val="nil"/>
              <w:bottom w:val="single" w:sz="4" w:space="0" w:color="auto"/>
              <w:right w:val="single" w:sz="4" w:space="0" w:color="auto"/>
            </w:tcBorders>
            <w:shd w:val="clear" w:color="auto" w:fill="auto"/>
            <w:noWrap/>
            <w:vAlign w:val="bottom"/>
            <w:hideMark/>
          </w:tcPr>
          <w:p w14:paraId="5E22FD12"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92</w:t>
            </w:r>
          </w:p>
        </w:tc>
        <w:tc>
          <w:tcPr>
            <w:tcW w:w="775" w:type="dxa"/>
            <w:tcBorders>
              <w:top w:val="nil"/>
              <w:left w:val="nil"/>
              <w:bottom w:val="single" w:sz="4" w:space="0" w:color="auto"/>
              <w:right w:val="single" w:sz="4" w:space="0" w:color="auto"/>
            </w:tcBorders>
            <w:shd w:val="clear" w:color="auto" w:fill="auto"/>
            <w:noWrap/>
            <w:vAlign w:val="bottom"/>
            <w:hideMark/>
          </w:tcPr>
          <w:p w14:paraId="7F538DF3"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25</w:t>
            </w:r>
          </w:p>
        </w:tc>
        <w:tc>
          <w:tcPr>
            <w:tcW w:w="688" w:type="dxa"/>
            <w:tcBorders>
              <w:top w:val="nil"/>
              <w:left w:val="nil"/>
              <w:bottom w:val="single" w:sz="4" w:space="0" w:color="auto"/>
              <w:right w:val="single" w:sz="4" w:space="0" w:color="auto"/>
            </w:tcBorders>
            <w:shd w:val="clear" w:color="auto" w:fill="auto"/>
            <w:noWrap/>
            <w:vAlign w:val="bottom"/>
            <w:hideMark/>
          </w:tcPr>
          <w:p w14:paraId="4379B17E"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34</w:t>
            </w:r>
          </w:p>
        </w:tc>
        <w:tc>
          <w:tcPr>
            <w:tcW w:w="525" w:type="dxa"/>
            <w:tcBorders>
              <w:top w:val="nil"/>
              <w:left w:val="nil"/>
              <w:bottom w:val="single" w:sz="4" w:space="0" w:color="auto"/>
              <w:right w:val="single" w:sz="4" w:space="0" w:color="auto"/>
            </w:tcBorders>
            <w:shd w:val="clear" w:color="auto" w:fill="auto"/>
            <w:noWrap/>
            <w:vAlign w:val="bottom"/>
            <w:hideMark/>
          </w:tcPr>
          <w:p w14:paraId="2E9AFF53"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94</w:t>
            </w:r>
          </w:p>
        </w:tc>
        <w:tc>
          <w:tcPr>
            <w:tcW w:w="1156" w:type="dxa"/>
            <w:tcBorders>
              <w:top w:val="nil"/>
              <w:left w:val="nil"/>
              <w:bottom w:val="single" w:sz="4" w:space="0" w:color="auto"/>
              <w:right w:val="single" w:sz="4" w:space="0" w:color="auto"/>
            </w:tcBorders>
            <w:shd w:val="clear" w:color="auto" w:fill="auto"/>
            <w:noWrap/>
            <w:vAlign w:val="bottom"/>
            <w:hideMark/>
          </w:tcPr>
          <w:p w14:paraId="0B41D0BF"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 </w:t>
            </w:r>
          </w:p>
        </w:tc>
        <w:tc>
          <w:tcPr>
            <w:tcW w:w="634" w:type="dxa"/>
            <w:tcBorders>
              <w:top w:val="nil"/>
              <w:left w:val="nil"/>
              <w:bottom w:val="single" w:sz="4" w:space="0" w:color="auto"/>
              <w:right w:val="single" w:sz="4" w:space="0" w:color="auto"/>
            </w:tcBorders>
            <w:shd w:val="clear" w:color="auto" w:fill="auto"/>
            <w:noWrap/>
            <w:vAlign w:val="bottom"/>
            <w:hideMark/>
          </w:tcPr>
          <w:p w14:paraId="76F1EEB3"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3A5F3586"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7195301E"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0363D1F5"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 </w:t>
            </w:r>
          </w:p>
        </w:tc>
      </w:tr>
      <w:tr w:rsidR="006D223E" w:rsidRPr="003407A9" w14:paraId="4502B1C3"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1C3E5290" w14:textId="77777777" w:rsidR="006D223E" w:rsidRPr="003407A9" w:rsidRDefault="006D223E" w:rsidP="002D07AE">
            <w:pPr>
              <w:spacing w:after="0" w:line="360" w:lineRule="auto"/>
              <w:jc w:val="both"/>
              <w:rPr>
                <w:rFonts w:ascii="Calibri" w:eastAsia="Times New Roman" w:hAnsi="Calibri" w:cs="Calibri"/>
                <w:b/>
                <w:bCs/>
                <w:color w:val="000000"/>
                <w:kern w:val="0"/>
                <w:sz w:val="24"/>
                <w:szCs w:val="24"/>
                <w:lang w:eastAsia="es-ES"/>
                <w14:ligatures w14:val="none"/>
              </w:rPr>
            </w:pPr>
            <w:r w:rsidRPr="003407A9">
              <w:rPr>
                <w:rFonts w:ascii="Calibri" w:eastAsia="Times New Roman" w:hAnsi="Calibri" w:cs="Calibri"/>
                <w:b/>
                <w:bCs/>
                <w:color w:val="000000"/>
                <w:kern w:val="0"/>
                <w:sz w:val="24"/>
                <w:szCs w:val="24"/>
                <w:lang w:eastAsia="es-ES"/>
                <w14:ligatures w14:val="none"/>
              </w:rPr>
              <w:t>C18</w:t>
            </w:r>
          </w:p>
        </w:tc>
        <w:tc>
          <w:tcPr>
            <w:tcW w:w="1011" w:type="dxa"/>
            <w:tcBorders>
              <w:top w:val="nil"/>
              <w:left w:val="nil"/>
              <w:bottom w:val="single" w:sz="4" w:space="0" w:color="auto"/>
              <w:right w:val="single" w:sz="4" w:space="0" w:color="auto"/>
            </w:tcBorders>
            <w:shd w:val="clear" w:color="auto" w:fill="auto"/>
            <w:noWrap/>
            <w:vAlign w:val="bottom"/>
            <w:hideMark/>
          </w:tcPr>
          <w:p w14:paraId="1DF22C04"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 </w:t>
            </w:r>
          </w:p>
        </w:tc>
        <w:tc>
          <w:tcPr>
            <w:tcW w:w="762" w:type="dxa"/>
            <w:tcBorders>
              <w:top w:val="nil"/>
              <w:left w:val="nil"/>
              <w:bottom w:val="single" w:sz="4" w:space="0" w:color="auto"/>
              <w:right w:val="single" w:sz="4" w:space="0" w:color="auto"/>
            </w:tcBorders>
            <w:shd w:val="clear" w:color="auto" w:fill="auto"/>
            <w:noWrap/>
            <w:vAlign w:val="bottom"/>
            <w:hideMark/>
          </w:tcPr>
          <w:p w14:paraId="6E8F56CA"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0C016C36"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2DA10B97"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16466DA2"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 </w:t>
            </w:r>
          </w:p>
        </w:tc>
        <w:tc>
          <w:tcPr>
            <w:tcW w:w="1156" w:type="dxa"/>
            <w:tcBorders>
              <w:top w:val="nil"/>
              <w:left w:val="nil"/>
              <w:bottom w:val="single" w:sz="4" w:space="0" w:color="auto"/>
              <w:right w:val="single" w:sz="4" w:space="0" w:color="auto"/>
            </w:tcBorders>
            <w:shd w:val="clear" w:color="auto" w:fill="auto"/>
            <w:noWrap/>
            <w:vAlign w:val="bottom"/>
            <w:hideMark/>
          </w:tcPr>
          <w:p w14:paraId="26E8A829"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5</w:t>
            </w:r>
          </w:p>
        </w:tc>
        <w:tc>
          <w:tcPr>
            <w:tcW w:w="634" w:type="dxa"/>
            <w:tcBorders>
              <w:top w:val="nil"/>
              <w:left w:val="nil"/>
              <w:bottom w:val="single" w:sz="4" w:space="0" w:color="auto"/>
              <w:right w:val="single" w:sz="4" w:space="0" w:color="auto"/>
            </w:tcBorders>
            <w:shd w:val="clear" w:color="auto" w:fill="auto"/>
            <w:noWrap/>
            <w:vAlign w:val="bottom"/>
            <w:hideMark/>
          </w:tcPr>
          <w:p w14:paraId="4687EB3C"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1.09</w:t>
            </w:r>
          </w:p>
        </w:tc>
        <w:tc>
          <w:tcPr>
            <w:tcW w:w="775" w:type="dxa"/>
            <w:tcBorders>
              <w:top w:val="nil"/>
              <w:left w:val="nil"/>
              <w:bottom w:val="single" w:sz="4" w:space="0" w:color="auto"/>
              <w:right w:val="single" w:sz="4" w:space="0" w:color="auto"/>
            </w:tcBorders>
            <w:shd w:val="clear" w:color="auto" w:fill="auto"/>
            <w:noWrap/>
            <w:vAlign w:val="bottom"/>
            <w:hideMark/>
          </w:tcPr>
          <w:p w14:paraId="67583B6E"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37</w:t>
            </w:r>
          </w:p>
        </w:tc>
        <w:tc>
          <w:tcPr>
            <w:tcW w:w="688" w:type="dxa"/>
            <w:tcBorders>
              <w:top w:val="nil"/>
              <w:left w:val="nil"/>
              <w:bottom w:val="single" w:sz="4" w:space="0" w:color="auto"/>
              <w:right w:val="single" w:sz="4" w:space="0" w:color="auto"/>
            </w:tcBorders>
            <w:shd w:val="clear" w:color="auto" w:fill="auto"/>
            <w:noWrap/>
            <w:vAlign w:val="bottom"/>
            <w:hideMark/>
          </w:tcPr>
          <w:p w14:paraId="3EECD49C"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24</w:t>
            </w:r>
          </w:p>
        </w:tc>
        <w:tc>
          <w:tcPr>
            <w:tcW w:w="525" w:type="dxa"/>
            <w:tcBorders>
              <w:top w:val="nil"/>
              <w:left w:val="nil"/>
              <w:bottom w:val="single" w:sz="4" w:space="0" w:color="auto"/>
              <w:right w:val="single" w:sz="4" w:space="0" w:color="auto"/>
            </w:tcBorders>
            <w:shd w:val="clear" w:color="auto" w:fill="auto"/>
            <w:noWrap/>
            <w:vAlign w:val="bottom"/>
            <w:hideMark/>
          </w:tcPr>
          <w:p w14:paraId="1EA542DC"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95</w:t>
            </w:r>
          </w:p>
        </w:tc>
      </w:tr>
      <w:tr w:rsidR="006D223E" w:rsidRPr="003407A9" w14:paraId="500FE0E1"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136A5664" w14:textId="77777777" w:rsidR="006D223E" w:rsidRPr="003407A9" w:rsidRDefault="006D223E" w:rsidP="002D07AE">
            <w:pPr>
              <w:spacing w:after="0" w:line="360" w:lineRule="auto"/>
              <w:jc w:val="both"/>
              <w:rPr>
                <w:rFonts w:ascii="Calibri" w:eastAsia="Times New Roman" w:hAnsi="Calibri" w:cs="Calibri"/>
                <w:b/>
                <w:bCs/>
                <w:color w:val="000000"/>
                <w:kern w:val="0"/>
                <w:sz w:val="24"/>
                <w:szCs w:val="24"/>
                <w:lang w:eastAsia="es-ES"/>
                <w14:ligatures w14:val="none"/>
              </w:rPr>
            </w:pPr>
            <w:r w:rsidRPr="003407A9">
              <w:rPr>
                <w:rFonts w:ascii="Calibri" w:eastAsia="Times New Roman" w:hAnsi="Calibri" w:cs="Calibri"/>
                <w:b/>
                <w:bCs/>
                <w:color w:val="000000"/>
                <w:kern w:val="0"/>
                <w:sz w:val="24"/>
                <w:szCs w:val="24"/>
                <w:lang w:eastAsia="es-ES"/>
                <w14:ligatures w14:val="none"/>
              </w:rPr>
              <w:t>C19</w:t>
            </w:r>
          </w:p>
        </w:tc>
        <w:tc>
          <w:tcPr>
            <w:tcW w:w="1011" w:type="dxa"/>
            <w:tcBorders>
              <w:top w:val="nil"/>
              <w:left w:val="nil"/>
              <w:bottom w:val="single" w:sz="4" w:space="0" w:color="auto"/>
              <w:right w:val="single" w:sz="4" w:space="0" w:color="auto"/>
            </w:tcBorders>
            <w:shd w:val="clear" w:color="auto" w:fill="auto"/>
            <w:noWrap/>
            <w:vAlign w:val="bottom"/>
            <w:hideMark/>
          </w:tcPr>
          <w:p w14:paraId="7180F7EB"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6</w:t>
            </w:r>
          </w:p>
        </w:tc>
        <w:tc>
          <w:tcPr>
            <w:tcW w:w="762" w:type="dxa"/>
            <w:tcBorders>
              <w:top w:val="nil"/>
              <w:left w:val="nil"/>
              <w:bottom w:val="single" w:sz="4" w:space="0" w:color="auto"/>
              <w:right w:val="single" w:sz="4" w:space="0" w:color="auto"/>
            </w:tcBorders>
            <w:shd w:val="clear" w:color="auto" w:fill="auto"/>
            <w:noWrap/>
            <w:vAlign w:val="bottom"/>
            <w:hideMark/>
          </w:tcPr>
          <w:p w14:paraId="7BB3D80C"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70</w:t>
            </w:r>
          </w:p>
        </w:tc>
        <w:tc>
          <w:tcPr>
            <w:tcW w:w="775" w:type="dxa"/>
            <w:tcBorders>
              <w:top w:val="nil"/>
              <w:left w:val="nil"/>
              <w:bottom w:val="single" w:sz="4" w:space="0" w:color="auto"/>
              <w:right w:val="single" w:sz="4" w:space="0" w:color="auto"/>
            </w:tcBorders>
            <w:shd w:val="clear" w:color="auto" w:fill="auto"/>
            <w:noWrap/>
            <w:vAlign w:val="bottom"/>
            <w:hideMark/>
          </w:tcPr>
          <w:p w14:paraId="3D7430EE"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17</w:t>
            </w:r>
          </w:p>
        </w:tc>
        <w:tc>
          <w:tcPr>
            <w:tcW w:w="688" w:type="dxa"/>
            <w:tcBorders>
              <w:top w:val="nil"/>
              <w:left w:val="nil"/>
              <w:bottom w:val="single" w:sz="4" w:space="0" w:color="auto"/>
              <w:right w:val="single" w:sz="4" w:space="0" w:color="auto"/>
            </w:tcBorders>
            <w:shd w:val="clear" w:color="auto" w:fill="auto"/>
            <w:noWrap/>
            <w:vAlign w:val="bottom"/>
            <w:hideMark/>
          </w:tcPr>
          <w:p w14:paraId="2D85FBF2"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38</w:t>
            </w:r>
          </w:p>
        </w:tc>
        <w:tc>
          <w:tcPr>
            <w:tcW w:w="525" w:type="dxa"/>
            <w:tcBorders>
              <w:top w:val="nil"/>
              <w:left w:val="nil"/>
              <w:bottom w:val="single" w:sz="4" w:space="0" w:color="auto"/>
              <w:right w:val="single" w:sz="4" w:space="0" w:color="auto"/>
            </w:tcBorders>
            <w:shd w:val="clear" w:color="auto" w:fill="auto"/>
            <w:noWrap/>
            <w:vAlign w:val="bottom"/>
            <w:hideMark/>
          </w:tcPr>
          <w:p w14:paraId="081F3275"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91</w:t>
            </w:r>
          </w:p>
        </w:tc>
        <w:tc>
          <w:tcPr>
            <w:tcW w:w="1156" w:type="dxa"/>
            <w:tcBorders>
              <w:top w:val="nil"/>
              <w:left w:val="nil"/>
              <w:bottom w:val="single" w:sz="4" w:space="0" w:color="auto"/>
              <w:right w:val="single" w:sz="4" w:space="0" w:color="auto"/>
            </w:tcBorders>
            <w:shd w:val="clear" w:color="auto" w:fill="auto"/>
            <w:noWrap/>
            <w:vAlign w:val="bottom"/>
            <w:hideMark/>
          </w:tcPr>
          <w:p w14:paraId="2FDF672E"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6</w:t>
            </w:r>
          </w:p>
        </w:tc>
        <w:tc>
          <w:tcPr>
            <w:tcW w:w="634" w:type="dxa"/>
            <w:tcBorders>
              <w:top w:val="nil"/>
              <w:left w:val="nil"/>
              <w:bottom w:val="single" w:sz="4" w:space="0" w:color="auto"/>
              <w:right w:val="single" w:sz="4" w:space="0" w:color="auto"/>
            </w:tcBorders>
            <w:shd w:val="clear" w:color="auto" w:fill="auto"/>
            <w:noWrap/>
            <w:vAlign w:val="bottom"/>
            <w:hideMark/>
          </w:tcPr>
          <w:p w14:paraId="28861DCA"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92</w:t>
            </w:r>
          </w:p>
        </w:tc>
        <w:tc>
          <w:tcPr>
            <w:tcW w:w="775" w:type="dxa"/>
            <w:tcBorders>
              <w:top w:val="nil"/>
              <w:left w:val="nil"/>
              <w:bottom w:val="single" w:sz="4" w:space="0" w:color="auto"/>
              <w:right w:val="single" w:sz="4" w:space="0" w:color="auto"/>
            </w:tcBorders>
            <w:shd w:val="clear" w:color="auto" w:fill="auto"/>
            <w:noWrap/>
            <w:vAlign w:val="bottom"/>
            <w:hideMark/>
          </w:tcPr>
          <w:p w14:paraId="3C318C33"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41</w:t>
            </w:r>
          </w:p>
        </w:tc>
        <w:tc>
          <w:tcPr>
            <w:tcW w:w="688" w:type="dxa"/>
            <w:tcBorders>
              <w:top w:val="nil"/>
              <w:left w:val="nil"/>
              <w:bottom w:val="single" w:sz="4" w:space="0" w:color="auto"/>
              <w:right w:val="single" w:sz="4" w:space="0" w:color="auto"/>
            </w:tcBorders>
            <w:shd w:val="clear" w:color="auto" w:fill="auto"/>
            <w:noWrap/>
            <w:vAlign w:val="bottom"/>
            <w:hideMark/>
          </w:tcPr>
          <w:p w14:paraId="53DC54BF"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24</w:t>
            </w:r>
          </w:p>
        </w:tc>
        <w:tc>
          <w:tcPr>
            <w:tcW w:w="525" w:type="dxa"/>
            <w:tcBorders>
              <w:top w:val="nil"/>
              <w:left w:val="nil"/>
              <w:bottom w:val="single" w:sz="4" w:space="0" w:color="auto"/>
              <w:right w:val="single" w:sz="4" w:space="0" w:color="auto"/>
            </w:tcBorders>
            <w:shd w:val="clear" w:color="auto" w:fill="auto"/>
            <w:noWrap/>
            <w:vAlign w:val="bottom"/>
            <w:hideMark/>
          </w:tcPr>
          <w:p w14:paraId="46AC0385"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94</w:t>
            </w:r>
          </w:p>
        </w:tc>
      </w:tr>
      <w:tr w:rsidR="006D223E" w:rsidRPr="003407A9" w14:paraId="45004208"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0C32F03B" w14:textId="77777777" w:rsidR="006D223E" w:rsidRPr="003407A9" w:rsidRDefault="006D223E" w:rsidP="002D07AE">
            <w:pPr>
              <w:spacing w:after="0" w:line="360" w:lineRule="auto"/>
              <w:jc w:val="both"/>
              <w:rPr>
                <w:rFonts w:ascii="Calibri" w:eastAsia="Times New Roman" w:hAnsi="Calibri" w:cs="Calibri"/>
                <w:b/>
                <w:bCs/>
                <w:color w:val="000000"/>
                <w:kern w:val="0"/>
                <w:sz w:val="24"/>
                <w:szCs w:val="24"/>
                <w:lang w:eastAsia="es-ES"/>
                <w14:ligatures w14:val="none"/>
              </w:rPr>
            </w:pPr>
            <w:r w:rsidRPr="003407A9">
              <w:rPr>
                <w:rFonts w:ascii="Calibri" w:eastAsia="Times New Roman" w:hAnsi="Calibri" w:cs="Calibri"/>
                <w:b/>
                <w:bCs/>
                <w:color w:val="000000"/>
                <w:kern w:val="0"/>
                <w:sz w:val="24"/>
                <w:szCs w:val="24"/>
                <w:lang w:eastAsia="es-ES"/>
                <w14:ligatures w14:val="none"/>
              </w:rPr>
              <w:t>C20</w:t>
            </w:r>
          </w:p>
        </w:tc>
        <w:tc>
          <w:tcPr>
            <w:tcW w:w="1011" w:type="dxa"/>
            <w:tcBorders>
              <w:top w:val="nil"/>
              <w:left w:val="nil"/>
              <w:bottom w:val="single" w:sz="4" w:space="0" w:color="auto"/>
              <w:right w:val="single" w:sz="4" w:space="0" w:color="auto"/>
            </w:tcBorders>
            <w:shd w:val="clear" w:color="auto" w:fill="auto"/>
            <w:noWrap/>
            <w:vAlign w:val="bottom"/>
            <w:hideMark/>
          </w:tcPr>
          <w:p w14:paraId="1936CEC5"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 </w:t>
            </w:r>
          </w:p>
        </w:tc>
        <w:tc>
          <w:tcPr>
            <w:tcW w:w="762" w:type="dxa"/>
            <w:tcBorders>
              <w:top w:val="nil"/>
              <w:left w:val="nil"/>
              <w:bottom w:val="single" w:sz="4" w:space="0" w:color="auto"/>
              <w:right w:val="single" w:sz="4" w:space="0" w:color="auto"/>
            </w:tcBorders>
            <w:shd w:val="clear" w:color="auto" w:fill="auto"/>
            <w:noWrap/>
            <w:vAlign w:val="bottom"/>
            <w:hideMark/>
          </w:tcPr>
          <w:p w14:paraId="66A70C0B"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3185EFD8"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7A4EEFE1"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415596B4"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 </w:t>
            </w:r>
          </w:p>
        </w:tc>
        <w:tc>
          <w:tcPr>
            <w:tcW w:w="1156" w:type="dxa"/>
            <w:tcBorders>
              <w:top w:val="nil"/>
              <w:left w:val="nil"/>
              <w:bottom w:val="single" w:sz="4" w:space="0" w:color="auto"/>
              <w:right w:val="single" w:sz="4" w:space="0" w:color="auto"/>
            </w:tcBorders>
            <w:shd w:val="clear" w:color="auto" w:fill="auto"/>
            <w:noWrap/>
            <w:vAlign w:val="bottom"/>
            <w:hideMark/>
          </w:tcPr>
          <w:p w14:paraId="0B835CEC"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5</w:t>
            </w:r>
          </w:p>
        </w:tc>
        <w:tc>
          <w:tcPr>
            <w:tcW w:w="634" w:type="dxa"/>
            <w:tcBorders>
              <w:top w:val="nil"/>
              <w:left w:val="nil"/>
              <w:bottom w:val="single" w:sz="4" w:space="0" w:color="auto"/>
              <w:right w:val="single" w:sz="4" w:space="0" w:color="auto"/>
            </w:tcBorders>
            <w:shd w:val="clear" w:color="auto" w:fill="auto"/>
            <w:noWrap/>
            <w:vAlign w:val="bottom"/>
            <w:hideMark/>
          </w:tcPr>
          <w:p w14:paraId="499081EE"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1.20</w:t>
            </w:r>
          </w:p>
        </w:tc>
        <w:tc>
          <w:tcPr>
            <w:tcW w:w="775" w:type="dxa"/>
            <w:tcBorders>
              <w:top w:val="nil"/>
              <w:left w:val="nil"/>
              <w:bottom w:val="single" w:sz="4" w:space="0" w:color="auto"/>
              <w:right w:val="single" w:sz="4" w:space="0" w:color="auto"/>
            </w:tcBorders>
            <w:shd w:val="clear" w:color="auto" w:fill="auto"/>
            <w:noWrap/>
            <w:vAlign w:val="bottom"/>
            <w:hideMark/>
          </w:tcPr>
          <w:p w14:paraId="47D56A24"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44</w:t>
            </w:r>
          </w:p>
        </w:tc>
        <w:tc>
          <w:tcPr>
            <w:tcW w:w="688" w:type="dxa"/>
            <w:tcBorders>
              <w:top w:val="nil"/>
              <w:left w:val="nil"/>
              <w:bottom w:val="single" w:sz="4" w:space="0" w:color="auto"/>
              <w:right w:val="single" w:sz="4" w:space="0" w:color="auto"/>
            </w:tcBorders>
            <w:shd w:val="clear" w:color="auto" w:fill="auto"/>
            <w:noWrap/>
            <w:vAlign w:val="bottom"/>
            <w:hideMark/>
          </w:tcPr>
          <w:p w14:paraId="6155C962"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23</w:t>
            </w:r>
          </w:p>
        </w:tc>
        <w:tc>
          <w:tcPr>
            <w:tcW w:w="525" w:type="dxa"/>
            <w:tcBorders>
              <w:top w:val="nil"/>
              <w:left w:val="nil"/>
              <w:bottom w:val="single" w:sz="4" w:space="0" w:color="auto"/>
              <w:right w:val="single" w:sz="4" w:space="0" w:color="auto"/>
            </w:tcBorders>
            <w:shd w:val="clear" w:color="auto" w:fill="auto"/>
            <w:noWrap/>
            <w:vAlign w:val="bottom"/>
            <w:hideMark/>
          </w:tcPr>
          <w:p w14:paraId="331B9A6E"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94</w:t>
            </w:r>
          </w:p>
        </w:tc>
      </w:tr>
      <w:tr w:rsidR="006D223E" w:rsidRPr="003407A9" w14:paraId="6C102398"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35F1FF1B" w14:textId="77777777" w:rsidR="006D223E" w:rsidRPr="003407A9" w:rsidRDefault="006D223E" w:rsidP="002D07AE">
            <w:pPr>
              <w:spacing w:after="0" w:line="360" w:lineRule="auto"/>
              <w:jc w:val="both"/>
              <w:rPr>
                <w:rFonts w:ascii="Calibri" w:eastAsia="Times New Roman" w:hAnsi="Calibri" w:cs="Calibri"/>
                <w:b/>
                <w:bCs/>
                <w:color w:val="000000"/>
                <w:kern w:val="0"/>
                <w:sz w:val="24"/>
                <w:szCs w:val="24"/>
                <w:lang w:eastAsia="es-ES"/>
                <w14:ligatures w14:val="none"/>
              </w:rPr>
            </w:pPr>
            <w:r w:rsidRPr="003407A9">
              <w:rPr>
                <w:rFonts w:ascii="Calibri" w:eastAsia="Times New Roman" w:hAnsi="Calibri" w:cs="Calibri"/>
                <w:b/>
                <w:bCs/>
                <w:color w:val="000000"/>
                <w:kern w:val="0"/>
                <w:sz w:val="24"/>
                <w:szCs w:val="24"/>
                <w:lang w:eastAsia="es-ES"/>
                <w14:ligatures w14:val="none"/>
              </w:rPr>
              <w:t>D00</w:t>
            </w:r>
          </w:p>
        </w:tc>
        <w:tc>
          <w:tcPr>
            <w:tcW w:w="1011" w:type="dxa"/>
            <w:tcBorders>
              <w:top w:val="nil"/>
              <w:left w:val="nil"/>
              <w:bottom w:val="single" w:sz="4" w:space="0" w:color="auto"/>
              <w:right w:val="single" w:sz="4" w:space="0" w:color="auto"/>
            </w:tcBorders>
            <w:shd w:val="clear" w:color="auto" w:fill="auto"/>
            <w:noWrap/>
            <w:vAlign w:val="bottom"/>
            <w:hideMark/>
          </w:tcPr>
          <w:p w14:paraId="1FD46C41"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5</w:t>
            </w:r>
          </w:p>
        </w:tc>
        <w:tc>
          <w:tcPr>
            <w:tcW w:w="762" w:type="dxa"/>
            <w:tcBorders>
              <w:top w:val="nil"/>
              <w:left w:val="nil"/>
              <w:bottom w:val="single" w:sz="4" w:space="0" w:color="auto"/>
              <w:right w:val="single" w:sz="4" w:space="0" w:color="auto"/>
            </w:tcBorders>
            <w:shd w:val="clear" w:color="auto" w:fill="auto"/>
            <w:noWrap/>
            <w:vAlign w:val="bottom"/>
            <w:hideMark/>
          </w:tcPr>
          <w:p w14:paraId="3349AAFE"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92</w:t>
            </w:r>
          </w:p>
        </w:tc>
        <w:tc>
          <w:tcPr>
            <w:tcW w:w="775" w:type="dxa"/>
            <w:tcBorders>
              <w:top w:val="nil"/>
              <w:left w:val="nil"/>
              <w:bottom w:val="single" w:sz="4" w:space="0" w:color="auto"/>
              <w:right w:val="single" w:sz="4" w:space="0" w:color="auto"/>
            </w:tcBorders>
            <w:shd w:val="clear" w:color="auto" w:fill="auto"/>
            <w:noWrap/>
            <w:vAlign w:val="bottom"/>
            <w:hideMark/>
          </w:tcPr>
          <w:p w14:paraId="2C31A0A6"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23</w:t>
            </w:r>
          </w:p>
        </w:tc>
        <w:tc>
          <w:tcPr>
            <w:tcW w:w="688" w:type="dxa"/>
            <w:tcBorders>
              <w:top w:val="nil"/>
              <w:left w:val="nil"/>
              <w:bottom w:val="single" w:sz="4" w:space="0" w:color="auto"/>
              <w:right w:val="single" w:sz="4" w:space="0" w:color="auto"/>
            </w:tcBorders>
            <w:shd w:val="clear" w:color="auto" w:fill="auto"/>
            <w:noWrap/>
            <w:vAlign w:val="bottom"/>
            <w:hideMark/>
          </w:tcPr>
          <w:p w14:paraId="06ECD9FF"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32</w:t>
            </w:r>
          </w:p>
        </w:tc>
        <w:tc>
          <w:tcPr>
            <w:tcW w:w="525" w:type="dxa"/>
            <w:tcBorders>
              <w:top w:val="nil"/>
              <w:left w:val="nil"/>
              <w:bottom w:val="single" w:sz="4" w:space="0" w:color="auto"/>
              <w:right w:val="single" w:sz="4" w:space="0" w:color="auto"/>
            </w:tcBorders>
            <w:shd w:val="clear" w:color="auto" w:fill="auto"/>
            <w:noWrap/>
            <w:vAlign w:val="bottom"/>
            <w:hideMark/>
          </w:tcPr>
          <w:p w14:paraId="4773CF5F"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91</w:t>
            </w:r>
          </w:p>
        </w:tc>
        <w:tc>
          <w:tcPr>
            <w:tcW w:w="1156" w:type="dxa"/>
            <w:tcBorders>
              <w:top w:val="nil"/>
              <w:left w:val="nil"/>
              <w:bottom w:val="single" w:sz="4" w:space="0" w:color="auto"/>
              <w:right w:val="single" w:sz="4" w:space="0" w:color="auto"/>
            </w:tcBorders>
            <w:shd w:val="clear" w:color="auto" w:fill="auto"/>
            <w:noWrap/>
            <w:vAlign w:val="bottom"/>
            <w:hideMark/>
          </w:tcPr>
          <w:p w14:paraId="40E75125"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5</w:t>
            </w:r>
          </w:p>
        </w:tc>
        <w:tc>
          <w:tcPr>
            <w:tcW w:w="634" w:type="dxa"/>
            <w:tcBorders>
              <w:top w:val="nil"/>
              <w:left w:val="nil"/>
              <w:bottom w:val="single" w:sz="4" w:space="0" w:color="auto"/>
              <w:right w:val="single" w:sz="4" w:space="0" w:color="auto"/>
            </w:tcBorders>
            <w:shd w:val="clear" w:color="auto" w:fill="auto"/>
            <w:noWrap/>
            <w:vAlign w:val="bottom"/>
            <w:hideMark/>
          </w:tcPr>
          <w:p w14:paraId="0520C5EC"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1.01</w:t>
            </w:r>
          </w:p>
        </w:tc>
        <w:tc>
          <w:tcPr>
            <w:tcW w:w="775" w:type="dxa"/>
            <w:tcBorders>
              <w:top w:val="nil"/>
              <w:left w:val="nil"/>
              <w:bottom w:val="single" w:sz="4" w:space="0" w:color="auto"/>
              <w:right w:val="single" w:sz="4" w:space="0" w:color="auto"/>
            </w:tcBorders>
            <w:shd w:val="clear" w:color="auto" w:fill="auto"/>
            <w:noWrap/>
            <w:vAlign w:val="bottom"/>
            <w:hideMark/>
          </w:tcPr>
          <w:p w14:paraId="55559B2A"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45</w:t>
            </w:r>
          </w:p>
        </w:tc>
        <w:tc>
          <w:tcPr>
            <w:tcW w:w="688" w:type="dxa"/>
            <w:tcBorders>
              <w:top w:val="nil"/>
              <w:left w:val="nil"/>
              <w:bottom w:val="single" w:sz="4" w:space="0" w:color="auto"/>
              <w:right w:val="single" w:sz="4" w:space="0" w:color="auto"/>
            </w:tcBorders>
            <w:shd w:val="clear" w:color="auto" w:fill="auto"/>
            <w:noWrap/>
            <w:vAlign w:val="bottom"/>
            <w:hideMark/>
          </w:tcPr>
          <w:p w14:paraId="502E8F72"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21</w:t>
            </w:r>
          </w:p>
        </w:tc>
        <w:tc>
          <w:tcPr>
            <w:tcW w:w="525" w:type="dxa"/>
            <w:tcBorders>
              <w:top w:val="nil"/>
              <w:left w:val="nil"/>
              <w:bottom w:val="single" w:sz="4" w:space="0" w:color="auto"/>
              <w:right w:val="single" w:sz="4" w:space="0" w:color="auto"/>
            </w:tcBorders>
            <w:shd w:val="clear" w:color="auto" w:fill="auto"/>
            <w:noWrap/>
            <w:vAlign w:val="bottom"/>
            <w:hideMark/>
          </w:tcPr>
          <w:p w14:paraId="2541E58D"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93</w:t>
            </w:r>
          </w:p>
        </w:tc>
      </w:tr>
      <w:tr w:rsidR="006D223E" w:rsidRPr="003407A9" w14:paraId="22B17452"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42326219" w14:textId="77777777" w:rsidR="006D223E" w:rsidRPr="003407A9" w:rsidRDefault="006D223E" w:rsidP="002D07AE">
            <w:pPr>
              <w:spacing w:after="0" w:line="360" w:lineRule="auto"/>
              <w:jc w:val="both"/>
              <w:rPr>
                <w:rFonts w:ascii="Calibri" w:eastAsia="Times New Roman" w:hAnsi="Calibri" w:cs="Calibri"/>
                <w:b/>
                <w:bCs/>
                <w:color w:val="000000"/>
                <w:kern w:val="0"/>
                <w:sz w:val="24"/>
                <w:szCs w:val="24"/>
                <w:lang w:eastAsia="es-ES"/>
                <w14:ligatures w14:val="none"/>
              </w:rPr>
            </w:pPr>
            <w:r w:rsidRPr="003407A9">
              <w:rPr>
                <w:rFonts w:ascii="Calibri" w:eastAsia="Times New Roman" w:hAnsi="Calibri" w:cs="Calibri"/>
                <w:b/>
                <w:bCs/>
                <w:color w:val="000000"/>
                <w:kern w:val="0"/>
                <w:sz w:val="24"/>
                <w:szCs w:val="24"/>
                <w:lang w:eastAsia="es-ES"/>
                <w14:ligatures w14:val="none"/>
              </w:rPr>
              <w:t>D11</w:t>
            </w:r>
          </w:p>
        </w:tc>
        <w:tc>
          <w:tcPr>
            <w:tcW w:w="1011" w:type="dxa"/>
            <w:tcBorders>
              <w:top w:val="nil"/>
              <w:left w:val="nil"/>
              <w:bottom w:val="single" w:sz="4" w:space="0" w:color="auto"/>
              <w:right w:val="single" w:sz="4" w:space="0" w:color="auto"/>
            </w:tcBorders>
            <w:shd w:val="clear" w:color="auto" w:fill="auto"/>
            <w:noWrap/>
            <w:vAlign w:val="bottom"/>
            <w:hideMark/>
          </w:tcPr>
          <w:p w14:paraId="21EA37DE"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 </w:t>
            </w:r>
          </w:p>
        </w:tc>
        <w:tc>
          <w:tcPr>
            <w:tcW w:w="762" w:type="dxa"/>
            <w:tcBorders>
              <w:top w:val="nil"/>
              <w:left w:val="nil"/>
              <w:bottom w:val="single" w:sz="4" w:space="0" w:color="auto"/>
              <w:right w:val="single" w:sz="4" w:space="0" w:color="auto"/>
            </w:tcBorders>
            <w:shd w:val="clear" w:color="auto" w:fill="auto"/>
            <w:noWrap/>
            <w:vAlign w:val="bottom"/>
            <w:hideMark/>
          </w:tcPr>
          <w:p w14:paraId="316E10DF"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668A10F4"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59B94797"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33FC5BB9"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 </w:t>
            </w:r>
          </w:p>
        </w:tc>
        <w:tc>
          <w:tcPr>
            <w:tcW w:w="1156" w:type="dxa"/>
            <w:tcBorders>
              <w:top w:val="nil"/>
              <w:left w:val="nil"/>
              <w:bottom w:val="single" w:sz="4" w:space="0" w:color="auto"/>
              <w:right w:val="single" w:sz="4" w:space="0" w:color="auto"/>
            </w:tcBorders>
            <w:shd w:val="clear" w:color="auto" w:fill="auto"/>
            <w:noWrap/>
            <w:vAlign w:val="bottom"/>
            <w:hideMark/>
          </w:tcPr>
          <w:p w14:paraId="7357A950"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5</w:t>
            </w:r>
          </w:p>
        </w:tc>
        <w:tc>
          <w:tcPr>
            <w:tcW w:w="634" w:type="dxa"/>
            <w:tcBorders>
              <w:top w:val="nil"/>
              <w:left w:val="nil"/>
              <w:bottom w:val="single" w:sz="4" w:space="0" w:color="auto"/>
              <w:right w:val="single" w:sz="4" w:space="0" w:color="auto"/>
            </w:tcBorders>
            <w:shd w:val="clear" w:color="auto" w:fill="auto"/>
            <w:noWrap/>
            <w:vAlign w:val="bottom"/>
            <w:hideMark/>
          </w:tcPr>
          <w:p w14:paraId="05074B7E"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1.54</w:t>
            </w:r>
          </w:p>
        </w:tc>
        <w:tc>
          <w:tcPr>
            <w:tcW w:w="775" w:type="dxa"/>
            <w:tcBorders>
              <w:top w:val="nil"/>
              <w:left w:val="nil"/>
              <w:bottom w:val="single" w:sz="4" w:space="0" w:color="auto"/>
              <w:right w:val="single" w:sz="4" w:space="0" w:color="auto"/>
            </w:tcBorders>
            <w:shd w:val="clear" w:color="auto" w:fill="auto"/>
            <w:noWrap/>
            <w:vAlign w:val="bottom"/>
            <w:hideMark/>
          </w:tcPr>
          <w:p w14:paraId="03E7C3C5"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48</w:t>
            </w:r>
          </w:p>
        </w:tc>
        <w:tc>
          <w:tcPr>
            <w:tcW w:w="688" w:type="dxa"/>
            <w:tcBorders>
              <w:top w:val="nil"/>
              <w:left w:val="nil"/>
              <w:bottom w:val="single" w:sz="4" w:space="0" w:color="auto"/>
              <w:right w:val="single" w:sz="4" w:space="0" w:color="auto"/>
            </w:tcBorders>
            <w:shd w:val="clear" w:color="auto" w:fill="auto"/>
            <w:noWrap/>
            <w:vAlign w:val="bottom"/>
            <w:hideMark/>
          </w:tcPr>
          <w:p w14:paraId="6D4E095F"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30</w:t>
            </w:r>
          </w:p>
        </w:tc>
        <w:tc>
          <w:tcPr>
            <w:tcW w:w="525" w:type="dxa"/>
            <w:tcBorders>
              <w:top w:val="nil"/>
              <w:left w:val="nil"/>
              <w:bottom w:val="single" w:sz="4" w:space="0" w:color="auto"/>
              <w:right w:val="single" w:sz="4" w:space="0" w:color="auto"/>
            </w:tcBorders>
            <w:shd w:val="clear" w:color="auto" w:fill="auto"/>
            <w:noWrap/>
            <w:vAlign w:val="bottom"/>
            <w:hideMark/>
          </w:tcPr>
          <w:p w14:paraId="65CA732D"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90</w:t>
            </w:r>
          </w:p>
        </w:tc>
      </w:tr>
      <w:tr w:rsidR="006D223E" w:rsidRPr="003407A9" w14:paraId="3630BD49"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0CC821A5" w14:textId="77777777" w:rsidR="006D223E" w:rsidRPr="003407A9" w:rsidRDefault="006D223E" w:rsidP="002D07AE">
            <w:pPr>
              <w:spacing w:after="0" w:line="360" w:lineRule="auto"/>
              <w:jc w:val="both"/>
              <w:rPr>
                <w:rFonts w:ascii="Calibri" w:eastAsia="Times New Roman" w:hAnsi="Calibri" w:cs="Calibri"/>
                <w:b/>
                <w:bCs/>
                <w:color w:val="000000"/>
                <w:kern w:val="0"/>
                <w:sz w:val="24"/>
                <w:szCs w:val="24"/>
                <w:lang w:eastAsia="es-ES"/>
                <w14:ligatures w14:val="none"/>
              </w:rPr>
            </w:pPr>
            <w:r w:rsidRPr="003407A9">
              <w:rPr>
                <w:rFonts w:ascii="Calibri" w:eastAsia="Times New Roman" w:hAnsi="Calibri" w:cs="Calibri"/>
                <w:b/>
                <w:bCs/>
                <w:color w:val="000000"/>
                <w:kern w:val="0"/>
                <w:sz w:val="24"/>
                <w:szCs w:val="24"/>
                <w:lang w:eastAsia="es-ES"/>
                <w14:ligatures w14:val="none"/>
              </w:rPr>
              <w:t>D12</w:t>
            </w:r>
          </w:p>
        </w:tc>
        <w:tc>
          <w:tcPr>
            <w:tcW w:w="1011" w:type="dxa"/>
            <w:tcBorders>
              <w:top w:val="nil"/>
              <w:left w:val="nil"/>
              <w:bottom w:val="single" w:sz="4" w:space="0" w:color="auto"/>
              <w:right w:val="single" w:sz="4" w:space="0" w:color="auto"/>
            </w:tcBorders>
            <w:shd w:val="clear" w:color="auto" w:fill="auto"/>
            <w:noWrap/>
            <w:vAlign w:val="bottom"/>
            <w:hideMark/>
          </w:tcPr>
          <w:p w14:paraId="74BF5EBA"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5</w:t>
            </w:r>
          </w:p>
        </w:tc>
        <w:tc>
          <w:tcPr>
            <w:tcW w:w="762" w:type="dxa"/>
            <w:tcBorders>
              <w:top w:val="nil"/>
              <w:left w:val="nil"/>
              <w:bottom w:val="single" w:sz="4" w:space="0" w:color="auto"/>
              <w:right w:val="single" w:sz="4" w:space="0" w:color="auto"/>
            </w:tcBorders>
            <w:shd w:val="clear" w:color="auto" w:fill="auto"/>
            <w:noWrap/>
            <w:vAlign w:val="bottom"/>
            <w:hideMark/>
          </w:tcPr>
          <w:p w14:paraId="6CA1F0B7"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77</w:t>
            </w:r>
          </w:p>
        </w:tc>
        <w:tc>
          <w:tcPr>
            <w:tcW w:w="775" w:type="dxa"/>
            <w:tcBorders>
              <w:top w:val="nil"/>
              <w:left w:val="nil"/>
              <w:bottom w:val="single" w:sz="4" w:space="0" w:color="auto"/>
              <w:right w:val="single" w:sz="4" w:space="0" w:color="auto"/>
            </w:tcBorders>
            <w:shd w:val="clear" w:color="auto" w:fill="auto"/>
            <w:noWrap/>
            <w:vAlign w:val="bottom"/>
            <w:hideMark/>
          </w:tcPr>
          <w:p w14:paraId="1B9C9318"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13</w:t>
            </w:r>
          </w:p>
        </w:tc>
        <w:tc>
          <w:tcPr>
            <w:tcW w:w="688" w:type="dxa"/>
            <w:tcBorders>
              <w:top w:val="nil"/>
              <w:left w:val="nil"/>
              <w:bottom w:val="single" w:sz="4" w:space="0" w:color="auto"/>
              <w:right w:val="single" w:sz="4" w:space="0" w:color="auto"/>
            </w:tcBorders>
            <w:shd w:val="clear" w:color="auto" w:fill="auto"/>
            <w:noWrap/>
            <w:vAlign w:val="bottom"/>
            <w:hideMark/>
          </w:tcPr>
          <w:p w14:paraId="60C3C7DF"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31</w:t>
            </w:r>
          </w:p>
        </w:tc>
        <w:tc>
          <w:tcPr>
            <w:tcW w:w="525" w:type="dxa"/>
            <w:tcBorders>
              <w:top w:val="nil"/>
              <w:left w:val="nil"/>
              <w:bottom w:val="single" w:sz="4" w:space="0" w:color="auto"/>
              <w:right w:val="single" w:sz="4" w:space="0" w:color="auto"/>
            </w:tcBorders>
            <w:shd w:val="clear" w:color="auto" w:fill="auto"/>
            <w:noWrap/>
            <w:vAlign w:val="bottom"/>
            <w:hideMark/>
          </w:tcPr>
          <w:p w14:paraId="51D7B324"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88</w:t>
            </w:r>
          </w:p>
        </w:tc>
        <w:tc>
          <w:tcPr>
            <w:tcW w:w="1156" w:type="dxa"/>
            <w:tcBorders>
              <w:top w:val="nil"/>
              <w:left w:val="nil"/>
              <w:bottom w:val="single" w:sz="4" w:space="0" w:color="auto"/>
              <w:right w:val="single" w:sz="4" w:space="0" w:color="auto"/>
            </w:tcBorders>
            <w:shd w:val="clear" w:color="auto" w:fill="auto"/>
            <w:noWrap/>
            <w:vAlign w:val="bottom"/>
            <w:hideMark/>
          </w:tcPr>
          <w:p w14:paraId="5B0052F4"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 </w:t>
            </w:r>
          </w:p>
        </w:tc>
        <w:tc>
          <w:tcPr>
            <w:tcW w:w="634" w:type="dxa"/>
            <w:tcBorders>
              <w:top w:val="nil"/>
              <w:left w:val="nil"/>
              <w:bottom w:val="single" w:sz="4" w:space="0" w:color="auto"/>
              <w:right w:val="single" w:sz="4" w:space="0" w:color="auto"/>
            </w:tcBorders>
            <w:shd w:val="clear" w:color="auto" w:fill="auto"/>
            <w:noWrap/>
            <w:vAlign w:val="bottom"/>
            <w:hideMark/>
          </w:tcPr>
          <w:p w14:paraId="367B438B"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31DAEA5D"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365DB479"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43E152C2"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 </w:t>
            </w:r>
          </w:p>
        </w:tc>
      </w:tr>
      <w:tr w:rsidR="006D223E" w:rsidRPr="003407A9" w14:paraId="6C6E7B9D"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06DA6713" w14:textId="77777777" w:rsidR="006D223E" w:rsidRPr="003407A9" w:rsidRDefault="006D223E" w:rsidP="002D07AE">
            <w:pPr>
              <w:spacing w:after="0" w:line="360" w:lineRule="auto"/>
              <w:jc w:val="both"/>
              <w:rPr>
                <w:rFonts w:ascii="Calibri" w:eastAsia="Times New Roman" w:hAnsi="Calibri" w:cs="Calibri"/>
                <w:b/>
                <w:bCs/>
                <w:color w:val="000000"/>
                <w:kern w:val="0"/>
                <w:sz w:val="24"/>
                <w:szCs w:val="24"/>
                <w:lang w:eastAsia="es-ES"/>
                <w14:ligatures w14:val="none"/>
              </w:rPr>
            </w:pPr>
            <w:r w:rsidRPr="003407A9">
              <w:rPr>
                <w:rFonts w:ascii="Calibri" w:eastAsia="Times New Roman" w:hAnsi="Calibri" w:cs="Calibri"/>
                <w:b/>
                <w:bCs/>
                <w:color w:val="000000"/>
                <w:kern w:val="0"/>
                <w:sz w:val="24"/>
                <w:szCs w:val="24"/>
                <w:lang w:eastAsia="es-ES"/>
                <w14:ligatures w14:val="none"/>
              </w:rPr>
              <w:t>D19</w:t>
            </w:r>
          </w:p>
        </w:tc>
        <w:tc>
          <w:tcPr>
            <w:tcW w:w="1011" w:type="dxa"/>
            <w:tcBorders>
              <w:top w:val="nil"/>
              <w:left w:val="nil"/>
              <w:bottom w:val="single" w:sz="4" w:space="0" w:color="auto"/>
              <w:right w:val="single" w:sz="4" w:space="0" w:color="auto"/>
            </w:tcBorders>
            <w:shd w:val="clear" w:color="auto" w:fill="auto"/>
            <w:noWrap/>
            <w:vAlign w:val="bottom"/>
            <w:hideMark/>
          </w:tcPr>
          <w:p w14:paraId="03B0F74F"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5</w:t>
            </w:r>
          </w:p>
        </w:tc>
        <w:tc>
          <w:tcPr>
            <w:tcW w:w="762" w:type="dxa"/>
            <w:tcBorders>
              <w:top w:val="nil"/>
              <w:left w:val="nil"/>
              <w:bottom w:val="single" w:sz="4" w:space="0" w:color="auto"/>
              <w:right w:val="single" w:sz="4" w:space="0" w:color="auto"/>
            </w:tcBorders>
            <w:shd w:val="clear" w:color="auto" w:fill="auto"/>
            <w:noWrap/>
            <w:vAlign w:val="bottom"/>
            <w:hideMark/>
          </w:tcPr>
          <w:p w14:paraId="370C360A"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94</w:t>
            </w:r>
          </w:p>
        </w:tc>
        <w:tc>
          <w:tcPr>
            <w:tcW w:w="775" w:type="dxa"/>
            <w:tcBorders>
              <w:top w:val="nil"/>
              <w:left w:val="nil"/>
              <w:bottom w:val="single" w:sz="4" w:space="0" w:color="auto"/>
              <w:right w:val="single" w:sz="4" w:space="0" w:color="auto"/>
            </w:tcBorders>
            <w:shd w:val="clear" w:color="auto" w:fill="auto"/>
            <w:noWrap/>
            <w:vAlign w:val="bottom"/>
            <w:hideMark/>
          </w:tcPr>
          <w:p w14:paraId="6A81FB24"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16</w:t>
            </w:r>
          </w:p>
        </w:tc>
        <w:tc>
          <w:tcPr>
            <w:tcW w:w="688" w:type="dxa"/>
            <w:tcBorders>
              <w:top w:val="nil"/>
              <w:left w:val="nil"/>
              <w:bottom w:val="single" w:sz="4" w:space="0" w:color="auto"/>
              <w:right w:val="single" w:sz="4" w:space="0" w:color="auto"/>
            </w:tcBorders>
            <w:shd w:val="clear" w:color="auto" w:fill="auto"/>
            <w:noWrap/>
            <w:vAlign w:val="bottom"/>
            <w:hideMark/>
          </w:tcPr>
          <w:p w14:paraId="178C884B"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35</w:t>
            </w:r>
          </w:p>
        </w:tc>
        <w:tc>
          <w:tcPr>
            <w:tcW w:w="525" w:type="dxa"/>
            <w:tcBorders>
              <w:top w:val="nil"/>
              <w:left w:val="nil"/>
              <w:bottom w:val="single" w:sz="4" w:space="0" w:color="auto"/>
              <w:right w:val="single" w:sz="4" w:space="0" w:color="auto"/>
            </w:tcBorders>
            <w:shd w:val="clear" w:color="auto" w:fill="auto"/>
            <w:noWrap/>
            <w:vAlign w:val="bottom"/>
            <w:hideMark/>
          </w:tcPr>
          <w:p w14:paraId="05557486"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93</w:t>
            </w:r>
          </w:p>
        </w:tc>
        <w:tc>
          <w:tcPr>
            <w:tcW w:w="1156" w:type="dxa"/>
            <w:tcBorders>
              <w:top w:val="nil"/>
              <w:left w:val="nil"/>
              <w:bottom w:val="single" w:sz="4" w:space="0" w:color="auto"/>
              <w:right w:val="single" w:sz="4" w:space="0" w:color="auto"/>
            </w:tcBorders>
            <w:shd w:val="clear" w:color="auto" w:fill="auto"/>
            <w:noWrap/>
            <w:vAlign w:val="bottom"/>
            <w:hideMark/>
          </w:tcPr>
          <w:p w14:paraId="3A63F2E6"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5</w:t>
            </w:r>
          </w:p>
        </w:tc>
        <w:tc>
          <w:tcPr>
            <w:tcW w:w="634" w:type="dxa"/>
            <w:tcBorders>
              <w:top w:val="nil"/>
              <w:left w:val="nil"/>
              <w:bottom w:val="single" w:sz="4" w:space="0" w:color="auto"/>
              <w:right w:val="single" w:sz="4" w:space="0" w:color="auto"/>
            </w:tcBorders>
            <w:shd w:val="clear" w:color="auto" w:fill="auto"/>
            <w:noWrap/>
            <w:vAlign w:val="bottom"/>
            <w:hideMark/>
          </w:tcPr>
          <w:p w14:paraId="276A4091"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1.29</w:t>
            </w:r>
          </w:p>
        </w:tc>
        <w:tc>
          <w:tcPr>
            <w:tcW w:w="775" w:type="dxa"/>
            <w:tcBorders>
              <w:top w:val="nil"/>
              <w:left w:val="nil"/>
              <w:bottom w:val="single" w:sz="4" w:space="0" w:color="auto"/>
              <w:right w:val="single" w:sz="4" w:space="0" w:color="auto"/>
            </w:tcBorders>
            <w:shd w:val="clear" w:color="auto" w:fill="auto"/>
            <w:noWrap/>
            <w:vAlign w:val="bottom"/>
            <w:hideMark/>
          </w:tcPr>
          <w:p w14:paraId="323BBA71"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42</w:t>
            </w:r>
          </w:p>
        </w:tc>
        <w:tc>
          <w:tcPr>
            <w:tcW w:w="688" w:type="dxa"/>
            <w:tcBorders>
              <w:top w:val="nil"/>
              <w:left w:val="nil"/>
              <w:bottom w:val="single" w:sz="4" w:space="0" w:color="auto"/>
              <w:right w:val="single" w:sz="4" w:space="0" w:color="auto"/>
            </w:tcBorders>
            <w:shd w:val="clear" w:color="auto" w:fill="auto"/>
            <w:noWrap/>
            <w:vAlign w:val="bottom"/>
            <w:hideMark/>
          </w:tcPr>
          <w:p w14:paraId="386C4AA2"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28</w:t>
            </w:r>
          </w:p>
        </w:tc>
        <w:tc>
          <w:tcPr>
            <w:tcW w:w="525" w:type="dxa"/>
            <w:tcBorders>
              <w:top w:val="nil"/>
              <w:left w:val="nil"/>
              <w:bottom w:val="single" w:sz="4" w:space="0" w:color="auto"/>
              <w:right w:val="single" w:sz="4" w:space="0" w:color="auto"/>
            </w:tcBorders>
            <w:shd w:val="clear" w:color="auto" w:fill="auto"/>
            <w:noWrap/>
            <w:vAlign w:val="bottom"/>
            <w:hideMark/>
          </w:tcPr>
          <w:p w14:paraId="2D77EA91" w14:textId="77777777" w:rsidR="006D223E" w:rsidRPr="003407A9" w:rsidRDefault="006D223E" w:rsidP="002D07AE">
            <w:pPr>
              <w:spacing w:after="0" w:line="360" w:lineRule="auto"/>
              <w:jc w:val="both"/>
              <w:rPr>
                <w:rFonts w:ascii="Calibri" w:eastAsia="Times New Roman" w:hAnsi="Calibri" w:cs="Calibri"/>
                <w:color w:val="000000"/>
                <w:kern w:val="0"/>
                <w:lang w:eastAsia="es-ES"/>
                <w14:ligatures w14:val="none"/>
              </w:rPr>
            </w:pPr>
            <w:r w:rsidRPr="003407A9">
              <w:rPr>
                <w:rFonts w:ascii="Calibri" w:eastAsia="Times New Roman" w:hAnsi="Calibri" w:cs="Calibri"/>
                <w:color w:val="000000"/>
                <w:kern w:val="0"/>
                <w:lang w:eastAsia="es-ES"/>
                <w14:ligatures w14:val="none"/>
              </w:rPr>
              <w:t>0.91</w:t>
            </w:r>
            <w:commentRangeEnd w:id="316"/>
            <w:r w:rsidR="006E09BE">
              <w:rPr>
                <w:rStyle w:val="Refdecomentario"/>
              </w:rPr>
              <w:commentReference w:id="316"/>
            </w:r>
          </w:p>
        </w:tc>
      </w:tr>
    </w:tbl>
    <w:p w14:paraId="010A509F" w14:textId="77777777" w:rsidR="006D223E" w:rsidRPr="003407A9" w:rsidRDefault="006D223E" w:rsidP="002D07AE">
      <w:pPr>
        <w:spacing w:line="360" w:lineRule="auto"/>
        <w:jc w:val="both"/>
      </w:pPr>
    </w:p>
    <w:p w14:paraId="3B6B3A20" w14:textId="77777777" w:rsidR="006D223E" w:rsidRPr="003407A9" w:rsidRDefault="006D223E" w:rsidP="002D07AE">
      <w:pPr>
        <w:spacing w:line="360" w:lineRule="auto"/>
        <w:jc w:val="both"/>
        <w:rPr>
          <w:sz w:val="20"/>
          <w:szCs w:val="20"/>
        </w:rPr>
      </w:pPr>
      <w:r w:rsidRPr="003407A9">
        <w:rPr>
          <w:sz w:val="20"/>
          <w:szCs w:val="20"/>
        </w:rPr>
        <w:br w:type="page"/>
      </w:r>
    </w:p>
    <w:p w14:paraId="48E0F452" w14:textId="205CFA39" w:rsidR="006D223E" w:rsidRPr="003407A9" w:rsidRDefault="00F00A53" w:rsidP="002D07AE">
      <w:pPr>
        <w:spacing w:line="360" w:lineRule="auto"/>
        <w:jc w:val="both"/>
      </w:pPr>
      <w:r w:rsidRPr="003407A9">
        <w:rPr>
          <w:noProof/>
        </w:rPr>
        <w:lastRenderedPageBreak/>
        <w:drawing>
          <wp:inline distT="0" distB="0" distL="0" distR="0" wp14:anchorId="29F826E3" wp14:editId="263C28FD">
            <wp:extent cx="5400040" cy="4021455"/>
            <wp:effectExtent l="0" t="0" r="0" b="0"/>
            <wp:docPr id="592360659" name="Imagen 2" descr="Imagen de la pantalla de un celular con la imagen de una flor morad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360659" name="Imagen 2" descr="Imagen de la pantalla de un celular con la imagen de una flor morada&#10;&#10;Descripción generada automáticamente con confianza baja"/>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00040" cy="4021455"/>
                    </a:xfrm>
                    <a:prstGeom prst="rect">
                      <a:avLst/>
                    </a:prstGeom>
                  </pic:spPr>
                </pic:pic>
              </a:graphicData>
            </a:graphic>
          </wp:inline>
        </w:drawing>
      </w:r>
    </w:p>
    <w:p w14:paraId="5B0BB756" w14:textId="77777777" w:rsidR="002B1957" w:rsidRPr="00023C42" w:rsidRDefault="002B1957" w:rsidP="002B1957">
      <w:pPr>
        <w:spacing w:line="360" w:lineRule="auto"/>
        <w:jc w:val="both"/>
      </w:pPr>
      <w:commentRangeStart w:id="317"/>
      <w:r w:rsidRPr="00023C42">
        <w:rPr>
          <w:b/>
          <w:bCs/>
        </w:rPr>
        <w:t>Figure 1</w:t>
      </w:r>
      <w:commentRangeEnd w:id="317"/>
      <w:r w:rsidR="006E09BE">
        <w:rPr>
          <w:rStyle w:val="Refdecomentario"/>
        </w:rPr>
        <w:commentReference w:id="317"/>
      </w:r>
      <w:r w:rsidRPr="00023C42">
        <w:rPr>
          <w:b/>
          <w:bCs/>
        </w:rPr>
        <w:t>.</w:t>
      </w:r>
      <w:r w:rsidRPr="00023C42">
        <w:t xml:space="preserve"> Study system. (A) Iberian Peninsula, shadowed areas show </w:t>
      </w:r>
      <w:r w:rsidRPr="00023C42">
        <w:rPr>
          <w:i/>
          <w:iCs/>
        </w:rPr>
        <w:t>D. langeanus</w:t>
      </w:r>
      <w:r w:rsidRPr="00023C42">
        <w:t xml:space="preserve"> potential distribution under current climatic conditions (adapted from Rocha et al., 2017), the red square highlights our study system in the Cantabrian Mountains. (B) Habitat of </w:t>
      </w:r>
      <w:r w:rsidRPr="00023C42">
        <w:rPr>
          <w:i/>
          <w:iCs/>
        </w:rPr>
        <w:t>D. langeanus</w:t>
      </w:r>
      <w:r w:rsidRPr="00023C42">
        <w:t xml:space="preserve"> in </w:t>
      </w:r>
      <w:r w:rsidRPr="00023C42">
        <w:rPr>
          <w:rFonts w:cstheme="minorHAnsi"/>
        </w:rPr>
        <w:t xml:space="preserve">high </w:t>
      </w:r>
      <w:r w:rsidRPr="00023C42">
        <w:t xml:space="preserve">mountain acidic grasslands. (C) </w:t>
      </w:r>
      <w:r w:rsidRPr="00023C42">
        <w:rPr>
          <w:i/>
          <w:iCs/>
        </w:rPr>
        <w:t>D. langeanus</w:t>
      </w:r>
      <w:r w:rsidRPr="00023C42">
        <w:t xml:space="preserve"> flowers and </w:t>
      </w:r>
      <w:commentRangeStart w:id="318"/>
      <w:commentRangeStart w:id="319"/>
      <w:r w:rsidRPr="00023C42">
        <w:t>seeds</w:t>
      </w:r>
      <w:commentRangeEnd w:id="318"/>
      <w:r w:rsidR="00B16D72" w:rsidRPr="00023C42">
        <w:rPr>
          <w:rStyle w:val="Refdecomentario"/>
          <w:sz w:val="18"/>
          <w:szCs w:val="18"/>
        </w:rPr>
        <w:commentReference w:id="318"/>
      </w:r>
      <w:commentRangeEnd w:id="319"/>
      <w:r w:rsidR="006E09BE">
        <w:rPr>
          <w:rStyle w:val="Refdecomentario"/>
        </w:rPr>
        <w:commentReference w:id="319"/>
      </w:r>
      <w:r w:rsidRPr="00023C42">
        <w:t xml:space="preserve">. </w:t>
      </w:r>
    </w:p>
    <w:p w14:paraId="10C615C0" w14:textId="77777777" w:rsidR="008E1631" w:rsidRPr="003407A9" w:rsidRDefault="008E1631" w:rsidP="002D07AE">
      <w:pPr>
        <w:spacing w:line="360" w:lineRule="auto"/>
        <w:jc w:val="both"/>
        <w:rPr>
          <w:sz w:val="20"/>
          <w:szCs w:val="20"/>
        </w:rPr>
      </w:pPr>
      <w:r w:rsidRPr="003407A9">
        <w:rPr>
          <w:sz w:val="20"/>
          <w:szCs w:val="20"/>
        </w:rPr>
        <w:br w:type="page"/>
      </w:r>
    </w:p>
    <w:p w14:paraId="6F7DB01A" w14:textId="04AFF9A6" w:rsidR="002B1957" w:rsidRPr="003407A9" w:rsidRDefault="006A4E20" w:rsidP="002D07AE">
      <w:pPr>
        <w:spacing w:line="360" w:lineRule="auto"/>
        <w:jc w:val="both"/>
      </w:pPr>
      <w:ins w:id="320" w:author="Diana María Cruz Tejada" w:date="2024-02-08T21:41:00Z">
        <w:r>
          <w:rPr>
            <w:noProof/>
          </w:rPr>
          <w:lastRenderedPageBreak/>
          <w:t>S</w:t>
        </w:r>
      </w:ins>
      <w:r w:rsidR="0008557E" w:rsidRPr="003407A9">
        <w:rPr>
          <w:noProof/>
        </w:rPr>
        <w:drawing>
          <wp:inline distT="0" distB="0" distL="0" distR="0" wp14:anchorId="03AB5B79" wp14:editId="49DA1265">
            <wp:extent cx="5342365" cy="6835899"/>
            <wp:effectExtent l="0" t="0" r="0" b="3175"/>
            <wp:docPr id="1240521597" name="Imagen 1" descr="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0521597" name="Imagen 1" descr="Mapa&#10;&#10;Descripción generada automáticament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342365" cy="6835899"/>
                    </a:xfrm>
                    <a:prstGeom prst="rect">
                      <a:avLst/>
                    </a:prstGeom>
                  </pic:spPr>
                </pic:pic>
              </a:graphicData>
            </a:graphic>
          </wp:inline>
        </w:drawing>
      </w:r>
    </w:p>
    <w:p w14:paraId="1378E589" w14:textId="48AB4534" w:rsidR="002B1957" w:rsidRPr="00023C42" w:rsidRDefault="002B1957" w:rsidP="002B1957">
      <w:pPr>
        <w:spacing w:line="360" w:lineRule="auto"/>
        <w:jc w:val="both"/>
      </w:pPr>
      <w:commentRangeStart w:id="321"/>
      <w:r w:rsidRPr="00023C42">
        <w:rPr>
          <w:b/>
          <w:bCs/>
        </w:rPr>
        <w:t>Figure 2</w:t>
      </w:r>
      <w:r w:rsidRPr="00023C42">
        <w:t xml:space="preserve">. </w:t>
      </w:r>
      <w:commentRangeEnd w:id="321"/>
      <w:r w:rsidR="006E09BE">
        <w:rPr>
          <w:rStyle w:val="Refdecomentario"/>
        </w:rPr>
        <w:commentReference w:id="321"/>
      </w:r>
      <w:r w:rsidRPr="00023C42">
        <w:t xml:space="preserve">Field sites. Upper panel: Location of the four summits included in our study. Lower panels: </w:t>
      </w:r>
      <w:r w:rsidR="004947F5" w:rsidRPr="00023C42">
        <w:t>Aerial</w:t>
      </w:r>
      <w:r w:rsidRPr="00023C42">
        <w:t xml:space="preserve"> image of our sampling cross design in each of the four summits, at each </w:t>
      </w:r>
      <w:r w:rsidR="00E86E12" w:rsidRPr="00023C42">
        <w:t>diamond</w:t>
      </w:r>
      <w:r w:rsidRPr="00023C42">
        <w:t xml:space="preserve"> we registered </w:t>
      </w:r>
      <w:r w:rsidR="004947F5" w:rsidRPr="00023C42">
        <w:t>floristic</w:t>
      </w:r>
      <w:r w:rsidRPr="00023C42">
        <w:t xml:space="preserve"> </w:t>
      </w:r>
      <w:r w:rsidR="004947F5" w:rsidRPr="00023C42">
        <w:t>relevés</w:t>
      </w:r>
      <w:r w:rsidRPr="00023C42">
        <w:t xml:space="preserve"> and buried </w:t>
      </w:r>
      <w:r w:rsidR="004947F5" w:rsidRPr="00023C42">
        <w:t>environmental data loggers</w:t>
      </w:r>
      <w:r w:rsidRPr="00023C42">
        <w:t xml:space="preserve">. Coloured squares represent </w:t>
      </w:r>
      <w:r w:rsidR="004A640D" w:rsidRPr="00023C42">
        <w:t xml:space="preserve">subpopulations </w:t>
      </w:r>
      <w:r w:rsidRPr="00023C42">
        <w:t xml:space="preserve">where </w:t>
      </w:r>
      <w:r w:rsidRPr="00023C42">
        <w:rPr>
          <w:i/>
          <w:iCs/>
        </w:rPr>
        <w:t>D. langeanus</w:t>
      </w:r>
      <w:r w:rsidRPr="00023C42">
        <w:t xml:space="preserve"> was present</w:t>
      </w:r>
      <w:r w:rsidR="004A640D" w:rsidRPr="00023C42">
        <w:t xml:space="preserve">; black squares sites where </w:t>
      </w:r>
      <w:r w:rsidR="004A640D" w:rsidRPr="00023C42">
        <w:rPr>
          <w:i/>
          <w:iCs/>
        </w:rPr>
        <w:t>D. langeanus</w:t>
      </w:r>
      <w:r w:rsidR="004A640D" w:rsidRPr="00023C42">
        <w:t xml:space="preserve"> was absent</w:t>
      </w:r>
      <w:r w:rsidRPr="00023C42">
        <w:t xml:space="preserve">. </w:t>
      </w:r>
    </w:p>
    <w:p w14:paraId="67D0AB88" w14:textId="01C14B98" w:rsidR="006D223E" w:rsidRPr="003407A9" w:rsidRDefault="006D223E" w:rsidP="002D07AE">
      <w:pPr>
        <w:spacing w:line="360" w:lineRule="auto"/>
        <w:jc w:val="both"/>
      </w:pPr>
      <w:r w:rsidRPr="003407A9">
        <w:br w:type="page"/>
      </w:r>
    </w:p>
    <w:p w14:paraId="798A3B19" w14:textId="220761A2" w:rsidR="004A640D" w:rsidRPr="003407A9" w:rsidRDefault="003E538A" w:rsidP="002D07AE">
      <w:pPr>
        <w:spacing w:line="360" w:lineRule="auto"/>
        <w:jc w:val="both"/>
      </w:pPr>
      <w:r w:rsidRPr="003407A9">
        <w:rPr>
          <w:noProof/>
        </w:rPr>
        <w:lastRenderedPageBreak/>
        <w:drawing>
          <wp:inline distT="0" distB="0" distL="0" distR="0" wp14:anchorId="10394EEF" wp14:editId="7A67B5CC">
            <wp:extent cx="5388958" cy="3767328"/>
            <wp:effectExtent l="0" t="0" r="2540" b="5080"/>
            <wp:docPr id="1904039466" name="Imagen 4"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4039466" name="Imagen 4" descr="Gráfico, Histograma&#10;&#10;Descripción generada automáticamente"/>
                    <pic:cNvPicPr/>
                  </pic:nvPicPr>
                  <pic:blipFill>
                    <a:blip r:embed="rId15">
                      <a:extLst>
                        <a:ext uri="{28A0092B-C50C-407E-A947-70E740481C1C}">
                          <a14:useLocalDpi xmlns:a14="http://schemas.microsoft.com/office/drawing/2010/main" val="0"/>
                        </a:ext>
                      </a:extLst>
                    </a:blip>
                    <a:stretch>
                      <a:fillRect/>
                    </a:stretch>
                  </pic:blipFill>
                  <pic:spPr>
                    <a:xfrm>
                      <a:off x="0" y="0"/>
                      <a:ext cx="5399636" cy="3774793"/>
                    </a:xfrm>
                    <a:prstGeom prst="rect">
                      <a:avLst/>
                    </a:prstGeom>
                  </pic:spPr>
                </pic:pic>
              </a:graphicData>
            </a:graphic>
          </wp:inline>
        </w:drawing>
      </w:r>
    </w:p>
    <w:p w14:paraId="3C623B58" w14:textId="778D2790" w:rsidR="004A640D" w:rsidRDefault="004A640D" w:rsidP="004A640D">
      <w:pPr>
        <w:spacing w:line="360" w:lineRule="auto"/>
        <w:jc w:val="both"/>
      </w:pPr>
      <w:r w:rsidRPr="003407A9">
        <w:rPr>
          <w:b/>
          <w:bCs/>
        </w:rPr>
        <w:t>Figure 3</w:t>
      </w:r>
      <w:r w:rsidRPr="003407A9">
        <w:t xml:space="preserve">. Climate of the study sites. (A) Climatic diagram of our study area, based on Microlog SP3 data from July 2021 to June 2022 from three of the four investigated summits. Lines in red represent monthly </w:t>
      </w:r>
      <w:r w:rsidR="008E179A" w:rsidRPr="003407A9">
        <w:t>averages of the daily</w:t>
      </w:r>
      <w:r w:rsidRPr="003407A9">
        <w:t xml:space="preserve"> maximum and minimum temperatures; bars in grey represent the monthly </w:t>
      </w:r>
      <w:r w:rsidR="008E179A" w:rsidRPr="003407A9">
        <w:t>averages</w:t>
      </w:r>
      <w:r w:rsidRPr="003407A9">
        <w:t xml:space="preserve"> of</w:t>
      </w:r>
      <w:r w:rsidR="008E179A" w:rsidRPr="003407A9">
        <w:t xml:space="preserve"> the</w:t>
      </w:r>
      <w:r w:rsidRPr="003407A9">
        <w:t xml:space="preserve"> maximum </w:t>
      </w:r>
      <w:r w:rsidR="00F7339C" w:rsidRPr="003407A9">
        <w:rPr>
          <w:rFonts w:cstheme="minorHAnsi"/>
        </w:rPr>
        <w:t xml:space="preserve">water stress </w:t>
      </w:r>
      <w:r w:rsidRPr="003407A9">
        <w:t>in M</w:t>
      </w:r>
      <w:r w:rsidR="00F7339C" w:rsidRPr="003407A9">
        <w:t>P</w:t>
      </w:r>
      <w:r w:rsidRPr="003407A9">
        <w:t>a</w:t>
      </w:r>
      <w:r w:rsidR="00F7339C" w:rsidRPr="003407A9">
        <w:t xml:space="preserve"> (-1.5 is considered the wilting point)</w:t>
      </w:r>
      <w:r w:rsidRPr="003407A9">
        <w:t xml:space="preserve">. (B) </w:t>
      </w:r>
      <w:r w:rsidR="00D26998" w:rsidRPr="003407A9">
        <w:t>Positive c</w:t>
      </w:r>
      <w:r w:rsidRPr="003407A9">
        <w:t xml:space="preserve">orrelation between GDD and </w:t>
      </w:r>
      <w:r w:rsidR="008E179A" w:rsidRPr="003407A9">
        <w:t>cumulative</w:t>
      </w:r>
      <w:r w:rsidRPr="003407A9">
        <w:t xml:space="preserve"> </w:t>
      </w:r>
      <w:r w:rsidR="008E179A" w:rsidRPr="003407A9">
        <w:rPr>
          <w:rFonts w:cstheme="minorHAnsi"/>
        </w:rPr>
        <w:t>water stress</w:t>
      </w:r>
      <w:r w:rsidRPr="003407A9">
        <w:t xml:space="preserve"> registered. We used data from the growing season (April-November) of 2022 and 2023 in three of our summits, Cañada data is not complete and thus was removed from</w:t>
      </w:r>
      <w:r w:rsidR="008E179A" w:rsidRPr="003407A9">
        <w:t xml:space="preserve"> the</w:t>
      </w:r>
      <w:r w:rsidRPr="003407A9">
        <w:t xml:space="preserve"> </w:t>
      </w:r>
      <w:commentRangeStart w:id="322"/>
      <w:r w:rsidRPr="003407A9">
        <w:t>visualization</w:t>
      </w:r>
      <w:commentRangeEnd w:id="322"/>
      <w:r w:rsidR="006A4E20">
        <w:rPr>
          <w:rStyle w:val="Refdecomentario"/>
        </w:rPr>
        <w:commentReference w:id="322"/>
      </w:r>
      <w:r w:rsidRPr="003407A9">
        <w:t xml:space="preserve">. (C) Principal Component Analysis </w:t>
      </w:r>
      <w:r w:rsidR="00D26998" w:rsidRPr="003407A9">
        <w:t>ordination of the microclimatic indices for the</w:t>
      </w:r>
      <w:r w:rsidRPr="003407A9">
        <w:t xml:space="preserve"> 78 plots with environmental data</w:t>
      </w:r>
      <w:r w:rsidR="00D26998" w:rsidRPr="003407A9">
        <w:t>.</w:t>
      </w:r>
      <w:r w:rsidRPr="003407A9">
        <w:t xml:space="preserve"> </w:t>
      </w:r>
      <w:r w:rsidR="00D26998" w:rsidRPr="003407A9">
        <w:t>E</w:t>
      </w:r>
      <w:r w:rsidRPr="003407A9">
        <w:t xml:space="preserve">ach colour represents plots </w:t>
      </w:r>
      <w:r w:rsidR="00D26998" w:rsidRPr="003407A9">
        <w:t>from</w:t>
      </w:r>
      <w:r w:rsidRPr="003407A9">
        <w:t xml:space="preserve"> a different summit. </w:t>
      </w:r>
    </w:p>
    <w:p w14:paraId="4D1C3357" w14:textId="77777777" w:rsidR="00B16D72" w:rsidRPr="003407A9" w:rsidRDefault="00B16D72" w:rsidP="004A640D">
      <w:pPr>
        <w:spacing w:line="360" w:lineRule="auto"/>
        <w:jc w:val="both"/>
      </w:pPr>
    </w:p>
    <w:p w14:paraId="176799FA" w14:textId="77777777" w:rsidR="00B16D72" w:rsidRDefault="00B16D72" w:rsidP="002D07AE">
      <w:pPr>
        <w:spacing w:line="360" w:lineRule="auto"/>
        <w:jc w:val="both"/>
      </w:pPr>
      <w:r w:rsidRPr="003407A9">
        <w:rPr>
          <w:noProof/>
        </w:rPr>
        <w:lastRenderedPageBreak/>
        <w:drawing>
          <wp:inline distT="0" distB="0" distL="0" distR="0" wp14:anchorId="60C06B08" wp14:editId="50D704C5">
            <wp:extent cx="4359859" cy="2325532"/>
            <wp:effectExtent l="0" t="0" r="3175" b="0"/>
            <wp:docPr id="1015045447" name="Imagen 7"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5045447" name="Imagen 7" descr="Gráfico, Gráfico de dispersión&#10;&#10;Descripción generada automáticamente"/>
                    <pic:cNvPicPr/>
                  </pic:nvPicPr>
                  <pic:blipFill>
                    <a:blip r:embed="rId16">
                      <a:extLst>
                        <a:ext uri="{28A0092B-C50C-407E-A947-70E740481C1C}">
                          <a14:useLocalDpi xmlns:a14="http://schemas.microsoft.com/office/drawing/2010/main" val="0"/>
                        </a:ext>
                      </a:extLst>
                    </a:blip>
                    <a:stretch>
                      <a:fillRect/>
                    </a:stretch>
                  </pic:blipFill>
                  <pic:spPr>
                    <a:xfrm>
                      <a:off x="0" y="0"/>
                      <a:ext cx="4364073" cy="2327779"/>
                    </a:xfrm>
                    <a:prstGeom prst="rect">
                      <a:avLst/>
                    </a:prstGeom>
                  </pic:spPr>
                </pic:pic>
              </a:graphicData>
            </a:graphic>
          </wp:inline>
        </w:drawing>
      </w:r>
    </w:p>
    <w:p w14:paraId="6BABBBE9" w14:textId="77777777" w:rsidR="00B16D72" w:rsidRDefault="00B16D72" w:rsidP="00B16D72">
      <w:pPr>
        <w:spacing w:line="360" w:lineRule="auto"/>
        <w:jc w:val="both"/>
      </w:pPr>
      <w:r w:rsidRPr="003407A9">
        <w:rPr>
          <w:b/>
          <w:bCs/>
        </w:rPr>
        <w:t xml:space="preserve">Figure </w:t>
      </w:r>
      <w:r>
        <w:rPr>
          <w:b/>
          <w:bCs/>
        </w:rPr>
        <w:t>4</w:t>
      </w:r>
      <w:r w:rsidRPr="003407A9">
        <w:t xml:space="preserve">. Germination base water potential as a function of subpopulation microclimate. Germination base water potential (Wb) was calculated using the hydro-time model. Microclimate was measured as growing degree days (GDD) above 5 ºC. P-values obtained from GLMMs as explained in the methods. </w:t>
      </w:r>
    </w:p>
    <w:p w14:paraId="0C31DF22" w14:textId="61E2856A" w:rsidR="002046F8" w:rsidRDefault="002046F8">
      <w:r>
        <w:br w:type="page"/>
      </w:r>
    </w:p>
    <w:p w14:paraId="67374809" w14:textId="078EFA9D" w:rsidR="00BD40B0" w:rsidRPr="003407A9" w:rsidRDefault="00AF7845" w:rsidP="002D07AE">
      <w:pPr>
        <w:spacing w:line="360" w:lineRule="auto"/>
        <w:jc w:val="both"/>
      </w:pPr>
      <w:commentRangeStart w:id="323"/>
      <w:commentRangeStart w:id="324"/>
      <w:r w:rsidRPr="003407A9">
        <w:rPr>
          <w:noProof/>
        </w:rPr>
        <w:lastRenderedPageBreak/>
        <w:drawing>
          <wp:inline distT="0" distB="0" distL="0" distR="0" wp14:anchorId="13310B2A" wp14:editId="104BEAE7">
            <wp:extent cx="3571875" cy="5084055"/>
            <wp:effectExtent l="0" t="0" r="0" b="2540"/>
            <wp:docPr id="1372522173" name="Imagen 6"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2522173" name="Imagen 6" descr="Gráfico, Gráfico de líneas&#10;&#10;Descripción generada automáticamente"/>
                    <pic:cNvPicPr/>
                  </pic:nvPicPr>
                  <pic:blipFill>
                    <a:blip r:embed="rId17">
                      <a:extLst>
                        <a:ext uri="{28A0092B-C50C-407E-A947-70E740481C1C}">
                          <a14:useLocalDpi xmlns:a14="http://schemas.microsoft.com/office/drawing/2010/main" val="0"/>
                        </a:ext>
                      </a:extLst>
                    </a:blip>
                    <a:stretch>
                      <a:fillRect/>
                    </a:stretch>
                  </pic:blipFill>
                  <pic:spPr>
                    <a:xfrm>
                      <a:off x="0" y="0"/>
                      <a:ext cx="3602316" cy="5127384"/>
                    </a:xfrm>
                    <a:prstGeom prst="rect">
                      <a:avLst/>
                    </a:prstGeom>
                  </pic:spPr>
                </pic:pic>
              </a:graphicData>
            </a:graphic>
          </wp:inline>
        </w:drawing>
      </w:r>
      <w:commentRangeEnd w:id="323"/>
      <w:r w:rsidR="006A4E20">
        <w:rPr>
          <w:rStyle w:val="Refdecomentario"/>
        </w:rPr>
        <w:commentReference w:id="323"/>
      </w:r>
      <w:commentRangeEnd w:id="324"/>
      <w:r w:rsidR="006A4E20">
        <w:rPr>
          <w:rStyle w:val="Refdecomentario"/>
        </w:rPr>
        <w:commentReference w:id="324"/>
      </w:r>
    </w:p>
    <w:p w14:paraId="20928620" w14:textId="77777777" w:rsidR="002046F8" w:rsidRDefault="00D26998" w:rsidP="002D07AE">
      <w:pPr>
        <w:spacing w:line="360" w:lineRule="auto"/>
        <w:jc w:val="both"/>
      </w:pPr>
      <w:r w:rsidRPr="003407A9">
        <w:rPr>
          <w:b/>
          <w:bCs/>
        </w:rPr>
        <w:t xml:space="preserve">Figure </w:t>
      </w:r>
      <w:r w:rsidR="00B16D72">
        <w:rPr>
          <w:b/>
          <w:bCs/>
        </w:rPr>
        <w:t>5</w:t>
      </w:r>
      <w:r w:rsidRPr="003407A9">
        <w:t>. Germination responses to water stress in fresh and after-ripened seeds. (A) Mean final germination proportion from both storage treatments in every water potential treatment (n subpopulations = 12 in both cases). (B)</w:t>
      </w:r>
      <w:r w:rsidR="007027AC" w:rsidRPr="003407A9">
        <w:t xml:space="preserve"> </w:t>
      </w:r>
      <w:r w:rsidRPr="003407A9">
        <w:t>Cumulative germination curves from all subpopulations (N=12) for both storage treatments.</w:t>
      </w:r>
    </w:p>
    <w:p w14:paraId="20D97BF4" w14:textId="5C9A2537" w:rsidR="006D223E" w:rsidRPr="003407A9" w:rsidRDefault="006D223E" w:rsidP="002D07AE">
      <w:pPr>
        <w:spacing w:line="360" w:lineRule="auto"/>
        <w:jc w:val="both"/>
      </w:pPr>
      <w:r w:rsidRPr="003407A9">
        <w:br w:type="page"/>
      </w:r>
    </w:p>
    <w:p w14:paraId="0500A21F" w14:textId="2004BD97" w:rsidR="006D223E" w:rsidRPr="003407A9" w:rsidRDefault="00097C04" w:rsidP="002D07AE">
      <w:pPr>
        <w:spacing w:line="360" w:lineRule="auto"/>
        <w:jc w:val="both"/>
      </w:pPr>
      <w:r>
        <w:rPr>
          <w:noProof/>
        </w:rPr>
        <w:lastRenderedPageBreak/>
        <w:drawing>
          <wp:inline distT="0" distB="0" distL="0" distR="0" wp14:anchorId="70EA09D7" wp14:editId="23F65B63">
            <wp:extent cx="4019550" cy="2213967"/>
            <wp:effectExtent l="0" t="0" r="0" b="0"/>
            <wp:docPr id="596719946" name="Imagen 1"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6719946" name="Imagen 1" descr="Gráfico, Gráfico de dispersión&#10;&#10;Descripción generada automáticamente"/>
                    <pic:cNvPicPr/>
                  </pic:nvPicPr>
                  <pic:blipFill>
                    <a:blip r:embed="rId18">
                      <a:extLst>
                        <a:ext uri="{28A0092B-C50C-407E-A947-70E740481C1C}">
                          <a14:useLocalDpi xmlns:a14="http://schemas.microsoft.com/office/drawing/2010/main" val="0"/>
                        </a:ext>
                      </a:extLst>
                    </a:blip>
                    <a:stretch>
                      <a:fillRect/>
                    </a:stretch>
                  </pic:blipFill>
                  <pic:spPr>
                    <a:xfrm>
                      <a:off x="0" y="0"/>
                      <a:ext cx="4029528" cy="2219463"/>
                    </a:xfrm>
                    <a:prstGeom prst="rect">
                      <a:avLst/>
                    </a:prstGeom>
                  </pic:spPr>
                </pic:pic>
              </a:graphicData>
            </a:graphic>
          </wp:inline>
        </w:drawing>
      </w:r>
    </w:p>
    <w:p w14:paraId="1147B036" w14:textId="5E945457" w:rsidR="00675A18" w:rsidRPr="003407A9" w:rsidRDefault="00675A18" w:rsidP="002D07AE">
      <w:pPr>
        <w:spacing w:line="360" w:lineRule="auto"/>
        <w:jc w:val="both"/>
      </w:pPr>
      <w:r w:rsidRPr="003407A9">
        <w:rPr>
          <w:b/>
          <w:bCs/>
        </w:rPr>
        <w:t xml:space="preserve">Figure </w:t>
      </w:r>
      <w:r w:rsidR="00097C04">
        <w:rPr>
          <w:b/>
          <w:bCs/>
        </w:rPr>
        <w:t>6</w:t>
      </w:r>
      <w:r w:rsidRPr="003407A9">
        <w:t xml:space="preserve">. Germination base water potential as a function of subpopulation </w:t>
      </w:r>
      <w:r w:rsidR="00DB1B52">
        <w:t>seed mass</w:t>
      </w:r>
      <w:r w:rsidR="002C17D3" w:rsidRPr="003407A9">
        <w:t xml:space="preserve">. Germination base water potential (Wb) was calculated using the hydro-time model. </w:t>
      </w:r>
      <w:r w:rsidR="008E69C5">
        <w:t>Seed mass</w:t>
      </w:r>
      <w:r w:rsidR="002C17D3" w:rsidRPr="003407A9">
        <w:t xml:space="preserve"> was measured </w:t>
      </w:r>
      <w:r w:rsidR="008E69C5">
        <w:t>per 10 individual seeds with precision scale</w:t>
      </w:r>
      <w:r w:rsidRPr="003407A9">
        <w:t xml:space="preserve">. P-values </w:t>
      </w:r>
      <w:r w:rsidR="002C17D3" w:rsidRPr="003407A9">
        <w:t xml:space="preserve">obtained </w:t>
      </w:r>
      <w:r w:rsidRPr="003407A9">
        <w:t xml:space="preserve">from </w:t>
      </w:r>
      <w:r w:rsidR="00376DED" w:rsidRPr="003407A9">
        <w:t>GLMM</w:t>
      </w:r>
      <w:r w:rsidR="002C17D3" w:rsidRPr="003407A9">
        <w:t>s</w:t>
      </w:r>
      <w:r w:rsidRPr="003407A9">
        <w:t xml:space="preserve"> as explained in </w:t>
      </w:r>
      <w:r w:rsidR="00376DED" w:rsidRPr="003407A9">
        <w:t>the m</w:t>
      </w:r>
      <w:r w:rsidRPr="003407A9">
        <w:t xml:space="preserve">ethods. </w:t>
      </w:r>
      <w:r w:rsidR="00EC6D4A">
        <w:t>Coloured points represent each subpopulation summit.</w:t>
      </w:r>
    </w:p>
    <w:sectPr w:rsidR="00675A18" w:rsidRPr="003407A9" w:rsidSect="00E41545">
      <w:footerReference w:type="default" r:id="rId19"/>
      <w:pgSz w:w="11906" w:h="16838"/>
      <w:pgMar w:top="1417" w:right="1701" w:bottom="1417" w:left="1701"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3" w:author="CLARA ESPINOSA DEL ALBA" w:date="2024-01-18T15:54:00Z" w:initials="CE">
    <w:p w14:paraId="0DEE9C0A" w14:textId="77777777" w:rsidR="006F1AD5" w:rsidRDefault="006F1AD5" w:rsidP="006F1AD5">
      <w:pPr>
        <w:pStyle w:val="Textocomentario"/>
        <w:numPr>
          <w:ilvl w:val="0"/>
          <w:numId w:val="8"/>
        </w:numPr>
        <w:ind w:left="380"/>
      </w:pPr>
      <w:r>
        <w:rPr>
          <w:rStyle w:val="Refdecomentario"/>
        </w:rPr>
        <w:annotationRef/>
      </w:r>
      <w:r>
        <w:rPr>
          <w:b/>
          <w:bCs/>
          <w:color w:val="424242"/>
          <w:highlight w:val="white"/>
        </w:rPr>
        <w:t>Abstract </w:t>
      </w:r>
      <w:r>
        <w:rPr>
          <w:color w:val="424242"/>
          <w:highlight w:val="white"/>
        </w:rPr>
        <w:t>no more than 350 words and listing the main results and conclusions, using simple, factual, </w:t>
      </w:r>
      <w:r>
        <w:rPr>
          <w:b/>
          <w:bCs/>
          <w:color w:val="424242"/>
          <w:highlight w:val="white"/>
        </w:rPr>
        <w:t>numbered statements. The final point should be headed ‘Synthesis’, and should sum up the paper’s key message in generic terms that can be understood by non-specialists, indicating clearly how this study has advanced ecological understanding. (Translated abstracts in any language can be published alongside our articles)</w:t>
      </w:r>
    </w:p>
  </w:comment>
  <w:comment w:id="73" w:author="Diana María Cruz Tejada" w:date="2024-02-01T15:42:00Z" w:initials="DC">
    <w:p w14:paraId="3B16459C" w14:textId="77777777" w:rsidR="004D208E" w:rsidRDefault="004D208E" w:rsidP="004D208E">
      <w:pPr>
        <w:pStyle w:val="Textocomentario"/>
      </w:pPr>
      <w:r>
        <w:rPr>
          <w:rStyle w:val="Refdecomentario"/>
        </w:rPr>
        <w:annotationRef/>
      </w:r>
      <w:r>
        <w:rPr>
          <w:lang w:val="es-CO"/>
        </w:rPr>
        <w:t>Yes!</w:t>
      </w:r>
    </w:p>
  </w:comment>
  <w:comment w:id="76" w:author="Diana María Cruz Tejada" w:date="2024-02-01T15:48:00Z" w:initials="DC">
    <w:p w14:paraId="60F1BFF2" w14:textId="77777777" w:rsidR="008F1D39" w:rsidRDefault="008F1D39" w:rsidP="008F1D39">
      <w:pPr>
        <w:pStyle w:val="Textocomentario"/>
      </w:pPr>
      <w:r>
        <w:rPr>
          <w:rStyle w:val="Refdecomentario"/>
        </w:rPr>
        <w:annotationRef/>
      </w:r>
      <w:hyperlink r:id="rId1" w:history="1">
        <w:r w:rsidRPr="00204601">
          <w:rPr>
            <w:rStyle w:val="Hipervnculo"/>
          </w:rPr>
          <w:t>https://besjournals.onlinelibrary.wiley.com/doi/pdf/10.1111/j.1365-2745.2010.01651.x</w:t>
        </w:r>
      </w:hyperlink>
    </w:p>
  </w:comment>
  <w:comment w:id="140" w:author="Diana María Cruz Tejada" w:date="2024-02-01T16:55:00Z" w:initials="DC">
    <w:p w14:paraId="50FA139C" w14:textId="77777777" w:rsidR="00D00642" w:rsidRDefault="00D00642" w:rsidP="00D00642">
      <w:pPr>
        <w:pStyle w:val="Textocomentario"/>
      </w:pPr>
      <w:r>
        <w:rPr>
          <w:rStyle w:val="Refdecomentario"/>
        </w:rPr>
        <w:annotationRef/>
      </w:r>
      <w:r>
        <w:rPr>
          <w:lang w:val="es-CO"/>
        </w:rPr>
        <w:t>Confusing sentece</w:t>
      </w:r>
    </w:p>
  </w:comment>
  <w:comment w:id="146" w:author="CLARA ESPINOSA DEL ALBA" w:date="2024-01-22T16:44:00Z" w:initials="CE">
    <w:p w14:paraId="0E02E973" w14:textId="05D2360A" w:rsidR="005F79C0" w:rsidRDefault="005F79C0" w:rsidP="005F79C0">
      <w:pPr>
        <w:pStyle w:val="Textocomentario"/>
      </w:pPr>
      <w:r>
        <w:rPr>
          <w:rStyle w:val="Refdecomentario"/>
        </w:rPr>
        <w:annotationRef/>
      </w:r>
      <w:r>
        <w:t>Other refs?</w:t>
      </w:r>
    </w:p>
  </w:comment>
  <w:comment w:id="149" w:author="Diana María Cruz Tejada" w:date="2024-02-08T19:31:00Z" w:initials="DC">
    <w:p w14:paraId="54E26A31" w14:textId="77777777" w:rsidR="00CD274E" w:rsidRDefault="009F0D96" w:rsidP="00CD274E">
      <w:pPr>
        <w:pStyle w:val="Textocomentario"/>
      </w:pPr>
      <w:r>
        <w:rPr>
          <w:rStyle w:val="Refdecomentario"/>
        </w:rPr>
        <w:annotationRef/>
      </w:r>
      <w:r w:rsidR="00CD274E">
        <w:rPr>
          <w:lang w:val="es-CO"/>
        </w:rPr>
        <w:t>You mean the “Mediterranean germination syndrome?</w:t>
      </w:r>
    </w:p>
    <w:p w14:paraId="3536FA04" w14:textId="77777777" w:rsidR="00CD274E" w:rsidRDefault="00CD274E" w:rsidP="00CD274E">
      <w:pPr>
        <w:pStyle w:val="Textocomentario"/>
      </w:pPr>
      <w:r>
        <w:rPr>
          <w:lang w:val="es-CO"/>
        </w:rPr>
        <w:t xml:space="preserve">Mattana, E., Carta, A., Fernández-Pascual, E., Keeley, J. E., &amp; Pritchard, H. W. (2022). Climate change and plant regeneration from seeds in Mediterranean regions of the Northern Hemisphere. In </w:t>
      </w:r>
      <w:r>
        <w:rPr>
          <w:i/>
          <w:iCs/>
          <w:lang w:val="es-CO"/>
        </w:rPr>
        <w:t>Plant Regeneration from Seeds</w:t>
      </w:r>
      <w:r>
        <w:rPr>
          <w:lang w:val="es-CO"/>
        </w:rPr>
        <w:t xml:space="preserve"> (pp. 101–114). Academic Press. https://doi.org/10.1016/B978-0-12-823731-1.00015-9</w:t>
      </w:r>
    </w:p>
  </w:comment>
  <w:comment w:id="158" w:author="CLARA ESPINOSA DEL ALBA" w:date="2024-01-24T13:45:00Z" w:initials="CEDA">
    <w:p w14:paraId="04DA3C8C" w14:textId="53A33971" w:rsidR="00F423B9" w:rsidRDefault="00F423B9" w:rsidP="00F423B9">
      <w:pPr>
        <w:pStyle w:val="Textocomentario"/>
      </w:pPr>
      <w:r>
        <w:rPr>
          <w:rStyle w:val="Refdecomentario"/>
        </w:rPr>
        <w:annotationRef/>
      </w:r>
      <w:r>
        <w:rPr>
          <w:color w:val="000000"/>
        </w:rPr>
        <w:t>Bradford 2002.</w:t>
      </w:r>
      <w:r>
        <w:t xml:space="preserve"> The hydrothermal time concept (Bradford 1995; Gummerson 1986) will be advocated as a unifying model to describe the patterns of potential germinability that occur as seed populations enter and leave environmentally induced dormant or inhibited states </w:t>
      </w:r>
    </w:p>
  </w:comment>
  <w:comment w:id="212" w:author="Diana María Cruz Tejada" w:date="2024-02-01T17:06:00Z" w:initials="DC">
    <w:p w14:paraId="70D68704" w14:textId="77777777" w:rsidR="00EF4BE5" w:rsidRDefault="00EF4BE5" w:rsidP="00EF4BE5">
      <w:pPr>
        <w:pStyle w:val="Textocomentario"/>
      </w:pPr>
      <w:r>
        <w:rPr>
          <w:rStyle w:val="Refdecomentario"/>
        </w:rPr>
        <w:annotationRef/>
      </w:r>
      <w:r>
        <w:rPr>
          <w:lang w:val="es-CO"/>
        </w:rPr>
        <w:t>Podria citarse aquí datos proprios?? Esto lo calculaste tu verdad?</w:t>
      </w:r>
    </w:p>
  </w:comment>
  <w:comment w:id="216" w:author="CLARA ESPINOSA DEL ALBA" w:date="2024-01-24T12:36:00Z" w:initials="CE">
    <w:p w14:paraId="7442B676" w14:textId="747CA660" w:rsidR="001708BE" w:rsidRDefault="001708BE" w:rsidP="001708BE">
      <w:pPr>
        <w:pStyle w:val="Textocomentario"/>
      </w:pPr>
      <w:r>
        <w:rPr>
          <w:rStyle w:val="Refdecomentario"/>
        </w:rPr>
        <w:annotationRef/>
      </w:r>
      <w:r>
        <w:t>Necessary? Or the information is already enough?</w:t>
      </w:r>
    </w:p>
  </w:comment>
  <w:comment w:id="225" w:author="CLARA ESPINOSA DEL ALBA" w:date="2024-01-22T16:53:00Z" w:initials="CE">
    <w:p w14:paraId="224939CC" w14:textId="15E03569" w:rsidR="00D834A7" w:rsidRDefault="00D834A7" w:rsidP="00D834A7">
      <w:pPr>
        <w:pStyle w:val="Textocomentario"/>
      </w:pPr>
      <w:r>
        <w:rPr>
          <w:rStyle w:val="Refdecomentario"/>
        </w:rPr>
        <w:annotationRef/>
      </w:r>
      <w:r>
        <w:t>@Edu he buscado por scholar y dice “doi not found”</w:t>
      </w:r>
    </w:p>
  </w:comment>
  <w:comment w:id="226" w:author="Diana María Cruz Tejada" w:date="2024-02-08T21:02:00Z" w:initials="DC">
    <w:p w14:paraId="58F7101F" w14:textId="77777777" w:rsidR="00C24554" w:rsidRDefault="00C24554" w:rsidP="00C24554">
      <w:pPr>
        <w:pStyle w:val="Textocomentario"/>
      </w:pPr>
      <w:r>
        <w:rPr>
          <w:rStyle w:val="Refdecomentario"/>
        </w:rPr>
        <w:annotationRef/>
      </w:r>
      <w:r>
        <w:rPr>
          <w:lang w:val="es-CO"/>
        </w:rPr>
        <w:t>true</w:t>
      </w:r>
    </w:p>
  </w:comment>
  <w:comment w:id="227" w:author="CLARA ESPINOSA DEL ALBA" w:date="2023-10-05T16:47:00Z" w:initials="CE">
    <w:p w14:paraId="5B196E82" w14:textId="57712798" w:rsidR="008A1827" w:rsidRDefault="008A1827" w:rsidP="008A1827">
      <w:pPr>
        <w:pStyle w:val="Textocomentario"/>
      </w:pPr>
      <w:r>
        <w:rPr>
          <w:rStyle w:val="Refdecomentario"/>
        </w:rPr>
        <w:annotationRef/>
      </w:r>
      <w:r>
        <w:t>Evans and Dennehy 2005. Germ banking: bet-hedging and variable release from egg andseeddormancy. The Quarterly review of biology 80, 431-451</w:t>
      </w:r>
    </w:p>
  </w:comment>
  <w:comment w:id="228" w:author="CLARA ESPINOSA DEL ALBA" w:date="2023-10-05T16:48:00Z" w:initials="CE">
    <w:p w14:paraId="79B15BC5" w14:textId="77777777" w:rsidR="008A1827" w:rsidRDefault="008A1827" w:rsidP="008A1827">
      <w:pPr>
        <w:pStyle w:val="Textocomentario"/>
      </w:pPr>
      <w:r>
        <w:rPr>
          <w:rStyle w:val="Refdecomentario"/>
        </w:rPr>
        <w:annotationRef/>
      </w:r>
      <w:r>
        <w:t>Clinal population divergence in an adaptative parental environmental effect that adustseedbanking. New phytologist 214, 1230-1244</w:t>
      </w:r>
    </w:p>
  </w:comment>
  <w:comment w:id="245" w:author="EDUARDO FERNANDEZ PASCUAL" w:date="2024-01-17T12:42:00Z" w:initials="EF">
    <w:p w14:paraId="36BCB7D0" w14:textId="77777777" w:rsidR="00257513" w:rsidRDefault="00257513" w:rsidP="00257513">
      <w:pPr>
        <w:pStyle w:val="Textocomentario"/>
      </w:pPr>
      <w:r>
        <w:rPr>
          <w:rStyle w:val="Refdecomentario"/>
        </w:rPr>
        <w:annotationRef/>
      </w:r>
      <w:r>
        <w:t>Esta frase necesita ser reformulada</w:t>
      </w:r>
    </w:p>
  </w:comment>
  <w:comment w:id="247" w:author="Diana María Cruz Tejada" w:date="2024-02-08T21:16:00Z" w:initials="DC">
    <w:p w14:paraId="62A3198B" w14:textId="77777777" w:rsidR="0037763F" w:rsidRDefault="0037763F" w:rsidP="0037763F">
      <w:pPr>
        <w:pStyle w:val="Textocomentario"/>
      </w:pPr>
      <w:r>
        <w:rPr>
          <w:rStyle w:val="Refdecomentario"/>
        </w:rPr>
        <w:annotationRef/>
      </w:r>
      <w:r>
        <w:rPr>
          <w:lang w:val="es-CO"/>
        </w:rPr>
        <w:t>hmm</w:t>
      </w:r>
    </w:p>
  </w:comment>
  <w:comment w:id="248" w:author="Diana María Cruz Tejada" w:date="2024-02-08T21:18:00Z" w:initials="DC">
    <w:p w14:paraId="0D3D93F0" w14:textId="77777777" w:rsidR="0037763F" w:rsidRDefault="0037763F" w:rsidP="0037763F">
      <w:pPr>
        <w:pStyle w:val="Textocomentario"/>
      </w:pPr>
      <w:r>
        <w:rPr>
          <w:rStyle w:val="Refdecomentario"/>
        </w:rPr>
        <w:annotationRef/>
      </w:r>
      <w:r>
        <w:rPr>
          <w:lang w:val="es-CO"/>
        </w:rPr>
        <w:t>These relatively (s) muestra como mucha inseguridad?</w:t>
      </w:r>
    </w:p>
  </w:comment>
  <w:comment w:id="251" w:author="CLARA ESPINOSA DEL ALBA" w:date="2023-12-19T12:39:00Z" w:initials="CEDA">
    <w:p w14:paraId="0EE99B38" w14:textId="1CEB693B" w:rsidR="00382DF7" w:rsidRDefault="00382DF7" w:rsidP="00663921">
      <w:pPr>
        <w:pStyle w:val="Textocomentario"/>
      </w:pPr>
      <w:r>
        <w:rPr>
          <w:rStyle w:val="Refdecomentario"/>
        </w:rPr>
        <w:annotationRef/>
      </w:r>
      <w:r>
        <w:t>Kinnison, M. T., and N. G. Hairston. 2007. Eco-evolutionary conservation biology: contemporary evolution and the dynamics of persistence.</w:t>
      </w:r>
    </w:p>
    <w:p w14:paraId="32F47176" w14:textId="77777777" w:rsidR="00382DF7" w:rsidRDefault="00382DF7" w:rsidP="00663921">
      <w:pPr>
        <w:pStyle w:val="Textocomentario"/>
      </w:pPr>
      <w:r>
        <w:t xml:space="preserve">Functional Ecology </w:t>
      </w:r>
      <w:r>
        <w:rPr>
          <w:b/>
          <w:bCs/>
        </w:rPr>
        <w:t>21:</w:t>
      </w:r>
      <w:r>
        <w:t>444–454.</w:t>
      </w:r>
    </w:p>
  </w:comment>
  <w:comment w:id="252" w:author="CLARA ESPINOSA DEL ALBA" w:date="2023-12-19T12:45:00Z" w:initials="CEDA">
    <w:p w14:paraId="4B66D20E" w14:textId="77777777" w:rsidR="00382DF7" w:rsidRDefault="00382DF7" w:rsidP="00A0765E">
      <w:pPr>
        <w:pStyle w:val="Textocomentario"/>
      </w:pPr>
      <w:r>
        <w:rPr>
          <w:rStyle w:val="Refdecomentario"/>
        </w:rPr>
        <w:annotationRef/>
      </w:r>
      <w:r>
        <w:t>Potvin, C., and D. Tousignant. 1996. Evolutionary consequences of simulated global change: genetic adaptation or adaptive phenotypic</w:t>
      </w:r>
    </w:p>
    <w:p w14:paraId="42954FBB" w14:textId="77777777" w:rsidR="00382DF7" w:rsidRDefault="00382DF7" w:rsidP="00A0765E">
      <w:pPr>
        <w:pStyle w:val="Textocomentario"/>
      </w:pPr>
      <w:r>
        <w:t xml:space="preserve">plasticity? Oecologia </w:t>
      </w:r>
      <w:r>
        <w:rPr>
          <w:b/>
          <w:bCs/>
        </w:rPr>
        <w:t>108:</w:t>
      </w:r>
      <w:r>
        <w:t>683–693.</w:t>
      </w:r>
    </w:p>
  </w:comment>
  <w:comment w:id="263" w:author="Diana María Cruz Tejada" w:date="2024-02-08T21:25:00Z" w:initials="DC">
    <w:p w14:paraId="1AD7748F" w14:textId="77777777" w:rsidR="0037763F" w:rsidRDefault="0037763F" w:rsidP="0037763F">
      <w:pPr>
        <w:pStyle w:val="Textocomentario"/>
      </w:pPr>
      <w:r>
        <w:rPr>
          <w:rStyle w:val="Refdecomentario"/>
        </w:rPr>
        <w:annotationRef/>
      </w:r>
      <w:r>
        <w:rPr>
          <w:lang w:val="es-CO"/>
        </w:rPr>
        <w:t>Se puede decir de otra manera? Es un poco confuso.. Las diferencias se quedan constantes?</w:t>
      </w:r>
    </w:p>
  </w:comment>
  <w:comment w:id="280" w:author="Diana María Cruz Tejada" w:date="2024-02-08T21:31:00Z" w:initials="DC">
    <w:p w14:paraId="3296D516" w14:textId="77777777" w:rsidR="0000029D" w:rsidRDefault="0000029D" w:rsidP="0000029D">
      <w:pPr>
        <w:pStyle w:val="Textocomentario"/>
      </w:pPr>
      <w:r>
        <w:rPr>
          <w:rStyle w:val="Refdecomentario"/>
        </w:rPr>
        <w:annotationRef/>
      </w:r>
      <w:r>
        <w:rPr>
          <w:lang w:val="es-CO"/>
        </w:rPr>
        <w:t>I think this could be aalways a limitation in watever experiment., but if we have tested that there are no differences of using alternating or constant temperatures… should we mention this as a limitation?</w:t>
      </w:r>
    </w:p>
  </w:comment>
  <w:comment w:id="284" w:author="Diana María Cruz Tejada" w:date="2024-02-08T21:32:00Z" w:initials="DC">
    <w:p w14:paraId="11018529" w14:textId="77777777" w:rsidR="0000029D" w:rsidRDefault="0000029D" w:rsidP="0000029D">
      <w:pPr>
        <w:pStyle w:val="Textocomentario"/>
      </w:pPr>
      <w:r>
        <w:rPr>
          <w:rStyle w:val="Refdecomentario"/>
        </w:rPr>
        <w:annotationRef/>
      </w:r>
      <w:r>
        <w:rPr>
          <w:lang w:val="es-CO"/>
        </w:rPr>
        <w:t>Saying like this seems that we did everything wrong!</w:t>
      </w:r>
    </w:p>
  </w:comment>
  <w:comment w:id="316" w:author="Diana María Cruz Tejada" w:date="2024-02-08T21:33:00Z" w:initials="DC">
    <w:p w14:paraId="11018BD6" w14:textId="77777777" w:rsidR="006E09BE" w:rsidRDefault="006E09BE" w:rsidP="006E09BE">
      <w:pPr>
        <w:pStyle w:val="Textocomentario"/>
      </w:pPr>
      <w:r>
        <w:rPr>
          <w:rStyle w:val="Refdecomentario"/>
        </w:rPr>
        <w:annotationRef/>
      </w:r>
      <w:r>
        <w:rPr>
          <w:lang w:val="es-CO"/>
        </w:rPr>
        <w:t>Haria esta tabla mas compacta 😉</w:t>
      </w:r>
    </w:p>
  </w:comment>
  <w:comment w:id="317" w:author="Diana María Cruz Tejada" w:date="2024-02-08T21:34:00Z" w:initials="DC">
    <w:p w14:paraId="481199EB" w14:textId="77777777" w:rsidR="006E09BE" w:rsidRDefault="006E09BE" w:rsidP="006E09BE">
      <w:pPr>
        <w:pStyle w:val="Textocomentario"/>
      </w:pPr>
      <w:r>
        <w:rPr>
          <w:rStyle w:val="Refdecomentario"/>
        </w:rPr>
        <w:annotationRef/>
      </w:r>
      <w:r>
        <w:rPr>
          <w:lang w:val="es-CO"/>
        </w:rPr>
        <w:t>Me encanta</w:t>
      </w:r>
    </w:p>
  </w:comment>
  <w:comment w:id="318" w:author="CLARA ESPINOSA DEL ALBA" w:date="2024-01-24T13:25:00Z" w:initials="CEDA">
    <w:p w14:paraId="77F8A496" w14:textId="0B978CA3" w:rsidR="00B16D72" w:rsidRDefault="00B16D72" w:rsidP="00B16D72">
      <w:pPr>
        <w:pStyle w:val="Textocomentario"/>
      </w:pPr>
      <w:r>
        <w:rPr>
          <w:rStyle w:val="Refdecomentario"/>
        </w:rPr>
        <w:annotationRef/>
      </w:r>
      <w:r>
        <w:t>Change image for electronic microscope</w:t>
      </w:r>
    </w:p>
  </w:comment>
  <w:comment w:id="319" w:author="Diana María Cruz Tejada" w:date="2024-02-08T21:35:00Z" w:initials="DC">
    <w:p w14:paraId="17C870BF" w14:textId="77777777" w:rsidR="006E09BE" w:rsidRDefault="006E09BE" w:rsidP="006E09BE">
      <w:pPr>
        <w:pStyle w:val="Textocomentario"/>
      </w:pPr>
      <w:r>
        <w:rPr>
          <w:rStyle w:val="Refdecomentario"/>
        </w:rPr>
        <w:annotationRef/>
      </w:r>
      <w:r>
        <w:rPr>
          <w:lang w:val="es-CO"/>
        </w:rPr>
        <w:t>Sigifica ponerle una escala a la foto de la semilla?</w:t>
      </w:r>
    </w:p>
  </w:comment>
  <w:comment w:id="321" w:author="Diana María Cruz Tejada" w:date="2024-02-08T21:37:00Z" w:initials="DC">
    <w:p w14:paraId="5283EAE7" w14:textId="77777777" w:rsidR="006E09BE" w:rsidRDefault="006E09BE" w:rsidP="006E09BE">
      <w:pPr>
        <w:pStyle w:val="Textocomentario"/>
      </w:pPr>
      <w:r>
        <w:rPr>
          <w:rStyle w:val="Refdecomentario"/>
        </w:rPr>
        <w:annotationRef/>
      </w:r>
      <w:r>
        <w:rPr>
          <w:lang w:val="es-CO"/>
        </w:rPr>
        <w:t>No se si sea innecesario, pero se le podria agregar la altura a cada uno de los puntos en la primera imagen?</w:t>
      </w:r>
    </w:p>
  </w:comment>
  <w:comment w:id="322" w:author="Diana María Cruz Tejada" w:date="2024-02-08T21:42:00Z" w:initials="DC">
    <w:p w14:paraId="2BBA2079" w14:textId="77777777" w:rsidR="006A4E20" w:rsidRDefault="006A4E20" w:rsidP="006A4E20">
      <w:pPr>
        <w:pStyle w:val="Textocomentario"/>
      </w:pPr>
      <w:r>
        <w:rPr>
          <w:rStyle w:val="Refdecomentario"/>
        </w:rPr>
        <w:annotationRef/>
      </w:r>
      <w:r>
        <w:rPr>
          <w:lang w:val="es-CO"/>
        </w:rPr>
        <w:t>Should we explain to what correspond each point?.. Es decir, son los summits pero son varios puntos de cada uno, no?</w:t>
      </w:r>
    </w:p>
  </w:comment>
  <w:comment w:id="323" w:author="Diana María Cruz Tejada" w:date="2024-02-08T21:45:00Z" w:initials="DC">
    <w:p w14:paraId="65E9641E" w14:textId="77777777" w:rsidR="006A4E20" w:rsidRDefault="006A4E20" w:rsidP="006A4E20">
      <w:pPr>
        <w:pStyle w:val="Textocomentario"/>
      </w:pPr>
      <w:r>
        <w:rPr>
          <w:rStyle w:val="Refdecomentario"/>
        </w:rPr>
        <w:annotationRef/>
      </w:r>
      <w:r>
        <w:rPr>
          <w:lang w:val="es-CO"/>
        </w:rPr>
        <w:t>I would use the same colors for fresh and afer-ripened seeds across the whole figures</w:t>
      </w:r>
    </w:p>
  </w:comment>
  <w:comment w:id="324" w:author="Diana María Cruz Tejada" w:date="2024-02-08T21:46:00Z" w:initials="DC">
    <w:p w14:paraId="42412B54" w14:textId="77777777" w:rsidR="006A4E20" w:rsidRDefault="006A4E20" w:rsidP="006A4E20">
      <w:pPr>
        <w:pStyle w:val="Textocomentario"/>
      </w:pPr>
      <w:r>
        <w:rPr>
          <w:rStyle w:val="Refdecomentario"/>
        </w:rPr>
        <w:annotationRef/>
      </w:r>
      <w:r>
        <w:rPr>
          <w:lang w:val="es-CO"/>
        </w:rPr>
        <w:t>Obviamente en caso de ser posible. Por ejemplo figure 4 and Figure 5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DEE9C0A" w15:done="0"/>
  <w15:commentEx w15:paraId="3B16459C" w15:done="0"/>
  <w15:commentEx w15:paraId="60F1BFF2" w15:done="0"/>
  <w15:commentEx w15:paraId="50FA139C" w15:done="0"/>
  <w15:commentEx w15:paraId="0E02E973" w15:done="0"/>
  <w15:commentEx w15:paraId="3536FA04" w15:done="0"/>
  <w15:commentEx w15:paraId="04DA3C8C" w15:done="0"/>
  <w15:commentEx w15:paraId="70D68704" w15:done="0"/>
  <w15:commentEx w15:paraId="7442B676" w15:done="0"/>
  <w15:commentEx w15:paraId="224939CC" w15:done="0"/>
  <w15:commentEx w15:paraId="58F7101F" w15:paraIdParent="224939CC" w15:done="0"/>
  <w15:commentEx w15:paraId="5B196E82" w15:done="0"/>
  <w15:commentEx w15:paraId="79B15BC5" w15:done="0"/>
  <w15:commentEx w15:paraId="36BCB7D0" w15:done="0"/>
  <w15:commentEx w15:paraId="62A3198B" w15:done="0"/>
  <w15:commentEx w15:paraId="0D3D93F0" w15:done="0"/>
  <w15:commentEx w15:paraId="32F47176" w15:done="0"/>
  <w15:commentEx w15:paraId="42954FBB" w15:done="0"/>
  <w15:commentEx w15:paraId="1AD7748F" w15:done="0"/>
  <w15:commentEx w15:paraId="3296D516" w15:done="0"/>
  <w15:commentEx w15:paraId="11018529" w15:done="0"/>
  <w15:commentEx w15:paraId="11018BD6" w15:done="0"/>
  <w15:commentEx w15:paraId="481199EB" w15:done="0"/>
  <w15:commentEx w15:paraId="77F8A496" w15:done="0"/>
  <w15:commentEx w15:paraId="17C870BF" w15:paraIdParent="77F8A496" w15:done="0"/>
  <w15:commentEx w15:paraId="5283EAE7" w15:done="0"/>
  <w15:commentEx w15:paraId="2BBA2079" w15:done="0"/>
  <w15:commentEx w15:paraId="65E9641E" w15:done="0"/>
  <w15:commentEx w15:paraId="42412B54" w15:paraIdParent="65E9641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A7495AA" w16cex:dateUtc="2024-01-18T14:54:00Z"/>
  <w16cex:commentExtensible w16cex:durableId="556FD527" w16cex:dateUtc="2024-02-01T14:42:00Z"/>
  <w16cex:commentExtensible w16cex:durableId="7C6563C2" w16cex:dateUtc="2024-02-01T14:48:00Z"/>
  <w16cex:commentExtensible w16cex:durableId="027C4ECD" w16cex:dateUtc="2024-02-01T15:55:00Z"/>
  <w16cex:commentExtensible w16cex:durableId="607AD32F" w16cex:dateUtc="2024-01-22T15:44:00Z"/>
  <w16cex:commentExtensible w16cex:durableId="0E727253" w16cex:dateUtc="2024-02-08T19:31:00Z"/>
  <w16cex:commentExtensible w16cex:durableId="7DAC4C48" w16cex:dateUtc="2024-01-24T12:45:00Z"/>
  <w16cex:commentExtensible w16cex:durableId="49F01BE7" w16cex:dateUtc="2024-02-01T16:06:00Z"/>
  <w16cex:commentExtensible w16cex:durableId="7867A8E4" w16cex:dateUtc="2024-01-24T11:36:00Z"/>
  <w16cex:commentExtensible w16cex:durableId="28C7518C" w16cex:dateUtc="2024-01-22T15:53:00Z"/>
  <w16cex:commentExtensible w16cex:durableId="74A0E62D" w16cex:dateUtc="2024-02-08T21:02:00Z"/>
  <w16cex:commentExtensible w16cex:durableId="56DE53C1" w16cex:dateUtc="2023-10-05T14:47:00Z"/>
  <w16cex:commentExtensible w16cex:durableId="6C26E2FE" w16cex:dateUtc="2023-10-05T14:48:00Z"/>
  <w16cex:commentExtensible w16cex:durableId="2602BD43" w16cex:dateUtc="2024-01-17T11:42:00Z"/>
  <w16cex:commentExtensible w16cex:durableId="373BE7D5" w16cex:dateUtc="2024-02-08T21:16:00Z"/>
  <w16cex:commentExtensible w16cex:durableId="335E5E41" w16cex:dateUtc="2024-02-08T21:18:00Z"/>
  <w16cex:commentExtensible w16cex:durableId="670806D2" w16cex:dateUtc="2023-12-19T11:39:00Z"/>
  <w16cex:commentExtensible w16cex:durableId="55AE258F" w16cex:dateUtc="2023-12-19T11:45:00Z"/>
  <w16cex:commentExtensible w16cex:durableId="4EA42C71" w16cex:dateUtc="2024-02-08T21:25:00Z"/>
  <w16cex:commentExtensible w16cex:durableId="62A5E404" w16cex:dateUtc="2024-02-08T21:31:00Z"/>
  <w16cex:commentExtensible w16cex:durableId="1A849F5B" w16cex:dateUtc="2024-02-08T21:32:00Z"/>
  <w16cex:commentExtensible w16cex:durableId="51058BD3" w16cex:dateUtc="2024-02-08T21:33:00Z"/>
  <w16cex:commentExtensible w16cex:durableId="7694B354" w16cex:dateUtc="2024-02-08T21:34:00Z"/>
  <w16cex:commentExtensible w16cex:durableId="6C727C4A" w16cex:dateUtc="2024-01-24T12:25:00Z"/>
  <w16cex:commentExtensible w16cex:durableId="508AABEC" w16cex:dateUtc="2024-02-08T21:35:00Z"/>
  <w16cex:commentExtensible w16cex:durableId="7310E2C0" w16cex:dateUtc="2024-02-08T21:37:00Z"/>
  <w16cex:commentExtensible w16cex:durableId="0120914D" w16cex:dateUtc="2024-02-08T21:42:00Z"/>
  <w16cex:commentExtensible w16cex:durableId="48D65D36" w16cex:dateUtc="2024-02-08T21:45:00Z"/>
  <w16cex:commentExtensible w16cex:durableId="218441C4" w16cex:dateUtc="2024-02-08T21: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DEE9C0A" w16cid:durableId="1A7495AA"/>
  <w16cid:commentId w16cid:paraId="3B16459C" w16cid:durableId="556FD527"/>
  <w16cid:commentId w16cid:paraId="60F1BFF2" w16cid:durableId="7C6563C2"/>
  <w16cid:commentId w16cid:paraId="50FA139C" w16cid:durableId="027C4ECD"/>
  <w16cid:commentId w16cid:paraId="0E02E973" w16cid:durableId="607AD32F"/>
  <w16cid:commentId w16cid:paraId="3536FA04" w16cid:durableId="0E727253"/>
  <w16cid:commentId w16cid:paraId="04DA3C8C" w16cid:durableId="7DAC4C48"/>
  <w16cid:commentId w16cid:paraId="70D68704" w16cid:durableId="49F01BE7"/>
  <w16cid:commentId w16cid:paraId="7442B676" w16cid:durableId="7867A8E4"/>
  <w16cid:commentId w16cid:paraId="224939CC" w16cid:durableId="28C7518C"/>
  <w16cid:commentId w16cid:paraId="58F7101F" w16cid:durableId="74A0E62D"/>
  <w16cid:commentId w16cid:paraId="5B196E82" w16cid:durableId="56DE53C1"/>
  <w16cid:commentId w16cid:paraId="79B15BC5" w16cid:durableId="6C26E2FE"/>
  <w16cid:commentId w16cid:paraId="36BCB7D0" w16cid:durableId="2602BD43"/>
  <w16cid:commentId w16cid:paraId="62A3198B" w16cid:durableId="373BE7D5"/>
  <w16cid:commentId w16cid:paraId="0D3D93F0" w16cid:durableId="335E5E41"/>
  <w16cid:commentId w16cid:paraId="32F47176" w16cid:durableId="670806D2"/>
  <w16cid:commentId w16cid:paraId="42954FBB" w16cid:durableId="55AE258F"/>
  <w16cid:commentId w16cid:paraId="1AD7748F" w16cid:durableId="4EA42C71"/>
  <w16cid:commentId w16cid:paraId="3296D516" w16cid:durableId="62A5E404"/>
  <w16cid:commentId w16cid:paraId="11018529" w16cid:durableId="1A849F5B"/>
  <w16cid:commentId w16cid:paraId="11018BD6" w16cid:durableId="51058BD3"/>
  <w16cid:commentId w16cid:paraId="481199EB" w16cid:durableId="7694B354"/>
  <w16cid:commentId w16cid:paraId="77F8A496" w16cid:durableId="6C727C4A"/>
  <w16cid:commentId w16cid:paraId="17C870BF" w16cid:durableId="508AABEC"/>
  <w16cid:commentId w16cid:paraId="5283EAE7" w16cid:durableId="7310E2C0"/>
  <w16cid:commentId w16cid:paraId="2BBA2079" w16cid:durableId="0120914D"/>
  <w16cid:commentId w16cid:paraId="65E9641E" w16cid:durableId="48D65D36"/>
  <w16cid:commentId w16cid:paraId="42412B54" w16cid:durableId="218441C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618D1B" w14:textId="77777777" w:rsidR="00E41545" w:rsidRDefault="00E41545" w:rsidP="00F436FD">
      <w:pPr>
        <w:spacing w:after="0" w:line="240" w:lineRule="auto"/>
      </w:pPr>
      <w:r>
        <w:separator/>
      </w:r>
    </w:p>
  </w:endnote>
  <w:endnote w:type="continuationSeparator" w:id="0">
    <w:p w14:paraId="68398991" w14:textId="77777777" w:rsidR="00E41545" w:rsidRDefault="00E41545" w:rsidP="00F436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60106316"/>
      <w:docPartObj>
        <w:docPartGallery w:val="Page Numbers (Bottom of Page)"/>
        <w:docPartUnique/>
      </w:docPartObj>
    </w:sdtPr>
    <w:sdtContent>
      <w:p w14:paraId="3C63E713" w14:textId="7C3E04C8" w:rsidR="00F436FD" w:rsidRDefault="00F436FD">
        <w:pPr>
          <w:pStyle w:val="Piedepgina"/>
          <w:jc w:val="center"/>
        </w:pPr>
        <w:r>
          <w:fldChar w:fldCharType="begin"/>
        </w:r>
        <w:r>
          <w:instrText>PAGE   \* MERGEFORMAT</w:instrText>
        </w:r>
        <w:r>
          <w:fldChar w:fldCharType="separate"/>
        </w:r>
        <w:r>
          <w:rPr>
            <w:lang w:val="es-ES"/>
          </w:rPr>
          <w:t>2</w:t>
        </w:r>
        <w:r>
          <w:fldChar w:fldCharType="end"/>
        </w:r>
      </w:p>
    </w:sdtContent>
  </w:sdt>
  <w:p w14:paraId="7C2E278F" w14:textId="77777777" w:rsidR="00F436FD" w:rsidRDefault="00F436FD">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954330" w14:textId="77777777" w:rsidR="00E41545" w:rsidRDefault="00E41545" w:rsidP="00F436FD">
      <w:pPr>
        <w:spacing w:after="0" w:line="240" w:lineRule="auto"/>
      </w:pPr>
      <w:r>
        <w:separator/>
      </w:r>
    </w:p>
  </w:footnote>
  <w:footnote w:type="continuationSeparator" w:id="0">
    <w:p w14:paraId="2AE6EF48" w14:textId="77777777" w:rsidR="00E41545" w:rsidRDefault="00E41545" w:rsidP="00F436F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593D46"/>
    <w:multiLevelType w:val="hybridMultilevel"/>
    <w:tmpl w:val="3ABEEA7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155632EC"/>
    <w:multiLevelType w:val="hybridMultilevel"/>
    <w:tmpl w:val="809A0626"/>
    <w:lvl w:ilvl="0" w:tplc="33D82D66">
      <w:start w:val="1"/>
      <w:numFmt w:val="bullet"/>
      <w:lvlText w:val=""/>
      <w:lvlJc w:val="left"/>
      <w:pPr>
        <w:ind w:left="1100" w:hanging="360"/>
      </w:pPr>
      <w:rPr>
        <w:rFonts w:ascii="Symbol" w:hAnsi="Symbol"/>
      </w:rPr>
    </w:lvl>
    <w:lvl w:ilvl="1" w:tplc="0DAE4788">
      <w:start w:val="1"/>
      <w:numFmt w:val="bullet"/>
      <w:lvlText w:val=""/>
      <w:lvlJc w:val="left"/>
      <w:pPr>
        <w:ind w:left="1100" w:hanging="360"/>
      </w:pPr>
      <w:rPr>
        <w:rFonts w:ascii="Symbol" w:hAnsi="Symbol"/>
      </w:rPr>
    </w:lvl>
    <w:lvl w:ilvl="2" w:tplc="B9B61774">
      <w:start w:val="1"/>
      <w:numFmt w:val="bullet"/>
      <w:lvlText w:val=""/>
      <w:lvlJc w:val="left"/>
      <w:pPr>
        <w:ind w:left="1100" w:hanging="360"/>
      </w:pPr>
      <w:rPr>
        <w:rFonts w:ascii="Symbol" w:hAnsi="Symbol"/>
      </w:rPr>
    </w:lvl>
    <w:lvl w:ilvl="3" w:tplc="10445086">
      <w:start w:val="1"/>
      <w:numFmt w:val="bullet"/>
      <w:lvlText w:val=""/>
      <w:lvlJc w:val="left"/>
      <w:pPr>
        <w:ind w:left="1100" w:hanging="360"/>
      </w:pPr>
      <w:rPr>
        <w:rFonts w:ascii="Symbol" w:hAnsi="Symbol"/>
      </w:rPr>
    </w:lvl>
    <w:lvl w:ilvl="4" w:tplc="749CE55C">
      <w:start w:val="1"/>
      <w:numFmt w:val="bullet"/>
      <w:lvlText w:val=""/>
      <w:lvlJc w:val="left"/>
      <w:pPr>
        <w:ind w:left="1100" w:hanging="360"/>
      </w:pPr>
      <w:rPr>
        <w:rFonts w:ascii="Symbol" w:hAnsi="Symbol"/>
      </w:rPr>
    </w:lvl>
    <w:lvl w:ilvl="5" w:tplc="AE4666D8">
      <w:start w:val="1"/>
      <w:numFmt w:val="bullet"/>
      <w:lvlText w:val=""/>
      <w:lvlJc w:val="left"/>
      <w:pPr>
        <w:ind w:left="1100" w:hanging="360"/>
      </w:pPr>
      <w:rPr>
        <w:rFonts w:ascii="Symbol" w:hAnsi="Symbol"/>
      </w:rPr>
    </w:lvl>
    <w:lvl w:ilvl="6" w:tplc="F2FA2402">
      <w:start w:val="1"/>
      <w:numFmt w:val="bullet"/>
      <w:lvlText w:val=""/>
      <w:lvlJc w:val="left"/>
      <w:pPr>
        <w:ind w:left="1100" w:hanging="360"/>
      </w:pPr>
      <w:rPr>
        <w:rFonts w:ascii="Symbol" w:hAnsi="Symbol"/>
      </w:rPr>
    </w:lvl>
    <w:lvl w:ilvl="7" w:tplc="ECC28582">
      <w:start w:val="1"/>
      <w:numFmt w:val="bullet"/>
      <w:lvlText w:val=""/>
      <w:lvlJc w:val="left"/>
      <w:pPr>
        <w:ind w:left="1100" w:hanging="360"/>
      </w:pPr>
      <w:rPr>
        <w:rFonts w:ascii="Symbol" w:hAnsi="Symbol"/>
      </w:rPr>
    </w:lvl>
    <w:lvl w:ilvl="8" w:tplc="3B1892FC">
      <w:start w:val="1"/>
      <w:numFmt w:val="bullet"/>
      <w:lvlText w:val=""/>
      <w:lvlJc w:val="left"/>
      <w:pPr>
        <w:ind w:left="1100" w:hanging="360"/>
      </w:pPr>
      <w:rPr>
        <w:rFonts w:ascii="Symbol" w:hAnsi="Symbol"/>
      </w:rPr>
    </w:lvl>
  </w:abstractNum>
  <w:abstractNum w:abstractNumId="2" w15:restartNumberingAfterBreak="0">
    <w:nsid w:val="25090432"/>
    <w:multiLevelType w:val="hybridMultilevel"/>
    <w:tmpl w:val="541C415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2C9C0D3B"/>
    <w:multiLevelType w:val="hybridMultilevel"/>
    <w:tmpl w:val="1CA2BC10"/>
    <w:lvl w:ilvl="0" w:tplc="227EB50C">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34462CE5"/>
    <w:multiLevelType w:val="hybridMultilevel"/>
    <w:tmpl w:val="3ABEEA7A"/>
    <w:lvl w:ilvl="0" w:tplc="49C0D2A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4D2E315B"/>
    <w:multiLevelType w:val="hybridMultilevel"/>
    <w:tmpl w:val="8ED298F6"/>
    <w:lvl w:ilvl="0" w:tplc="86AE397A">
      <w:numFmt w:val="bullet"/>
      <w:lvlText w:val="-"/>
      <w:lvlJc w:val="left"/>
      <w:pPr>
        <w:ind w:left="720" w:hanging="360"/>
      </w:pPr>
      <w:rPr>
        <w:rFonts w:ascii="Segoe UI" w:eastAsia="Calibri" w:hAnsi="Segoe UI" w:cs="Segoe UI"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6" w15:restartNumberingAfterBreak="0">
    <w:nsid w:val="522467EB"/>
    <w:multiLevelType w:val="hybridMultilevel"/>
    <w:tmpl w:val="6936DAFE"/>
    <w:lvl w:ilvl="0" w:tplc="4D88C920">
      <w:start w:val="4"/>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6C64757E"/>
    <w:multiLevelType w:val="hybridMultilevel"/>
    <w:tmpl w:val="9F52891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16cid:durableId="665982013">
    <w:abstractNumId w:val="3"/>
  </w:num>
  <w:num w:numId="2" w16cid:durableId="661279337">
    <w:abstractNumId w:val="4"/>
  </w:num>
  <w:num w:numId="3" w16cid:durableId="523790046">
    <w:abstractNumId w:val="2"/>
  </w:num>
  <w:num w:numId="4" w16cid:durableId="1039667416">
    <w:abstractNumId w:val="7"/>
  </w:num>
  <w:num w:numId="5" w16cid:durableId="341511716">
    <w:abstractNumId w:val="0"/>
  </w:num>
  <w:num w:numId="6" w16cid:durableId="131948726">
    <w:abstractNumId w:val="6"/>
  </w:num>
  <w:num w:numId="7" w16cid:durableId="293561610">
    <w:abstractNumId w:val="5"/>
  </w:num>
  <w:num w:numId="8" w16cid:durableId="42639278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iana María Cruz Tejada">
    <w15:presenceInfo w15:providerId="AD" w15:userId="S::d.cruztejada@studenti.unipi.it::7a15a3d9-7b1a-4b2b-8ac2-1976ed3902c1"/>
  </w15:person>
  <w15:person w15:author="CLARA ESPINOSA DEL ALBA">
    <w15:presenceInfo w15:providerId="AD" w15:userId="S::espinosaclara@uniovi.es::56b0cbcd-66e9-4a2a-97b1-2aadcbcf6318"/>
  </w15:person>
  <w15:person w15:author="EDUARDO FERNANDEZ PASCUAL">
    <w15:presenceInfo w15:providerId="AD" w15:userId="S::fernandezpeduardo@uniovi.es::0e8328ed-56ff-4d0a-9c6e-ed6996099a1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bA0MDQyNjE3MDewMDNV0lEKTi0uzszPAykwrAUATqjdBywAAAA="/>
  </w:docVars>
  <w:rsids>
    <w:rsidRoot w:val="003807AB"/>
    <w:rsid w:val="0000029D"/>
    <w:rsid w:val="00001119"/>
    <w:rsid w:val="00002A8C"/>
    <w:rsid w:val="00002F49"/>
    <w:rsid w:val="0000337F"/>
    <w:rsid w:val="00003EB4"/>
    <w:rsid w:val="0000430E"/>
    <w:rsid w:val="000053C6"/>
    <w:rsid w:val="00005913"/>
    <w:rsid w:val="0000629B"/>
    <w:rsid w:val="00006EB2"/>
    <w:rsid w:val="000073A9"/>
    <w:rsid w:val="00007527"/>
    <w:rsid w:val="00007F66"/>
    <w:rsid w:val="00010E7B"/>
    <w:rsid w:val="00011460"/>
    <w:rsid w:val="00011DEF"/>
    <w:rsid w:val="00012ECC"/>
    <w:rsid w:val="000132FB"/>
    <w:rsid w:val="00014E1D"/>
    <w:rsid w:val="000178E0"/>
    <w:rsid w:val="00021590"/>
    <w:rsid w:val="00022206"/>
    <w:rsid w:val="00022585"/>
    <w:rsid w:val="00022A25"/>
    <w:rsid w:val="00023A98"/>
    <w:rsid w:val="00023C42"/>
    <w:rsid w:val="00024CAA"/>
    <w:rsid w:val="00026AC9"/>
    <w:rsid w:val="00026B5A"/>
    <w:rsid w:val="00026FD4"/>
    <w:rsid w:val="0002701B"/>
    <w:rsid w:val="00027948"/>
    <w:rsid w:val="0003127E"/>
    <w:rsid w:val="00031A1A"/>
    <w:rsid w:val="0003269E"/>
    <w:rsid w:val="00033FB8"/>
    <w:rsid w:val="00034BC9"/>
    <w:rsid w:val="00034C26"/>
    <w:rsid w:val="00035C55"/>
    <w:rsid w:val="00037777"/>
    <w:rsid w:val="00037D72"/>
    <w:rsid w:val="00042E0F"/>
    <w:rsid w:val="00045824"/>
    <w:rsid w:val="00046632"/>
    <w:rsid w:val="00046B3B"/>
    <w:rsid w:val="0004769D"/>
    <w:rsid w:val="0004787B"/>
    <w:rsid w:val="00047993"/>
    <w:rsid w:val="0005063B"/>
    <w:rsid w:val="000506EA"/>
    <w:rsid w:val="0005082C"/>
    <w:rsid w:val="000514E6"/>
    <w:rsid w:val="00051E6C"/>
    <w:rsid w:val="00054313"/>
    <w:rsid w:val="00054E4D"/>
    <w:rsid w:val="00056064"/>
    <w:rsid w:val="000569F8"/>
    <w:rsid w:val="000648C1"/>
    <w:rsid w:val="00064DA0"/>
    <w:rsid w:val="00064ED2"/>
    <w:rsid w:val="000657F8"/>
    <w:rsid w:val="00066207"/>
    <w:rsid w:val="00066DF7"/>
    <w:rsid w:val="00070AF5"/>
    <w:rsid w:val="00072CFD"/>
    <w:rsid w:val="000735CF"/>
    <w:rsid w:val="00073FEE"/>
    <w:rsid w:val="00074158"/>
    <w:rsid w:val="000742C5"/>
    <w:rsid w:val="0007532F"/>
    <w:rsid w:val="00076700"/>
    <w:rsid w:val="00077DAB"/>
    <w:rsid w:val="00077F53"/>
    <w:rsid w:val="000807A1"/>
    <w:rsid w:val="000811EF"/>
    <w:rsid w:val="00082D4C"/>
    <w:rsid w:val="0008557E"/>
    <w:rsid w:val="00085721"/>
    <w:rsid w:val="00086133"/>
    <w:rsid w:val="00086A08"/>
    <w:rsid w:val="00086BDC"/>
    <w:rsid w:val="00093189"/>
    <w:rsid w:val="00094E89"/>
    <w:rsid w:val="00095CCB"/>
    <w:rsid w:val="00096970"/>
    <w:rsid w:val="00096BF4"/>
    <w:rsid w:val="00097802"/>
    <w:rsid w:val="00097C04"/>
    <w:rsid w:val="000A0222"/>
    <w:rsid w:val="000A15DB"/>
    <w:rsid w:val="000A3A4B"/>
    <w:rsid w:val="000A3CB1"/>
    <w:rsid w:val="000A5090"/>
    <w:rsid w:val="000A51FB"/>
    <w:rsid w:val="000A5F58"/>
    <w:rsid w:val="000A7F37"/>
    <w:rsid w:val="000B054E"/>
    <w:rsid w:val="000B0612"/>
    <w:rsid w:val="000B07BA"/>
    <w:rsid w:val="000B0932"/>
    <w:rsid w:val="000B130D"/>
    <w:rsid w:val="000B15C0"/>
    <w:rsid w:val="000B1A2A"/>
    <w:rsid w:val="000B247E"/>
    <w:rsid w:val="000B3B1D"/>
    <w:rsid w:val="000B658C"/>
    <w:rsid w:val="000B7325"/>
    <w:rsid w:val="000C00D0"/>
    <w:rsid w:val="000C1D5E"/>
    <w:rsid w:val="000C23A4"/>
    <w:rsid w:val="000C3D3B"/>
    <w:rsid w:val="000C3EAB"/>
    <w:rsid w:val="000C427A"/>
    <w:rsid w:val="000C47F0"/>
    <w:rsid w:val="000C773F"/>
    <w:rsid w:val="000D09E5"/>
    <w:rsid w:val="000D11F6"/>
    <w:rsid w:val="000D1B7A"/>
    <w:rsid w:val="000D1FED"/>
    <w:rsid w:val="000D2460"/>
    <w:rsid w:val="000D34CE"/>
    <w:rsid w:val="000D61DA"/>
    <w:rsid w:val="000D64BE"/>
    <w:rsid w:val="000D6C01"/>
    <w:rsid w:val="000E05C6"/>
    <w:rsid w:val="000E0FDD"/>
    <w:rsid w:val="000E111C"/>
    <w:rsid w:val="000E14FB"/>
    <w:rsid w:val="000E2295"/>
    <w:rsid w:val="000E48E7"/>
    <w:rsid w:val="000E74C9"/>
    <w:rsid w:val="000E7DEA"/>
    <w:rsid w:val="000F097F"/>
    <w:rsid w:val="000F11C4"/>
    <w:rsid w:val="000F121D"/>
    <w:rsid w:val="000F2A06"/>
    <w:rsid w:val="000F2C9D"/>
    <w:rsid w:val="000F3EDC"/>
    <w:rsid w:val="000F4568"/>
    <w:rsid w:val="000F506B"/>
    <w:rsid w:val="000F5A47"/>
    <w:rsid w:val="000F5C4B"/>
    <w:rsid w:val="000F5E9F"/>
    <w:rsid w:val="000F6852"/>
    <w:rsid w:val="000F771B"/>
    <w:rsid w:val="00100ECB"/>
    <w:rsid w:val="00102943"/>
    <w:rsid w:val="00103488"/>
    <w:rsid w:val="00103812"/>
    <w:rsid w:val="001038A8"/>
    <w:rsid w:val="001040FE"/>
    <w:rsid w:val="00105464"/>
    <w:rsid w:val="001055AD"/>
    <w:rsid w:val="001060FE"/>
    <w:rsid w:val="00110061"/>
    <w:rsid w:val="00111458"/>
    <w:rsid w:val="001119CE"/>
    <w:rsid w:val="00111A1C"/>
    <w:rsid w:val="00111AD5"/>
    <w:rsid w:val="0011274E"/>
    <w:rsid w:val="001129AB"/>
    <w:rsid w:val="00113279"/>
    <w:rsid w:val="00113F6B"/>
    <w:rsid w:val="00114352"/>
    <w:rsid w:val="00114B8D"/>
    <w:rsid w:val="00115627"/>
    <w:rsid w:val="001157C6"/>
    <w:rsid w:val="00115B30"/>
    <w:rsid w:val="00115FDD"/>
    <w:rsid w:val="00116C9A"/>
    <w:rsid w:val="00117B97"/>
    <w:rsid w:val="00120EA5"/>
    <w:rsid w:val="00125567"/>
    <w:rsid w:val="00125EEA"/>
    <w:rsid w:val="00125F10"/>
    <w:rsid w:val="00126118"/>
    <w:rsid w:val="001262AD"/>
    <w:rsid w:val="001265D3"/>
    <w:rsid w:val="00131116"/>
    <w:rsid w:val="001346D3"/>
    <w:rsid w:val="001348FB"/>
    <w:rsid w:val="0013517A"/>
    <w:rsid w:val="00135BCD"/>
    <w:rsid w:val="00136BD2"/>
    <w:rsid w:val="00136DFB"/>
    <w:rsid w:val="00137268"/>
    <w:rsid w:val="001374DE"/>
    <w:rsid w:val="00141C21"/>
    <w:rsid w:val="00141FD4"/>
    <w:rsid w:val="00143028"/>
    <w:rsid w:val="00143588"/>
    <w:rsid w:val="00144D30"/>
    <w:rsid w:val="001455BE"/>
    <w:rsid w:val="001462E2"/>
    <w:rsid w:val="0014677D"/>
    <w:rsid w:val="00146981"/>
    <w:rsid w:val="00146A68"/>
    <w:rsid w:val="00146E21"/>
    <w:rsid w:val="00150C42"/>
    <w:rsid w:val="0015139B"/>
    <w:rsid w:val="00151A1C"/>
    <w:rsid w:val="00151CC3"/>
    <w:rsid w:val="0015216C"/>
    <w:rsid w:val="00153879"/>
    <w:rsid w:val="00156250"/>
    <w:rsid w:val="001568DF"/>
    <w:rsid w:val="0016001C"/>
    <w:rsid w:val="00162A03"/>
    <w:rsid w:val="001631D3"/>
    <w:rsid w:val="001637A8"/>
    <w:rsid w:val="00163CB0"/>
    <w:rsid w:val="00164682"/>
    <w:rsid w:val="00165571"/>
    <w:rsid w:val="00165DDA"/>
    <w:rsid w:val="001662B9"/>
    <w:rsid w:val="001671B7"/>
    <w:rsid w:val="0017049C"/>
    <w:rsid w:val="001704A4"/>
    <w:rsid w:val="001708BE"/>
    <w:rsid w:val="00171103"/>
    <w:rsid w:val="00171170"/>
    <w:rsid w:val="00172296"/>
    <w:rsid w:val="001730AA"/>
    <w:rsid w:val="00173645"/>
    <w:rsid w:val="00173B96"/>
    <w:rsid w:val="00173EF7"/>
    <w:rsid w:val="0017435F"/>
    <w:rsid w:val="00174922"/>
    <w:rsid w:val="001754C6"/>
    <w:rsid w:val="00177BE9"/>
    <w:rsid w:val="00180B64"/>
    <w:rsid w:val="00182942"/>
    <w:rsid w:val="001829AF"/>
    <w:rsid w:val="00182B26"/>
    <w:rsid w:val="0018357E"/>
    <w:rsid w:val="00183B60"/>
    <w:rsid w:val="00184562"/>
    <w:rsid w:val="001848E8"/>
    <w:rsid w:val="001849CA"/>
    <w:rsid w:val="00185B4B"/>
    <w:rsid w:val="00185D99"/>
    <w:rsid w:val="00186451"/>
    <w:rsid w:val="00186A01"/>
    <w:rsid w:val="00186BC0"/>
    <w:rsid w:val="00187601"/>
    <w:rsid w:val="00187F5E"/>
    <w:rsid w:val="001906D4"/>
    <w:rsid w:val="00191A40"/>
    <w:rsid w:val="00191F73"/>
    <w:rsid w:val="001925E0"/>
    <w:rsid w:val="001933D9"/>
    <w:rsid w:val="00195E6E"/>
    <w:rsid w:val="00195E8C"/>
    <w:rsid w:val="00196AC6"/>
    <w:rsid w:val="00196B22"/>
    <w:rsid w:val="00196BB5"/>
    <w:rsid w:val="00197142"/>
    <w:rsid w:val="0019742D"/>
    <w:rsid w:val="00197697"/>
    <w:rsid w:val="00197905"/>
    <w:rsid w:val="001A1DA8"/>
    <w:rsid w:val="001A3F11"/>
    <w:rsid w:val="001A43E9"/>
    <w:rsid w:val="001A46BC"/>
    <w:rsid w:val="001A559B"/>
    <w:rsid w:val="001A6DBC"/>
    <w:rsid w:val="001A7075"/>
    <w:rsid w:val="001A76C4"/>
    <w:rsid w:val="001A7A61"/>
    <w:rsid w:val="001A7C0D"/>
    <w:rsid w:val="001B06AC"/>
    <w:rsid w:val="001B0819"/>
    <w:rsid w:val="001B11D3"/>
    <w:rsid w:val="001B1336"/>
    <w:rsid w:val="001B432A"/>
    <w:rsid w:val="001B4E9F"/>
    <w:rsid w:val="001B59CD"/>
    <w:rsid w:val="001B7434"/>
    <w:rsid w:val="001B7C33"/>
    <w:rsid w:val="001C0D1E"/>
    <w:rsid w:val="001C1BB4"/>
    <w:rsid w:val="001C1DE0"/>
    <w:rsid w:val="001C2D6F"/>
    <w:rsid w:val="001C2F58"/>
    <w:rsid w:val="001C3341"/>
    <w:rsid w:val="001C407B"/>
    <w:rsid w:val="001C4587"/>
    <w:rsid w:val="001C561F"/>
    <w:rsid w:val="001C619C"/>
    <w:rsid w:val="001C65BF"/>
    <w:rsid w:val="001D1743"/>
    <w:rsid w:val="001D2FA0"/>
    <w:rsid w:val="001D4E18"/>
    <w:rsid w:val="001D579C"/>
    <w:rsid w:val="001D73D3"/>
    <w:rsid w:val="001D76B4"/>
    <w:rsid w:val="001E23D9"/>
    <w:rsid w:val="001E4B50"/>
    <w:rsid w:val="001E5050"/>
    <w:rsid w:val="001E50C5"/>
    <w:rsid w:val="001E60FB"/>
    <w:rsid w:val="001E6A2B"/>
    <w:rsid w:val="001E6AED"/>
    <w:rsid w:val="001E6EC9"/>
    <w:rsid w:val="001F0789"/>
    <w:rsid w:val="001F17C1"/>
    <w:rsid w:val="001F1AE2"/>
    <w:rsid w:val="001F2FAE"/>
    <w:rsid w:val="001F3C61"/>
    <w:rsid w:val="001F419F"/>
    <w:rsid w:val="001F4329"/>
    <w:rsid w:val="001F5AE8"/>
    <w:rsid w:val="001F65DF"/>
    <w:rsid w:val="001F6815"/>
    <w:rsid w:val="001F72C4"/>
    <w:rsid w:val="001F7B7F"/>
    <w:rsid w:val="0020204D"/>
    <w:rsid w:val="00202A4C"/>
    <w:rsid w:val="0020308A"/>
    <w:rsid w:val="002046F8"/>
    <w:rsid w:val="002068BC"/>
    <w:rsid w:val="0021025F"/>
    <w:rsid w:val="0021242C"/>
    <w:rsid w:val="00212658"/>
    <w:rsid w:val="00213823"/>
    <w:rsid w:val="002143B7"/>
    <w:rsid w:val="00215C28"/>
    <w:rsid w:val="00216D67"/>
    <w:rsid w:val="00220DBA"/>
    <w:rsid w:val="00221957"/>
    <w:rsid w:val="00221CB1"/>
    <w:rsid w:val="00223348"/>
    <w:rsid w:val="00223436"/>
    <w:rsid w:val="00223746"/>
    <w:rsid w:val="0022389F"/>
    <w:rsid w:val="002243BF"/>
    <w:rsid w:val="00224DA3"/>
    <w:rsid w:val="00226B7F"/>
    <w:rsid w:val="00230FAE"/>
    <w:rsid w:val="002342E8"/>
    <w:rsid w:val="00234825"/>
    <w:rsid w:val="00235147"/>
    <w:rsid w:val="00236298"/>
    <w:rsid w:val="00237E9D"/>
    <w:rsid w:val="00237EE6"/>
    <w:rsid w:val="002413DE"/>
    <w:rsid w:val="00241824"/>
    <w:rsid w:val="00243540"/>
    <w:rsid w:val="0024451B"/>
    <w:rsid w:val="0024527D"/>
    <w:rsid w:val="00247BF4"/>
    <w:rsid w:val="00254429"/>
    <w:rsid w:val="00255CB6"/>
    <w:rsid w:val="00257513"/>
    <w:rsid w:val="00260CAF"/>
    <w:rsid w:val="00264BB4"/>
    <w:rsid w:val="00265928"/>
    <w:rsid w:val="00267E59"/>
    <w:rsid w:val="00270DE4"/>
    <w:rsid w:val="0027123A"/>
    <w:rsid w:val="00272597"/>
    <w:rsid w:val="00273F18"/>
    <w:rsid w:val="00274916"/>
    <w:rsid w:val="00274A17"/>
    <w:rsid w:val="00274EB9"/>
    <w:rsid w:val="002759A9"/>
    <w:rsid w:val="00277DD5"/>
    <w:rsid w:val="00280993"/>
    <w:rsid w:val="00280A6F"/>
    <w:rsid w:val="00280FCB"/>
    <w:rsid w:val="00281375"/>
    <w:rsid w:val="00281B95"/>
    <w:rsid w:val="002821EB"/>
    <w:rsid w:val="00282C5E"/>
    <w:rsid w:val="00283EC1"/>
    <w:rsid w:val="00283FDE"/>
    <w:rsid w:val="00284374"/>
    <w:rsid w:val="00284FDC"/>
    <w:rsid w:val="00285198"/>
    <w:rsid w:val="00285248"/>
    <w:rsid w:val="002861E0"/>
    <w:rsid w:val="002874A2"/>
    <w:rsid w:val="00287621"/>
    <w:rsid w:val="00290862"/>
    <w:rsid w:val="00291508"/>
    <w:rsid w:val="00291B06"/>
    <w:rsid w:val="0029341A"/>
    <w:rsid w:val="00294832"/>
    <w:rsid w:val="00294834"/>
    <w:rsid w:val="002951D2"/>
    <w:rsid w:val="002953D4"/>
    <w:rsid w:val="00295FA2"/>
    <w:rsid w:val="00297632"/>
    <w:rsid w:val="00297CF9"/>
    <w:rsid w:val="002A03A8"/>
    <w:rsid w:val="002A1A53"/>
    <w:rsid w:val="002A2D2A"/>
    <w:rsid w:val="002A4326"/>
    <w:rsid w:val="002A4F56"/>
    <w:rsid w:val="002A527B"/>
    <w:rsid w:val="002A6A8A"/>
    <w:rsid w:val="002A6B36"/>
    <w:rsid w:val="002A7637"/>
    <w:rsid w:val="002A7EB4"/>
    <w:rsid w:val="002B1957"/>
    <w:rsid w:val="002B213D"/>
    <w:rsid w:val="002B2A44"/>
    <w:rsid w:val="002B2A84"/>
    <w:rsid w:val="002B3382"/>
    <w:rsid w:val="002B403F"/>
    <w:rsid w:val="002B4C53"/>
    <w:rsid w:val="002B4D4F"/>
    <w:rsid w:val="002B51AF"/>
    <w:rsid w:val="002B5387"/>
    <w:rsid w:val="002B5425"/>
    <w:rsid w:val="002B599C"/>
    <w:rsid w:val="002B59A0"/>
    <w:rsid w:val="002B66E5"/>
    <w:rsid w:val="002C17D3"/>
    <w:rsid w:val="002C1AD4"/>
    <w:rsid w:val="002C2D0F"/>
    <w:rsid w:val="002C39E4"/>
    <w:rsid w:val="002C4019"/>
    <w:rsid w:val="002C5196"/>
    <w:rsid w:val="002C52AC"/>
    <w:rsid w:val="002C57BD"/>
    <w:rsid w:val="002C7DAB"/>
    <w:rsid w:val="002D07AE"/>
    <w:rsid w:val="002D1DC6"/>
    <w:rsid w:val="002D25CF"/>
    <w:rsid w:val="002D2B32"/>
    <w:rsid w:val="002D418A"/>
    <w:rsid w:val="002D423C"/>
    <w:rsid w:val="002D727C"/>
    <w:rsid w:val="002E0924"/>
    <w:rsid w:val="002E2119"/>
    <w:rsid w:val="002E2536"/>
    <w:rsid w:val="002E2E4A"/>
    <w:rsid w:val="002E3082"/>
    <w:rsid w:val="002E4BB1"/>
    <w:rsid w:val="002E557B"/>
    <w:rsid w:val="002E576F"/>
    <w:rsid w:val="002E7139"/>
    <w:rsid w:val="002E777F"/>
    <w:rsid w:val="002E7BF9"/>
    <w:rsid w:val="002F1265"/>
    <w:rsid w:val="002F27BC"/>
    <w:rsid w:val="002F3EA7"/>
    <w:rsid w:val="002F3ECB"/>
    <w:rsid w:val="002F4B59"/>
    <w:rsid w:val="002F4D6D"/>
    <w:rsid w:val="002F6458"/>
    <w:rsid w:val="003000FD"/>
    <w:rsid w:val="00300329"/>
    <w:rsid w:val="00300DFE"/>
    <w:rsid w:val="00303EBB"/>
    <w:rsid w:val="003051ED"/>
    <w:rsid w:val="003054EE"/>
    <w:rsid w:val="00305FA7"/>
    <w:rsid w:val="00307F82"/>
    <w:rsid w:val="00310127"/>
    <w:rsid w:val="003110BE"/>
    <w:rsid w:val="0031128E"/>
    <w:rsid w:val="00311A0C"/>
    <w:rsid w:val="0031307F"/>
    <w:rsid w:val="003139B8"/>
    <w:rsid w:val="00314871"/>
    <w:rsid w:val="00316C21"/>
    <w:rsid w:val="003204A4"/>
    <w:rsid w:val="003204BD"/>
    <w:rsid w:val="00320CCA"/>
    <w:rsid w:val="0032135F"/>
    <w:rsid w:val="0032199D"/>
    <w:rsid w:val="003222CB"/>
    <w:rsid w:val="003224FB"/>
    <w:rsid w:val="00323B58"/>
    <w:rsid w:val="00324D6F"/>
    <w:rsid w:val="0032516F"/>
    <w:rsid w:val="003251DB"/>
    <w:rsid w:val="00325397"/>
    <w:rsid w:val="003256AE"/>
    <w:rsid w:val="003259D6"/>
    <w:rsid w:val="003269C0"/>
    <w:rsid w:val="00326D2D"/>
    <w:rsid w:val="00331449"/>
    <w:rsid w:val="0033151F"/>
    <w:rsid w:val="00331D5E"/>
    <w:rsid w:val="003321EA"/>
    <w:rsid w:val="00333633"/>
    <w:rsid w:val="00335A78"/>
    <w:rsid w:val="0033692E"/>
    <w:rsid w:val="00337C4C"/>
    <w:rsid w:val="003407A9"/>
    <w:rsid w:val="00340C50"/>
    <w:rsid w:val="00341078"/>
    <w:rsid w:val="00341252"/>
    <w:rsid w:val="00342420"/>
    <w:rsid w:val="00342986"/>
    <w:rsid w:val="00342CEF"/>
    <w:rsid w:val="0034399C"/>
    <w:rsid w:val="00343AE5"/>
    <w:rsid w:val="0034580C"/>
    <w:rsid w:val="003460A9"/>
    <w:rsid w:val="00346567"/>
    <w:rsid w:val="0034713E"/>
    <w:rsid w:val="003502A4"/>
    <w:rsid w:val="003517C2"/>
    <w:rsid w:val="00352538"/>
    <w:rsid w:val="003526B0"/>
    <w:rsid w:val="00353628"/>
    <w:rsid w:val="00353AD8"/>
    <w:rsid w:val="00356B00"/>
    <w:rsid w:val="00361028"/>
    <w:rsid w:val="003638F6"/>
    <w:rsid w:val="00363F85"/>
    <w:rsid w:val="00364F7A"/>
    <w:rsid w:val="003651D8"/>
    <w:rsid w:val="00365379"/>
    <w:rsid w:val="00365485"/>
    <w:rsid w:val="003661CF"/>
    <w:rsid w:val="00367582"/>
    <w:rsid w:val="00372A00"/>
    <w:rsid w:val="003750FE"/>
    <w:rsid w:val="003751F2"/>
    <w:rsid w:val="0037582F"/>
    <w:rsid w:val="00376DED"/>
    <w:rsid w:val="003774AC"/>
    <w:rsid w:val="0037763F"/>
    <w:rsid w:val="0037766A"/>
    <w:rsid w:val="003807AB"/>
    <w:rsid w:val="0038203D"/>
    <w:rsid w:val="0038254B"/>
    <w:rsid w:val="0038277F"/>
    <w:rsid w:val="00382DF7"/>
    <w:rsid w:val="003845EA"/>
    <w:rsid w:val="00384758"/>
    <w:rsid w:val="00385772"/>
    <w:rsid w:val="00385A25"/>
    <w:rsid w:val="00387ECF"/>
    <w:rsid w:val="0039051E"/>
    <w:rsid w:val="00390960"/>
    <w:rsid w:val="00390BF5"/>
    <w:rsid w:val="0039110E"/>
    <w:rsid w:val="003911E7"/>
    <w:rsid w:val="0039142E"/>
    <w:rsid w:val="00391579"/>
    <w:rsid w:val="00391CB7"/>
    <w:rsid w:val="0039348C"/>
    <w:rsid w:val="00393DE7"/>
    <w:rsid w:val="00394A21"/>
    <w:rsid w:val="00395E4C"/>
    <w:rsid w:val="00395FB8"/>
    <w:rsid w:val="003961D7"/>
    <w:rsid w:val="00397C12"/>
    <w:rsid w:val="003A0BAC"/>
    <w:rsid w:val="003A298B"/>
    <w:rsid w:val="003A2EA1"/>
    <w:rsid w:val="003A2EE6"/>
    <w:rsid w:val="003A3B62"/>
    <w:rsid w:val="003A3E16"/>
    <w:rsid w:val="003A4997"/>
    <w:rsid w:val="003A738A"/>
    <w:rsid w:val="003B08F1"/>
    <w:rsid w:val="003B23A6"/>
    <w:rsid w:val="003B3572"/>
    <w:rsid w:val="003B3A5B"/>
    <w:rsid w:val="003B3F1F"/>
    <w:rsid w:val="003B4FF3"/>
    <w:rsid w:val="003B5386"/>
    <w:rsid w:val="003C157C"/>
    <w:rsid w:val="003C1DEA"/>
    <w:rsid w:val="003C2980"/>
    <w:rsid w:val="003C2CAC"/>
    <w:rsid w:val="003C4097"/>
    <w:rsid w:val="003C6959"/>
    <w:rsid w:val="003C78ED"/>
    <w:rsid w:val="003C7E9D"/>
    <w:rsid w:val="003D08FA"/>
    <w:rsid w:val="003D4F1E"/>
    <w:rsid w:val="003D54E6"/>
    <w:rsid w:val="003D5D8F"/>
    <w:rsid w:val="003D6C32"/>
    <w:rsid w:val="003D6F3E"/>
    <w:rsid w:val="003D7513"/>
    <w:rsid w:val="003D7638"/>
    <w:rsid w:val="003E0A95"/>
    <w:rsid w:val="003E12FD"/>
    <w:rsid w:val="003E2A64"/>
    <w:rsid w:val="003E538A"/>
    <w:rsid w:val="003E5AC1"/>
    <w:rsid w:val="003E5CB0"/>
    <w:rsid w:val="003E757C"/>
    <w:rsid w:val="003F065B"/>
    <w:rsid w:val="003F0903"/>
    <w:rsid w:val="003F0A40"/>
    <w:rsid w:val="003F2A29"/>
    <w:rsid w:val="003F311E"/>
    <w:rsid w:val="003F3467"/>
    <w:rsid w:val="003F41A0"/>
    <w:rsid w:val="003F4A10"/>
    <w:rsid w:val="003F4FCB"/>
    <w:rsid w:val="003F5023"/>
    <w:rsid w:val="003F6D0B"/>
    <w:rsid w:val="004011FF"/>
    <w:rsid w:val="00401551"/>
    <w:rsid w:val="00401DED"/>
    <w:rsid w:val="00401EB1"/>
    <w:rsid w:val="00407BDE"/>
    <w:rsid w:val="00407C07"/>
    <w:rsid w:val="00411431"/>
    <w:rsid w:val="00411B5D"/>
    <w:rsid w:val="0041227D"/>
    <w:rsid w:val="004124FA"/>
    <w:rsid w:val="0041266F"/>
    <w:rsid w:val="00412843"/>
    <w:rsid w:val="00412DDA"/>
    <w:rsid w:val="00412FA8"/>
    <w:rsid w:val="00414D0A"/>
    <w:rsid w:val="00415285"/>
    <w:rsid w:val="004154BA"/>
    <w:rsid w:val="0041612A"/>
    <w:rsid w:val="00416A70"/>
    <w:rsid w:val="00417006"/>
    <w:rsid w:val="00417D2E"/>
    <w:rsid w:val="00420144"/>
    <w:rsid w:val="00420520"/>
    <w:rsid w:val="00420DDE"/>
    <w:rsid w:val="004211BA"/>
    <w:rsid w:val="0042344C"/>
    <w:rsid w:val="00424230"/>
    <w:rsid w:val="0042434E"/>
    <w:rsid w:val="0042467D"/>
    <w:rsid w:val="00426DDC"/>
    <w:rsid w:val="0042715C"/>
    <w:rsid w:val="00430028"/>
    <w:rsid w:val="004325A8"/>
    <w:rsid w:val="004345B0"/>
    <w:rsid w:val="00434A4D"/>
    <w:rsid w:val="00435639"/>
    <w:rsid w:val="004404EB"/>
    <w:rsid w:val="004421A5"/>
    <w:rsid w:val="00442BF1"/>
    <w:rsid w:val="00442E56"/>
    <w:rsid w:val="004434FC"/>
    <w:rsid w:val="004435D3"/>
    <w:rsid w:val="00443768"/>
    <w:rsid w:val="00445E0A"/>
    <w:rsid w:val="00446E6B"/>
    <w:rsid w:val="00447157"/>
    <w:rsid w:val="00447FB4"/>
    <w:rsid w:val="004512FF"/>
    <w:rsid w:val="00452DE4"/>
    <w:rsid w:val="00453893"/>
    <w:rsid w:val="004539C9"/>
    <w:rsid w:val="00454362"/>
    <w:rsid w:val="0045446F"/>
    <w:rsid w:val="00455073"/>
    <w:rsid w:val="00455E8D"/>
    <w:rsid w:val="00456F25"/>
    <w:rsid w:val="00461519"/>
    <w:rsid w:val="00461EB4"/>
    <w:rsid w:val="0046301F"/>
    <w:rsid w:val="00464D56"/>
    <w:rsid w:val="0046523F"/>
    <w:rsid w:val="00465781"/>
    <w:rsid w:val="00465BEF"/>
    <w:rsid w:val="0046664F"/>
    <w:rsid w:val="00467DE0"/>
    <w:rsid w:val="00467E54"/>
    <w:rsid w:val="00470240"/>
    <w:rsid w:val="00470B65"/>
    <w:rsid w:val="00471177"/>
    <w:rsid w:val="00471D7F"/>
    <w:rsid w:val="00472632"/>
    <w:rsid w:val="004728FD"/>
    <w:rsid w:val="00472973"/>
    <w:rsid w:val="004752A6"/>
    <w:rsid w:val="00475789"/>
    <w:rsid w:val="00475A64"/>
    <w:rsid w:val="00475E03"/>
    <w:rsid w:val="00476EF1"/>
    <w:rsid w:val="00477249"/>
    <w:rsid w:val="004801BE"/>
    <w:rsid w:val="0048107D"/>
    <w:rsid w:val="0048161B"/>
    <w:rsid w:val="0048168F"/>
    <w:rsid w:val="00482DBD"/>
    <w:rsid w:val="00482DC9"/>
    <w:rsid w:val="00483B30"/>
    <w:rsid w:val="00483B49"/>
    <w:rsid w:val="00483CEA"/>
    <w:rsid w:val="00484418"/>
    <w:rsid w:val="004848D7"/>
    <w:rsid w:val="00485445"/>
    <w:rsid w:val="00485456"/>
    <w:rsid w:val="00487070"/>
    <w:rsid w:val="004876DF"/>
    <w:rsid w:val="00491DEB"/>
    <w:rsid w:val="00492F84"/>
    <w:rsid w:val="0049360F"/>
    <w:rsid w:val="00493BEC"/>
    <w:rsid w:val="004947F5"/>
    <w:rsid w:val="00495361"/>
    <w:rsid w:val="004963D5"/>
    <w:rsid w:val="00496E9C"/>
    <w:rsid w:val="004979B0"/>
    <w:rsid w:val="004A151A"/>
    <w:rsid w:val="004A27FC"/>
    <w:rsid w:val="004A34D9"/>
    <w:rsid w:val="004A3C9F"/>
    <w:rsid w:val="004A3EE9"/>
    <w:rsid w:val="004A5331"/>
    <w:rsid w:val="004A640D"/>
    <w:rsid w:val="004A6829"/>
    <w:rsid w:val="004A6AD1"/>
    <w:rsid w:val="004A7BC6"/>
    <w:rsid w:val="004B0087"/>
    <w:rsid w:val="004B4AAD"/>
    <w:rsid w:val="004B5AE3"/>
    <w:rsid w:val="004B6315"/>
    <w:rsid w:val="004B64E8"/>
    <w:rsid w:val="004B6B92"/>
    <w:rsid w:val="004B7A5E"/>
    <w:rsid w:val="004C20B9"/>
    <w:rsid w:val="004C441C"/>
    <w:rsid w:val="004C4467"/>
    <w:rsid w:val="004C5097"/>
    <w:rsid w:val="004C529E"/>
    <w:rsid w:val="004C631E"/>
    <w:rsid w:val="004D0CB8"/>
    <w:rsid w:val="004D1046"/>
    <w:rsid w:val="004D1066"/>
    <w:rsid w:val="004D208E"/>
    <w:rsid w:val="004D2ACE"/>
    <w:rsid w:val="004D33FB"/>
    <w:rsid w:val="004D4663"/>
    <w:rsid w:val="004D51E2"/>
    <w:rsid w:val="004D5882"/>
    <w:rsid w:val="004D6627"/>
    <w:rsid w:val="004E0359"/>
    <w:rsid w:val="004E053E"/>
    <w:rsid w:val="004E0A4F"/>
    <w:rsid w:val="004E1ECF"/>
    <w:rsid w:val="004E28FB"/>
    <w:rsid w:val="004E297A"/>
    <w:rsid w:val="004E333A"/>
    <w:rsid w:val="004E37BD"/>
    <w:rsid w:val="004E3914"/>
    <w:rsid w:val="004E3A52"/>
    <w:rsid w:val="004E423F"/>
    <w:rsid w:val="004E5A35"/>
    <w:rsid w:val="004E7A00"/>
    <w:rsid w:val="004F1435"/>
    <w:rsid w:val="004F2FA9"/>
    <w:rsid w:val="004F4E6F"/>
    <w:rsid w:val="004F514A"/>
    <w:rsid w:val="004F5565"/>
    <w:rsid w:val="004F5DFF"/>
    <w:rsid w:val="004F71B8"/>
    <w:rsid w:val="004F7FD2"/>
    <w:rsid w:val="00500127"/>
    <w:rsid w:val="00500D30"/>
    <w:rsid w:val="00500DC0"/>
    <w:rsid w:val="00500FD8"/>
    <w:rsid w:val="0050117E"/>
    <w:rsid w:val="005013D7"/>
    <w:rsid w:val="00502119"/>
    <w:rsid w:val="00502A37"/>
    <w:rsid w:val="005032C4"/>
    <w:rsid w:val="00503C7B"/>
    <w:rsid w:val="00504B3A"/>
    <w:rsid w:val="00505A49"/>
    <w:rsid w:val="00505BC6"/>
    <w:rsid w:val="005065D8"/>
    <w:rsid w:val="00506C3C"/>
    <w:rsid w:val="00506DBA"/>
    <w:rsid w:val="00507869"/>
    <w:rsid w:val="00507A46"/>
    <w:rsid w:val="005106A7"/>
    <w:rsid w:val="00511721"/>
    <w:rsid w:val="00512A9D"/>
    <w:rsid w:val="00512EB4"/>
    <w:rsid w:val="00514A33"/>
    <w:rsid w:val="005213B9"/>
    <w:rsid w:val="00522779"/>
    <w:rsid w:val="005242D9"/>
    <w:rsid w:val="00524E8A"/>
    <w:rsid w:val="00526365"/>
    <w:rsid w:val="00526D54"/>
    <w:rsid w:val="00526E75"/>
    <w:rsid w:val="00527C9C"/>
    <w:rsid w:val="00530105"/>
    <w:rsid w:val="00533CCB"/>
    <w:rsid w:val="00534FDC"/>
    <w:rsid w:val="00536B3A"/>
    <w:rsid w:val="00536C9D"/>
    <w:rsid w:val="0054059F"/>
    <w:rsid w:val="005409C6"/>
    <w:rsid w:val="00540DD3"/>
    <w:rsid w:val="00540F03"/>
    <w:rsid w:val="00541D9B"/>
    <w:rsid w:val="005433F2"/>
    <w:rsid w:val="00543647"/>
    <w:rsid w:val="00546281"/>
    <w:rsid w:val="005506AC"/>
    <w:rsid w:val="005509A6"/>
    <w:rsid w:val="00550F2A"/>
    <w:rsid w:val="00551550"/>
    <w:rsid w:val="00552472"/>
    <w:rsid w:val="00553545"/>
    <w:rsid w:val="00555D91"/>
    <w:rsid w:val="005561B8"/>
    <w:rsid w:val="0055693E"/>
    <w:rsid w:val="00557670"/>
    <w:rsid w:val="005607E6"/>
    <w:rsid w:val="0056295B"/>
    <w:rsid w:val="00563CF8"/>
    <w:rsid w:val="00563D7C"/>
    <w:rsid w:val="005644DA"/>
    <w:rsid w:val="00564F7D"/>
    <w:rsid w:val="00566AE6"/>
    <w:rsid w:val="005671EF"/>
    <w:rsid w:val="005674A6"/>
    <w:rsid w:val="0057023F"/>
    <w:rsid w:val="00570263"/>
    <w:rsid w:val="005709CA"/>
    <w:rsid w:val="00571492"/>
    <w:rsid w:val="005714E4"/>
    <w:rsid w:val="0057308D"/>
    <w:rsid w:val="0057396C"/>
    <w:rsid w:val="0057537C"/>
    <w:rsid w:val="005773D7"/>
    <w:rsid w:val="0057743F"/>
    <w:rsid w:val="005805F7"/>
    <w:rsid w:val="00582C98"/>
    <w:rsid w:val="00583376"/>
    <w:rsid w:val="00585363"/>
    <w:rsid w:val="00585AA8"/>
    <w:rsid w:val="00585B7F"/>
    <w:rsid w:val="00585C17"/>
    <w:rsid w:val="00587E63"/>
    <w:rsid w:val="00587E81"/>
    <w:rsid w:val="005907F1"/>
    <w:rsid w:val="00590DA9"/>
    <w:rsid w:val="00592987"/>
    <w:rsid w:val="00594B56"/>
    <w:rsid w:val="005954E3"/>
    <w:rsid w:val="00596577"/>
    <w:rsid w:val="00596825"/>
    <w:rsid w:val="005970FD"/>
    <w:rsid w:val="00597374"/>
    <w:rsid w:val="00597F14"/>
    <w:rsid w:val="005A076E"/>
    <w:rsid w:val="005A1026"/>
    <w:rsid w:val="005A1B26"/>
    <w:rsid w:val="005A3030"/>
    <w:rsid w:val="005A3C56"/>
    <w:rsid w:val="005A433A"/>
    <w:rsid w:val="005A4AAD"/>
    <w:rsid w:val="005A5C83"/>
    <w:rsid w:val="005A5E14"/>
    <w:rsid w:val="005A6399"/>
    <w:rsid w:val="005A7A51"/>
    <w:rsid w:val="005B195B"/>
    <w:rsid w:val="005B1EE2"/>
    <w:rsid w:val="005C200F"/>
    <w:rsid w:val="005C29D7"/>
    <w:rsid w:val="005C38EB"/>
    <w:rsid w:val="005C45FA"/>
    <w:rsid w:val="005C5CB6"/>
    <w:rsid w:val="005C6170"/>
    <w:rsid w:val="005C68C8"/>
    <w:rsid w:val="005C7D56"/>
    <w:rsid w:val="005D0785"/>
    <w:rsid w:val="005D20A6"/>
    <w:rsid w:val="005D380A"/>
    <w:rsid w:val="005D4588"/>
    <w:rsid w:val="005D73E9"/>
    <w:rsid w:val="005D7514"/>
    <w:rsid w:val="005D7982"/>
    <w:rsid w:val="005E07D4"/>
    <w:rsid w:val="005E0A1E"/>
    <w:rsid w:val="005E14BF"/>
    <w:rsid w:val="005E21BB"/>
    <w:rsid w:val="005E2483"/>
    <w:rsid w:val="005E2DD8"/>
    <w:rsid w:val="005E34F7"/>
    <w:rsid w:val="005E4594"/>
    <w:rsid w:val="005E5E35"/>
    <w:rsid w:val="005E61D4"/>
    <w:rsid w:val="005E6715"/>
    <w:rsid w:val="005E693A"/>
    <w:rsid w:val="005E7394"/>
    <w:rsid w:val="005E779D"/>
    <w:rsid w:val="005F118A"/>
    <w:rsid w:val="005F1E59"/>
    <w:rsid w:val="005F301C"/>
    <w:rsid w:val="005F3596"/>
    <w:rsid w:val="005F516D"/>
    <w:rsid w:val="005F5C10"/>
    <w:rsid w:val="005F751E"/>
    <w:rsid w:val="005F7540"/>
    <w:rsid w:val="005F79C0"/>
    <w:rsid w:val="005F7BAD"/>
    <w:rsid w:val="00601EFA"/>
    <w:rsid w:val="006027DF"/>
    <w:rsid w:val="00603051"/>
    <w:rsid w:val="00603D27"/>
    <w:rsid w:val="00604239"/>
    <w:rsid w:val="006068A2"/>
    <w:rsid w:val="006071AA"/>
    <w:rsid w:val="00610560"/>
    <w:rsid w:val="00611266"/>
    <w:rsid w:val="006135EF"/>
    <w:rsid w:val="00614C56"/>
    <w:rsid w:val="00615C59"/>
    <w:rsid w:val="00617F10"/>
    <w:rsid w:val="00621B2F"/>
    <w:rsid w:val="00621D64"/>
    <w:rsid w:val="00622957"/>
    <w:rsid w:val="00622F0C"/>
    <w:rsid w:val="006233BE"/>
    <w:rsid w:val="00623C11"/>
    <w:rsid w:val="006243DA"/>
    <w:rsid w:val="0062654F"/>
    <w:rsid w:val="006265D1"/>
    <w:rsid w:val="00626FBC"/>
    <w:rsid w:val="006276C1"/>
    <w:rsid w:val="006279C7"/>
    <w:rsid w:val="006302EB"/>
    <w:rsid w:val="006318EA"/>
    <w:rsid w:val="0063264B"/>
    <w:rsid w:val="00632B52"/>
    <w:rsid w:val="00632C04"/>
    <w:rsid w:val="00632F6C"/>
    <w:rsid w:val="00633FF5"/>
    <w:rsid w:val="00634302"/>
    <w:rsid w:val="0063541C"/>
    <w:rsid w:val="0063599F"/>
    <w:rsid w:val="006364B6"/>
    <w:rsid w:val="00636A4A"/>
    <w:rsid w:val="006374AB"/>
    <w:rsid w:val="0064096D"/>
    <w:rsid w:val="0064158B"/>
    <w:rsid w:val="006415CB"/>
    <w:rsid w:val="00643DCA"/>
    <w:rsid w:val="0064530B"/>
    <w:rsid w:val="00646941"/>
    <w:rsid w:val="00651508"/>
    <w:rsid w:val="00651D4D"/>
    <w:rsid w:val="00652F38"/>
    <w:rsid w:val="00653DB5"/>
    <w:rsid w:val="00654BAB"/>
    <w:rsid w:val="006561E2"/>
    <w:rsid w:val="0065695B"/>
    <w:rsid w:val="00660EFA"/>
    <w:rsid w:val="00661070"/>
    <w:rsid w:val="00661791"/>
    <w:rsid w:val="00661F23"/>
    <w:rsid w:val="00661FE2"/>
    <w:rsid w:val="00662737"/>
    <w:rsid w:val="00663006"/>
    <w:rsid w:val="0066381E"/>
    <w:rsid w:val="00663921"/>
    <w:rsid w:val="00663D81"/>
    <w:rsid w:val="006655FE"/>
    <w:rsid w:val="0066589A"/>
    <w:rsid w:val="00666045"/>
    <w:rsid w:val="00666412"/>
    <w:rsid w:val="0066698D"/>
    <w:rsid w:val="00671920"/>
    <w:rsid w:val="00672093"/>
    <w:rsid w:val="0067244B"/>
    <w:rsid w:val="006728B9"/>
    <w:rsid w:val="00673365"/>
    <w:rsid w:val="00673918"/>
    <w:rsid w:val="00675A18"/>
    <w:rsid w:val="0067621E"/>
    <w:rsid w:val="00677A92"/>
    <w:rsid w:val="00681263"/>
    <w:rsid w:val="00681877"/>
    <w:rsid w:val="006818E9"/>
    <w:rsid w:val="006818EF"/>
    <w:rsid w:val="00681A8C"/>
    <w:rsid w:val="00683900"/>
    <w:rsid w:val="006845B5"/>
    <w:rsid w:val="00684EE4"/>
    <w:rsid w:val="0068503C"/>
    <w:rsid w:val="0068546B"/>
    <w:rsid w:val="00685B37"/>
    <w:rsid w:val="00686976"/>
    <w:rsid w:val="00687F59"/>
    <w:rsid w:val="0069060F"/>
    <w:rsid w:val="00690746"/>
    <w:rsid w:val="006916E6"/>
    <w:rsid w:val="00691754"/>
    <w:rsid w:val="0069195C"/>
    <w:rsid w:val="00692BC8"/>
    <w:rsid w:val="00692CD6"/>
    <w:rsid w:val="006952FA"/>
    <w:rsid w:val="00695D94"/>
    <w:rsid w:val="006961D8"/>
    <w:rsid w:val="00697E63"/>
    <w:rsid w:val="006A01F4"/>
    <w:rsid w:val="006A1150"/>
    <w:rsid w:val="006A130F"/>
    <w:rsid w:val="006A1614"/>
    <w:rsid w:val="006A2270"/>
    <w:rsid w:val="006A3BFE"/>
    <w:rsid w:val="006A4E20"/>
    <w:rsid w:val="006A69DE"/>
    <w:rsid w:val="006B02CF"/>
    <w:rsid w:val="006B143D"/>
    <w:rsid w:val="006B185A"/>
    <w:rsid w:val="006B1B6C"/>
    <w:rsid w:val="006B2FEC"/>
    <w:rsid w:val="006B343F"/>
    <w:rsid w:val="006B4C06"/>
    <w:rsid w:val="006B52DA"/>
    <w:rsid w:val="006B7192"/>
    <w:rsid w:val="006C06E3"/>
    <w:rsid w:val="006C097C"/>
    <w:rsid w:val="006C32B9"/>
    <w:rsid w:val="006C3A11"/>
    <w:rsid w:val="006C420B"/>
    <w:rsid w:val="006C5255"/>
    <w:rsid w:val="006C6634"/>
    <w:rsid w:val="006C6774"/>
    <w:rsid w:val="006C6FD2"/>
    <w:rsid w:val="006C7502"/>
    <w:rsid w:val="006D03D4"/>
    <w:rsid w:val="006D0DD5"/>
    <w:rsid w:val="006D1ABD"/>
    <w:rsid w:val="006D1D20"/>
    <w:rsid w:val="006D1ECF"/>
    <w:rsid w:val="006D223E"/>
    <w:rsid w:val="006D2F9B"/>
    <w:rsid w:val="006D4872"/>
    <w:rsid w:val="006D4A62"/>
    <w:rsid w:val="006D592E"/>
    <w:rsid w:val="006D5C65"/>
    <w:rsid w:val="006D63F0"/>
    <w:rsid w:val="006D727F"/>
    <w:rsid w:val="006D7640"/>
    <w:rsid w:val="006D78C7"/>
    <w:rsid w:val="006D7E11"/>
    <w:rsid w:val="006E0646"/>
    <w:rsid w:val="006E09BE"/>
    <w:rsid w:val="006E0B1F"/>
    <w:rsid w:val="006E236B"/>
    <w:rsid w:val="006E27D6"/>
    <w:rsid w:val="006E291D"/>
    <w:rsid w:val="006E2DAC"/>
    <w:rsid w:val="006E2E1B"/>
    <w:rsid w:val="006E59F6"/>
    <w:rsid w:val="006E5F73"/>
    <w:rsid w:val="006E6137"/>
    <w:rsid w:val="006E69E2"/>
    <w:rsid w:val="006E70F8"/>
    <w:rsid w:val="006E7318"/>
    <w:rsid w:val="006F0010"/>
    <w:rsid w:val="006F10CA"/>
    <w:rsid w:val="006F1AD5"/>
    <w:rsid w:val="006F1D36"/>
    <w:rsid w:val="006F24AE"/>
    <w:rsid w:val="006F3051"/>
    <w:rsid w:val="006F446E"/>
    <w:rsid w:val="006F4C73"/>
    <w:rsid w:val="006F4FA0"/>
    <w:rsid w:val="006F5A83"/>
    <w:rsid w:val="006F63F3"/>
    <w:rsid w:val="006F6D0A"/>
    <w:rsid w:val="0070124F"/>
    <w:rsid w:val="0070264E"/>
    <w:rsid w:val="00702735"/>
    <w:rsid w:val="007027AC"/>
    <w:rsid w:val="007050DD"/>
    <w:rsid w:val="0070572A"/>
    <w:rsid w:val="007075CC"/>
    <w:rsid w:val="00707B65"/>
    <w:rsid w:val="007126BF"/>
    <w:rsid w:val="00716C3D"/>
    <w:rsid w:val="00716D42"/>
    <w:rsid w:val="00717B20"/>
    <w:rsid w:val="00720EE9"/>
    <w:rsid w:val="00721DBE"/>
    <w:rsid w:val="00722455"/>
    <w:rsid w:val="00722C70"/>
    <w:rsid w:val="00722EEC"/>
    <w:rsid w:val="0072455A"/>
    <w:rsid w:val="00724CB9"/>
    <w:rsid w:val="00726A2D"/>
    <w:rsid w:val="00727144"/>
    <w:rsid w:val="00727C95"/>
    <w:rsid w:val="00730140"/>
    <w:rsid w:val="00731F4F"/>
    <w:rsid w:val="007330B4"/>
    <w:rsid w:val="00733D0F"/>
    <w:rsid w:val="0073601B"/>
    <w:rsid w:val="0073638D"/>
    <w:rsid w:val="00736D1B"/>
    <w:rsid w:val="00737879"/>
    <w:rsid w:val="0074171A"/>
    <w:rsid w:val="00741988"/>
    <w:rsid w:val="00743009"/>
    <w:rsid w:val="00743772"/>
    <w:rsid w:val="007446DB"/>
    <w:rsid w:val="00745FF1"/>
    <w:rsid w:val="007509F8"/>
    <w:rsid w:val="00750DF0"/>
    <w:rsid w:val="00751939"/>
    <w:rsid w:val="007557D5"/>
    <w:rsid w:val="00756EA6"/>
    <w:rsid w:val="00760876"/>
    <w:rsid w:val="00761216"/>
    <w:rsid w:val="007614A7"/>
    <w:rsid w:val="007616D9"/>
    <w:rsid w:val="007617F2"/>
    <w:rsid w:val="0076267F"/>
    <w:rsid w:val="00762C13"/>
    <w:rsid w:val="00763479"/>
    <w:rsid w:val="00763E81"/>
    <w:rsid w:val="00765FFE"/>
    <w:rsid w:val="00766978"/>
    <w:rsid w:val="00771158"/>
    <w:rsid w:val="00772697"/>
    <w:rsid w:val="00773119"/>
    <w:rsid w:val="007746F8"/>
    <w:rsid w:val="00774AF2"/>
    <w:rsid w:val="00777DD1"/>
    <w:rsid w:val="00780523"/>
    <w:rsid w:val="00780B84"/>
    <w:rsid w:val="00782121"/>
    <w:rsid w:val="00782359"/>
    <w:rsid w:val="00782942"/>
    <w:rsid w:val="00784A6B"/>
    <w:rsid w:val="00786102"/>
    <w:rsid w:val="00786EB6"/>
    <w:rsid w:val="00787741"/>
    <w:rsid w:val="00787B94"/>
    <w:rsid w:val="00790D09"/>
    <w:rsid w:val="00790F2B"/>
    <w:rsid w:val="00791C07"/>
    <w:rsid w:val="00792E98"/>
    <w:rsid w:val="00793460"/>
    <w:rsid w:val="007934BC"/>
    <w:rsid w:val="0079421B"/>
    <w:rsid w:val="007953EF"/>
    <w:rsid w:val="00797B47"/>
    <w:rsid w:val="00797D42"/>
    <w:rsid w:val="00797DEF"/>
    <w:rsid w:val="007A0D7D"/>
    <w:rsid w:val="007A3D70"/>
    <w:rsid w:val="007A45A6"/>
    <w:rsid w:val="007A5222"/>
    <w:rsid w:val="007A5434"/>
    <w:rsid w:val="007A6975"/>
    <w:rsid w:val="007A7DFA"/>
    <w:rsid w:val="007B08EC"/>
    <w:rsid w:val="007B1808"/>
    <w:rsid w:val="007B19CE"/>
    <w:rsid w:val="007B25BD"/>
    <w:rsid w:val="007B3F61"/>
    <w:rsid w:val="007B5D3C"/>
    <w:rsid w:val="007C0F72"/>
    <w:rsid w:val="007C0F93"/>
    <w:rsid w:val="007C50FF"/>
    <w:rsid w:val="007C51A7"/>
    <w:rsid w:val="007C5E92"/>
    <w:rsid w:val="007C7770"/>
    <w:rsid w:val="007C7920"/>
    <w:rsid w:val="007C7AA5"/>
    <w:rsid w:val="007D02AC"/>
    <w:rsid w:val="007D08E1"/>
    <w:rsid w:val="007D1F61"/>
    <w:rsid w:val="007D259C"/>
    <w:rsid w:val="007D511D"/>
    <w:rsid w:val="007D5228"/>
    <w:rsid w:val="007D5AA6"/>
    <w:rsid w:val="007D6DB7"/>
    <w:rsid w:val="007E00B8"/>
    <w:rsid w:val="007E062A"/>
    <w:rsid w:val="007E08D2"/>
    <w:rsid w:val="007E17BB"/>
    <w:rsid w:val="007E1997"/>
    <w:rsid w:val="007E35DE"/>
    <w:rsid w:val="007E3991"/>
    <w:rsid w:val="007E3C72"/>
    <w:rsid w:val="007E486B"/>
    <w:rsid w:val="007E7249"/>
    <w:rsid w:val="007E7BBE"/>
    <w:rsid w:val="007F0446"/>
    <w:rsid w:val="007F1D14"/>
    <w:rsid w:val="007F2991"/>
    <w:rsid w:val="007F2A29"/>
    <w:rsid w:val="007F4C31"/>
    <w:rsid w:val="007F5272"/>
    <w:rsid w:val="007F7693"/>
    <w:rsid w:val="00800BB3"/>
    <w:rsid w:val="00801F2C"/>
    <w:rsid w:val="00803651"/>
    <w:rsid w:val="008039E6"/>
    <w:rsid w:val="00804E21"/>
    <w:rsid w:val="00805DEB"/>
    <w:rsid w:val="0080631C"/>
    <w:rsid w:val="00806CA6"/>
    <w:rsid w:val="00807ADB"/>
    <w:rsid w:val="008119A4"/>
    <w:rsid w:val="00812A5F"/>
    <w:rsid w:val="00813665"/>
    <w:rsid w:val="008136FC"/>
    <w:rsid w:val="0081459B"/>
    <w:rsid w:val="0081464A"/>
    <w:rsid w:val="008153E0"/>
    <w:rsid w:val="0081658B"/>
    <w:rsid w:val="00816DBE"/>
    <w:rsid w:val="00816F41"/>
    <w:rsid w:val="008171F0"/>
    <w:rsid w:val="00817ED3"/>
    <w:rsid w:val="00820154"/>
    <w:rsid w:val="0082047F"/>
    <w:rsid w:val="00823B75"/>
    <w:rsid w:val="00823C9E"/>
    <w:rsid w:val="008252EC"/>
    <w:rsid w:val="00825F66"/>
    <w:rsid w:val="0082657C"/>
    <w:rsid w:val="0082673E"/>
    <w:rsid w:val="0082715A"/>
    <w:rsid w:val="0083016C"/>
    <w:rsid w:val="00830767"/>
    <w:rsid w:val="008317B2"/>
    <w:rsid w:val="00833482"/>
    <w:rsid w:val="00833BF8"/>
    <w:rsid w:val="008341F9"/>
    <w:rsid w:val="00835613"/>
    <w:rsid w:val="00835869"/>
    <w:rsid w:val="00836594"/>
    <w:rsid w:val="008412E2"/>
    <w:rsid w:val="00841CFC"/>
    <w:rsid w:val="0084299C"/>
    <w:rsid w:val="00843195"/>
    <w:rsid w:val="00844421"/>
    <w:rsid w:val="00845034"/>
    <w:rsid w:val="00846BCD"/>
    <w:rsid w:val="00847A13"/>
    <w:rsid w:val="008518F7"/>
    <w:rsid w:val="00851EE8"/>
    <w:rsid w:val="00852D10"/>
    <w:rsid w:val="008538BD"/>
    <w:rsid w:val="00855671"/>
    <w:rsid w:val="00856CE6"/>
    <w:rsid w:val="00857D64"/>
    <w:rsid w:val="00862A27"/>
    <w:rsid w:val="00862CB7"/>
    <w:rsid w:val="00862FA3"/>
    <w:rsid w:val="00865454"/>
    <w:rsid w:val="0086574D"/>
    <w:rsid w:val="00866305"/>
    <w:rsid w:val="0086750D"/>
    <w:rsid w:val="00870DB2"/>
    <w:rsid w:val="0087102B"/>
    <w:rsid w:val="00871690"/>
    <w:rsid w:val="008752E7"/>
    <w:rsid w:val="00876E14"/>
    <w:rsid w:val="0088106A"/>
    <w:rsid w:val="00881D28"/>
    <w:rsid w:val="00882243"/>
    <w:rsid w:val="00882503"/>
    <w:rsid w:val="0088256E"/>
    <w:rsid w:val="008835AC"/>
    <w:rsid w:val="00883C1D"/>
    <w:rsid w:val="00884217"/>
    <w:rsid w:val="00884349"/>
    <w:rsid w:val="0088441F"/>
    <w:rsid w:val="00884F2C"/>
    <w:rsid w:val="0088539A"/>
    <w:rsid w:val="008871CC"/>
    <w:rsid w:val="00887968"/>
    <w:rsid w:val="00890B14"/>
    <w:rsid w:val="00892B4E"/>
    <w:rsid w:val="00892EB1"/>
    <w:rsid w:val="00893597"/>
    <w:rsid w:val="0089383B"/>
    <w:rsid w:val="0089473F"/>
    <w:rsid w:val="00896119"/>
    <w:rsid w:val="008967F6"/>
    <w:rsid w:val="008968CF"/>
    <w:rsid w:val="008A0176"/>
    <w:rsid w:val="008A03D8"/>
    <w:rsid w:val="008A1827"/>
    <w:rsid w:val="008A20D0"/>
    <w:rsid w:val="008A220F"/>
    <w:rsid w:val="008A28BC"/>
    <w:rsid w:val="008A2F95"/>
    <w:rsid w:val="008A3FF4"/>
    <w:rsid w:val="008A7AC3"/>
    <w:rsid w:val="008B161B"/>
    <w:rsid w:val="008B2BC9"/>
    <w:rsid w:val="008B2D7F"/>
    <w:rsid w:val="008B3D65"/>
    <w:rsid w:val="008B459E"/>
    <w:rsid w:val="008B55EB"/>
    <w:rsid w:val="008B6481"/>
    <w:rsid w:val="008B737F"/>
    <w:rsid w:val="008B7483"/>
    <w:rsid w:val="008C1106"/>
    <w:rsid w:val="008C2B99"/>
    <w:rsid w:val="008C2CF9"/>
    <w:rsid w:val="008C3C88"/>
    <w:rsid w:val="008C3FCF"/>
    <w:rsid w:val="008C4724"/>
    <w:rsid w:val="008C4ECD"/>
    <w:rsid w:val="008C5A85"/>
    <w:rsid w:val="008C5EAF"/>
    <w:rsid w:val="008C731B"/>
    <w:rsid w:val="008D271F"/>
    <w:rsid w:val="008D34A2"/>
    <w:rsid w:val="008D35C0"/>
    <w:rsid w:val="008D3EAE"/>
    <w:rsid w:val="008D3FCA"/>
    <w:rsid w:val="008D5471"/>
    <w:rsid w:val="008D5593"/>
    <w:rsid w:val="008D6A76"/>
    <w:rsid w:val="008D77E8"/>
    <w:rsid w:val="008E0C29"/>
    <w:rsid w:val="008E0CB6"/>
    <w:rsid w:val="008E1631"/>
    <w:rsid w:val="008E179A"/>
    <w:rsid w:val="008E1B8B"/>
    <w:rsid w:val="008E1ED3"/>
    <w:rsid w:val="008E2BB3"/>
    <w:rsid w:val="008E320C"/>
    <w:rsid w:val="008E3FE9"/>
    <w:rsid w:val="008E4BC4"/>
    <w:rsid w:val="008E4E96"/>
    <w:rsid w:val="008E5830"/>
    <w:rsid w:val="008E6816"/>
    <w:rsid w:val="008E69C5"/>
    <w:rsid w:val="008E7C8F"/>
    <w:rsid w:val="008E7DF3"/>
    <w:rsid w:val="008E7F82"/>
    <w:rsid w:val="008F1CC6"/>
    <w:rsid w:val="008F1D39"/>
    <w:rsid w:val="008F2370"/>
    <w:rsid w:val="008F2C22"/>
    <w:rsid w:val="008F36C5"/>
    <w:rsid w:val="008F479A"/>
    <w:rsid w:val="008F5605"/>
    <w:rsid w:val="008F6381"/>
    <w:rsid w:val="008F6695"/>
    <w:rsid w:val="00902022"/>
    <w:rsid w:val="009022F5"/>
    <w:rsid w:val="0090338D"/>
    <w:rsid w:val="00903433"/>
    <w:rsid w:val="009034F4"/>
    <w:rsid w:val="009035FD"/>
    <w:rsid w:val="00910164"/>
    <w:rsid w:val="00910C3F"/>
    <w:rsid w:val="00911220"/>
    <w:rsid w:val="0091230F"/>
    <w:rsid w:val="00913D25"/>
    <w:rsid w:val="0091428D"/>
    <w:rsid w:val="00914382"/>
    <w:rsid w:val="009147E0"/>
    <w:rsid w:val="0091497E"/>
    <w:rsid w:val="0091528D"/>
    <w:rsid w:val="009156DA"/>
    <w:rsid w:val="00916DBA"/>
    <w:rsid w:val="00920355"/>
    <w:rsid w:val="00920595"/>
    <w:rsid w:val="00921067"/>
    <w:rsid w:val="0092121A"/>
    <w:rsid w:val="00921C76"/>
    <w:rsid w:val="009221FF"/>
    <w:rsid w:val="00922FD6"/>
    <w:rsid w:val="0092494D"/>
    <w:rsid w:val="00930B60"/>
    <w:rsid w:val="00930CCF"/>
    <w:rsid w:val="00932868"/>
    <w:rsid w:val="0093575D"/>
    <w:rsid w:val="00936948"/>
    <w:rsid w:val="009374DB"/>
    <w:rsid w:val="0093767A"/>
    <w:rsid w:val="009407A0"/>
    <w:rsid w:val="00940CAA"/>
    <w:rsid w:val="009419E8"/>
    <w:rsid w:val="00943A5A"/>
    <w:rsid w:val="009443CD"/>
    <w:rsid w:val="00944C3B"/>
    <w:rsid w:val="0094530E"/>
    <w:rsid w:val="00945D8A"/>
    <w:rsid w:val="00950E42"/>
    <w:rsid w:val="0095140F"/>
    <w:rsid w:val="00951E3A"/>
    <w:rsid w:val="00952B57"/>
    <w:rsid w:val="00954E4C"/>
    <w:rsid w:val="009561F7"/>
    <w:rsid w:val="00956530"/>
    <w:rsid w:val="00957539"/>
    <w:rsid w:val="00957822"/>
    <w:rsid w:val="0095788C"/>
    <w:rsid w:val="00957AC6"/>
    <w:rsid w:val="00960FF6"/>
    <w:rsid w:val="0096131D"/>
    <w:rsid w:val="00961461"/>
    <w:rsid w:val="00963272"/>
    <w:rsid w:val="009651B7"/>
    <w:rsid w:val="00965923"/>
    <w:rsid w:val="00965AA2"/>
    <w:rsid w:val="00966F8C"/>
    <w:rsid w:val="0096757A"/>
    <w:rsid w:val="00967D52"/>
    <w:rsid w:val="0097164D"/>
    <w:rsid w:val="00971AFC"/>
    <w:rsid w:val="009722C2"/>
    <w:rsid w:val="00972EF6"/>
    <w:rsid w:val="00973D9B"/>
    <w:rsid w:val="0097414F"/>
    <w:rsid w:val="0098001B"/>
    <w:rsid w:val="0098069C"/>
    <w:rsid w:val="009809E6"/>
    <w:rsid w:val="0098123D"/>
    <w:rsid w:val="00982FF4"/>
    <w:rsid w:val="00984518"/>
    <w:rsid w:val="0098493E"/>
    <w:rsid w:val="00984D09"/>
    <w:rsid w:val="00985262"/>
    <w:rsid w:val="0098558E"/>
    <w:rsid w:val="0098581D"/>
    <w:rsid w:val="0098651D"/>
    <w:rsid w:val="00987BCF"/>
    <w:rsid w:val="0099019B"/>
    <w:rsid w:val="00990DE9"/>
    <w:rsid w:val="009915AF"/>
    <w:rsid w:val="00993764"/>
    <w:rsid w:val="0099385C"/>
    <w:rsid w:val="00993CC8"/>
    <w:rsid w:val="0099413D"/>
    <w:rsid w:val="00994559"/>
    <w:rsid w:val="00995260"/>
    <w:rsid w:val="009955A3"/>
    <w:rsid w:val="00996081"/>
    <w:rsid w:val="009968B7"/>
    <w:rsid w:val="00997479"/>
    <w:rsid w:val="009979AB"/>
    <w:rsid w:val="00997FB9"/>
    <w:rsid w:val="009A0102"/>
    <w:rsid w:val="009A0115"/>
    <w:rsid w:val="009A04DC"/>
    <w:rsid w:val="009A0B8C"/>
    <w:rsid w:val="009A10BC"/>
    <w:rsid w:val="009A16A1"/>
    <w:rsid w:val="009A1DF7"/>
    <w:rsid w:val="009A4338"/>
    <w:rsid w:val="009A65AA"/>
    <w:rsid w:val="009A6E4A"/>
    <w:rsid w:val="009B1090"/>
    <w:rsid w:val="009B14F2"/>
    <w:rsid w:val="009B168B"/>
    <w:rsid w:val="009B1B12"/>
    <w:rsid w:val="009B34D5"/>
    <w:rsid w:val="009B399F"/>
    <w:rsid w:val="009B3A1B"/>
    <w:rsid w:val="009B3DC5"/>
    <w:rsid w:val="009B5118"/>
    <w:rsid w:val="009B647A"/>
    <w:rsid w:val="009B6D67"/>
    <w:rsid w:val="009C088F"/>
    <w:rsid w:val="009C0BA3"/>
    <w:rsid w:val="009C26E6"/>
    <w:rsid w:val="009C3913"/>
    <w:rsid w:val="009C3927"/>
    <w:rsid w:val="009D0B6A"/>
    <w:rsid w:val="009D0D73"/>
    <w:rsid w:val="009D2480"/>
    <w:rsid w:val="009D2490"/>
    <w:rsid w:val="009D24C6"/>
    <w:rsid w:val="009D3D96"/>
    <w:rsid w:val="009D3E45"/>
    <w:rsid w:val="009D5B99"/>
    <w:rsid w:val="009D667F"/>
    <w:rsid w:val="009D69F2"/>
    <w:rsid w:val="009D6BCE"/>
    <w:rsid w:val="009D6BEF"/>
    <w:rsid w:val="009E0037"/>
    <w:rsid w:val="009E1DE1"/>
    <w:rsid w:val="009E28D2"/>
    <w:rsid w:val="009E6FD9"/>
    <w:rsid w:val="009F0D96"/>
    <w:rsid w:val="009F2271"/>
    <w:rsid w:val="009F2379"/>
    <w:rsid w:val="009F36FC"/>
    <w:rsid w:val="009F41ED"/>
    <w:rsid w:val="009F448B"/>
    <w:rsid w:val="009F4E52"/>
    <w:rsid w:val="009F5201"/>
    <w:rsid w:val="009F5561"/>
    <w:rsid w:val="009F5875"/>
    <w:rsid w:val="009F62B4"/>
    <w:rsid w:val="009F62E4"/>
    <w:rsid w:val="00A0048C"/>
    <w:rsid w:val="00A00EEC"/>
    <w:rsid w:val="00A026B7"/>
    <w:rsid w:val="00A032B7"/>
    <w:rsid w:val="00A03351"/>
    <w:rsid w:val="00A03390"/>
    <w:rsid w:val="00A041C3"/>
    <w:rsid w:val="00A0765E"/>
    <w:rsid w:val="00A07ABE"/>
    <w:rsid w:val="00A10BBC"/>
    <w:rsid w:val="00A10E3D"/>
    <w:rsid w:val="00A10E7A"/>
    <w:rsid w:val="00A11407"/>
    <w:rsid w:val="00A11D71"/>
    <w:rsid w:val="00A11DAA"/>
    <w:rsid w:val="00A13525"/>
    <w:rsid w:val="00A13963"/>
    <w:rsid w:val="00A1471D"/>
    <w:rsid w:val="00A15422"/>
    <w:rsid w:val="00A1562D"/>
    <w:rsid w:val="00A15D39"/>
    <w:rsid w:val="00A169FD"/>
    <w:rsid w:val="00A16A86"/>
    <w:rsid w:val="00A173B6"/>
    <w:rsid w:val="00A17B52"/>
    <w:rsid w:val="00A17F4D"/>
    <w:rsid w:val="00A202DC"/>
    <w:rsid w:val="00A21528"/>
    <w:rsid w:val="00A229F2"/>
    <w:rsid w:val="00A2380D"/>
    <w:rsid w:val="00A244A6"/>
    <w:rsid w:val="00A24584"/>
    <w:rsid w:val="00A25A6B"/>
    <w:rsid w:val="00A260B7"/>
    <w:rsid w:val="00A27181"/>
    <w:rsid w:val="00A27CD5"/>
    <w:rsid w:val="00A27FD6"/>
    <w:rsid w:val="00A3062A"/>
    <w:rsid w:val="00A308AA"/>
    <w:rsid w:val="00A31D0B"/>
    <w:rsid w:val="00A31D4A"/>
    <w:rsid w:val="00A32648"/>
    <w:rsid w:val="00A32D47"/>
    <w:rsid w:val="00A3468E"/>
    <w:rsid w:val="00A3686C"/>
    <w:rsid w:val="00A36A1C"/>
    <w:rsid w:val="00A36C09"/>
    <w:rsid w:val="00A36FB3"/>
    <w:rsid w:val="00A3715D"/>
    <w:rsid w:val="00A377AE"/>
    <w:rsid w:val="00A40CB8"/>
    <w:rsid w:val="00A4127A"/>
    <w:rsid w:val="00A41343"/>
    <w:rsid w:val="00A433B0"/>
    <w:rsid w:val="00A4356F"/>
    <w:rsid w:val="00A4472C"/>
    <w:rsid w:val="00A44BFB"/>
    <w:rsid w:val="00A44E49"/>
    <w:rsid w:val="00A4517E"/>
    <w:rsid w:val="00A454AA"/>
    <w:rsid w:val="00A456C6"/>
    <w:rsid w:val="00A46BF8"/>
    <w:rsid w:val="00A46EF0"/>
    <w:rsid w:val="00A47581"/>
    <w:rsid w:val="00A50022"/>
    <w:rsid w:val="00A508EC"/>
    <w:rsid w:val="00A50A5C"/>
    <w:rsid w:val="00A5205A"/>
    <w:rsid w:val="00A52C43"/>
    <w:rsid w:val="00A534E3"/>
    <w:rsid w:val="00A55696"/>
    <w:rsid w:val="00A556AE"/>
    <w:rsid w:val="00A556DD"/>
    <w:rsid w:val="00A559B2"/>
    <w:rsid w:val="00A572D0"/>
    <w:rsid w:val="00A57C36"/>
    <w:rsid w:val="00A60A9A"/>
    <w:rsid w:val="00A620E2"/>
    <w:rsid w:val="00A62FB6"/>
    <w:rsid w:val="00A637E4"/>
    <w:rsid w:val="00A64254"/>
    <w:rsid w:val="00A649DA"/>
    <w:rsid w:val="00A64A7D"/>
    <w:rsid w:val="00A6520A"/>
    <w:rsid w:val="00A6530E"/>
    <w:rsid w:val="00A668CC"/>
    <w:rsid w:val="00A66D8B"/>
    <w:rsid w:val="00A66DB1"/>
    <w:rsid w:val="00A67F84"/>
    <w:rsid w:val="00A71490"/>
    <w:rsid w:val="00A71C6F"/>
    <w:rsid w:val="00A72143"/>
    <w:rsid w:val="00A7377D"/>
    <w:rsid w:val="00A73D0C"/>
    <w:rsid w:val="00A744DA"/>
    <w:rsid w:val="00A74AFC"/>
    <w:rsid w:val="00A750B6"/>
    <w:rsid w:val="00A77F71"/>
    <w:rsid w:val="00A80841"/>
    <w:rsid w:val="00A8148C"/>
    <w:rsid w:val="00A817C7"/>
    <w:rsid w:val="00A81C91"/>
    <w:rsid w:val="00A81FBD"/>
    <w:rsid w:val="00A82AD2"/>
    <w:rsid w:val="00A82F8F"/>
    <w:rsid w:val="00A84E30"/>
    <w:rsid w:val="00A86252"/>
    <w:rsid w:val="00A86C02"/>
    <w:rsid w:val="00A86C98"/>
    <w:rsid w:val="00A8767B"/>
    <w:rsid w:val="00A910B9"/>
    <w:rsid w:val="00A96537"/>
    <w:rsid w:val="00A96D35"/>
    <w:rsid w:val="00A97611"/>
    <w:rsid w:val="00AA05D0"/>
    <w:rsid w:val="00AA225A"/>
    <w:rsid w:val="00AA2AA5"/>
    <w:rsid w:val="00AA351A"/>
    <w:rsid w:val="00AA47BB"/>
    <w:rsid w:val="00AA6291"/>
    <w:rsid w:val="00AA6E1E"/>
    <w:rsid w:val="00AA7580"/>
    <w:rsid w:val="00AB1E98"/>
    <w:rsid w:val="00AB1F38"/>
    <w:rsid w:val="00AB3581"/>
    <w:rsid w:val="00AB444A"/>
    <w:rsid w:val="00AC1477"/>
    <w:rsid w:val="00AC17DE"/>
    <w:rsid w:val="00AC1FEB"/>
    <w:rsid w:val="00AC23E6"/>
    <w:rsid w:val="00AC281D"/>
    <w:rsid w:val="00AC29B6"/>
    <w:rsid w:val="00AC2A1E"/>
    <w:rsid w:val="00AC360B"/>
    <w:rsid w:val="00AC3708"/>
    <w:rsid w:val="00AC4EC8"/>
    <w:rsid w:val="00AC501A"/>
    <w:rsid w:val="00AC62CD"/>
    <w:rsid w:val="00AC69E7"/>
    <w:rsid w:val="00AC7532"/>
    <w:rsid w:val="00AC7EC6"/>
    <w:rsid w:val="00AD0087"/>
    <w:rsid w:val="00AD26E2"/>
    <w:rsid w:val="00AD270C"/>
    <w:rsid w:val="00AD320D"/>
    <w:rsid w:val="00AD461A"/>
    <w:rsid w:val="00AD5980"/>
    <w:rsid w:val="00AD5FE4"/>
    <w:rsid w:val="00AD66FE"/>
    <w:rsid w:val="00AD70BD"/>
    <w:rsid w:val="00AD7CEA"/>
    <w:rsid w:val="00AD7D49"/>
    <w:rsid w:val="00AE006D"/>
    <w:rsid w:val="00AE0332"/>
    <w:rsid w:val="00AE1060"/>
    <w:rsid w:val="00AE1351"/>
    <w:rsid w:val="00AE1B59"/>
    <w:rsid w:val="00AE1C7F"/>
    <w:rsid w:val="00AE20DE"/>
    <w:rsid w:val="00AE25C9"/>
    <w:rsid w:val="00AE27A4"/>
    <w:rsid w:val="00AE2CA0"/>
    <w:rsid w:val="00AE33B8"/>
    <w:rsid w:val="00AE3792"/>
    <w:rsid w:val="00AE4763"/>
    <w:rsid w:val="00AE4B7E"/>
    <w:rsid w:val="00AE4EB5"/>
    <w:rsid w:val="00AE5ED8"/>
    <w:rsid w:val="00AE7E71"/>
    <w:rsid w:val="00AF329C"/>
    <w:rsid w:val="00AF445A"/>
    <w:rsid w:val="00AF4FE8"/>
    <w:rsid w:val="00AF60ED"/>
    <w:rsid w:val="00AF68E0"/>
    <w:rsid w:val="00AF7845"/>
    <w:rsid w:val="00AF7CDF"/>
    <w:rsid w:val="00B00198"/>
    <w:rsid w:val="00B00CF4"/>
    <w:rsid w:val="00B014CD"/>
    <w:rsid w:val="00B01C5C"/>
    <w:rsid w:val="00B01D06"/>
    <w:rsid w:val="00B034C6"/>
    <w:rsid w:val="00B035D0"/>
    <w:rsid w:val="00B04652"/>
    <w:rsid w:val="00B049DD"/>
    <w:rsid w:val="00B05158"/>
    <w:rsid w:val="00B05D39"/>
    <w:rsid w:val="00B05D3A"/>
    <w:rsid w:val="00B06589"/>
    <w:rsid w:val="00B071C7"/>
    <w:rsid w:val="00B1117E"/>
    <w:rsid w:val="00B11695"/>
    <w:rsid w:val="00B12FDF"/>
    <w:rsid w:val="00B147FA"/>
    <w:rsid w:val="00B15D00"/>
    <w:rsid w:val="00B164C7"/>
    <w:rsid w:val="00B16D72"/>
    <w:rsid w:val="00B17693"/>
    <w:rsid w:val="00B17BC2"/>
    <w:rsid w:val="00B17EE1"/>
    <w:rsid w:val="00B205FA"/>
    <w:rsid w:val="00B22B00"/>
    <w:rsid w:val="00B231A0"/>
    <w:rsid w:val="00B232F0"/>
    <w:rsid w:val="00B241EE"/>
    <w:rsid w:val="00B24845"/>
    <w:rsid w:val="00B24F33"/>
    <w:rsid w:val="00B30632"/>
    <w:rsid w:val="00B31866"/>
    <w:rsid w:val="00B31C4B"/>
    <w:rsid w:val="00B32176"/>
    <w:rsid w:val="00B334EF"/>
    <w:rsid w:val="00B33D8D"/>
    <w:rsid w:val="00B34B2B"/>
    <w:rsid w:val="00B36431"/>
    <w:rsid w:val="00B36829"/>
    <w:rsid w:val="00B37166"/>
    <w:rsid w:val="00B372E0"/>
    <w:rsid w:val="00B375A2"/>
    <w:rsid w:val="00B405BD"/>
    <w:rsid w:val="00B4067D"/>
    <w:rsid w:val="00B4265A"/>
    <w:rsid w:val="00B430D4"/>
    <w:rsid w:val="00B44637"/>
    <w:rsid w:val="00B4480E"/>
    <w:rsid w:val="00B45961"/>
    <w:rsid w:val="00B46BBF"/>
    <w:rsid w:val="00B47ED4"/>
    <w:rsid w:val="00B500F2"/>
    <w:rsid w:val="00B50B41"/>
    <w:rsid w:val="00B5180E"/>
    <w:rsid w:val="00B51D94"/>
    <w:rsid w:val="00B53D31"/>
    <w:rsid w:val="00B5475D"/>
    <w:rsid w:val="00B54827"/>
    <w:rsid w:val="00B57E65"/>
    <w:rsid w:val="00B60498"/>
    <w:rsid w:val="00B60C32"/>
    <w:rsid w:val="00B61AA3"/>
    <w:rsid w:val="00B61B52"/>
    <w:rsid w:val="00B61F23"/>
    <w:rsid w:val="00B6261A"/>
    <w:rsid w:val="00B62A46"/>
    <w:rsid w:val="00B63458"/>
    <w:rsid w:val="00B63EA9"/>
    <w:rsid w:val="00B642A1"/>
    <w:rsid w:val="00B64437"/>
    <w:rsid w:val="00B64674"/>
    <w:rsid w:val="00B65792"/>
    <w:rsid w:val="00B6645D"/>
    <w:rsid w:val="00B67CBC"/>
    <w:rsid w:val="00B70205"/>
    <w:rsid w:val="00B717F2"/>
    <w:rsid w:val="00B7205A"/>
    <w:rsid w:val="00B72E17"/>
    <w:rsid w:val="00B73D22"/>
    <w:rsid w:val="00B73FDA"/>
    <w:rsid w:val="00B75011"/>
    <w:rsid w:val="00B77815"/>
    <w:rsid w:val="00B80490"/>
    <w:rsid w:val="00B80F1C"/>
    <w:rsid w:val="00B812C8"/>
    <w:rsid w:val="00B814FB"/>
    <w:rsid w:val="00B81DE9"/>
    <w:rsid w:val="00B83A04"/>
    <w:rsid w:val="00B83BFD"/>
    <w:rsid w:val="00B869AD"/>
    <w:rsid w:val="00B9071F"/>
    <w:rsid w:val="00B91291"/>
    <w:rsid w:val="00B91F6A"/>
    <w:rsid w:val="00B92E3D"/>
    <w:rsid w:val="00B93600"/>
    <w:rsid w:val="00B94696"/>
    <w:rsid w:val="00B94A6D"/>
    <w:rsid w:val="00B95219"/>
    <w:rsid w:val="00B9635F"/>
    <w:rsid w:val="00B97949"/>
    <w:rsid w:val="00B97BAA"/>
    <w:rsid w:val="00BA00E3"/>
    <w:rsid w:val="00BA2FA5"/>
    <w:rsid w:val="00BA3107"/>
    <w:rsid w:val="00BA3781"/>
    <w:rsid w:val="00BA3B89"/>
    <w:rsid w:val="00BA4EE7"/>
    <w:rsid w:val="00BA5C03"/>
    <w:rsid w:val="00BA68C6"/>
    <w:rsid w:val="00BA6B66"/>
    <w:rsid w:val="00BB09BF"/>
    <w:rsid w:val="00BB10CB"/>
    <w:rsid w:val="00BB202A"/>
    <w:rsid w:val="00BB2F46"/>
    <w:rsid w:val="00BB58B6"/>
    <w:rsid w:val="00BB5C2F"/>
    <w:rsid w:val="00BB74AA"/>
    <w:rsid w:val="00BB7C3A"/>
    <w:rsid w:val="00BC0FDC"/>
    <w:rsid w:val="00BC291C"/>
    <w:rsid w:val="00BC3B66"/>
    <w:rsid w:val="00BC43E4"/>
    <w:rsid w:val="00BC49B5"/>
    <w:rsid w:val="00BC589F"/>
    <w:rsid w:val="00BC5E84"/>
    <w:rsid w:val="00BC6FBD"/>
    <w:rsid w:val="00BC7FD9"/>
    <w:rsid w:val="00BC7FE7"/>
    <w:rsid w:val="00BD1007"/>
    <w:rsid w:val="00BD252F"/>
    <w:rsid w:val="00BD2619"/>
    <w:rsid w:val="00BD2F50"/>
    <w:rsid w:val="00BD30A7"/>
    <w:rsid w:val="00BD39BE"/>
    <w:rsid w:val="00BD40B0"/>
    <w:rsid w:val="00BD4B3A"/>
    <w:rsid w:val="00BD4F9F"/>
    <w:rsid w:val="00BD514D"/>
    <w:rsid w:val="00BD5CC4"/>
    <w:rsid w:val="00BD5EE7"/>
    <w:rsid w:val="00BD681F"/>
    <w:rsid w:val="00BE03A4"/>
    <w:rsid w:val="00BE0C6F"/>
    <w:rsid w:val="00BE30E4"/>
    <w:rsid w:val="00BE3B39"/>
    <w:rsid w:val="00BE3C8C"/>
    <w:rsid w:val="00BE3E73"/>
    <w:rsid w:val="00BE5092"/>
    <w:rsid w:val="00BE6494"/>
    <w:rsid w:val="00BE79FF"/>
    <w:rsid w:val="00BF01B5"/>
    <w:rsid w:val="00BF21FC"/>
    <w:rsid w:val="00BF2FC2"/>
    <w:rsid w:val="00BF33CE"/>
    <w:rsid w:val="00BF3484"/>
    <w:rsid w:val="00BF4011"/>
    <w:rsid w:val="00BF4027"/>
    <w:rsid w:val="00BF428B"/>
    <w:rsid w:val="00BF4B5F"/>
    <w:rsid w:val="00BF4C77"/>
    <w:rsid w:val="00BF5195"/>
    <w:rsid w:val="00BF5F52"/>
    <w:rsid w:val="00BF6328"/>
    <w:rsid w:val="00BF69D3"/>
    <w:rsid w:val="00BF7A09"/>
    <w:rsid w:val="00C0103A"/>
    <w:rsid w:val="00C01928"/>
    <w:rsid w:val="00C02DF2"/>
    <w:rsid w:val="00C034CD"/>
    <w:rsid w:val="00C03F76"/>
    <w:rsid w:val="00C05169"/>
    <w:rsid w:val="00C059A7"/>
    <w:rsid w:val="00C05FC9"/>
    <w:rsid w:val="00C06A77"/>
    <w:rsid w:val="00C06E8A"/>
    <w:rsid w:val="00C075CA"/>
    <w:rsid w:val="00C1175B"/>
    <w:rsid w:val="00C14326"/>
    <w:rsid w:val="00C1639E"/>
    <w:rsid w:val="00C16F6A"/>
    <w:rsid w:val="00C16F9A"/>
    <w:rsid w:val="00C1789C"/>
    <w:rsid w:val="00C2035D"/>
    <w:rsid w:val="00C20FB4"/>
    <w:rsid w:val="00C2188C"/>
    <w:rsid w:val="00C22EBD"/>
    <w:rsid w:val="00C24554"/>
    <w:rsid w:val="00C25093"/>
    <w:rsid w:val="00C25274"/>
    <w:rsid w:val="00C26866"/>
    <w:rsid w:val="00C26A02"/>
    <w:rsid w:val="00C27DCE"/>
    <w:rsid w:val="00C3084F"/>
    <w:rsid w:val="00C313D3"/>
    <w:rsid w:val="00C33D49"/>
    <w:rsid w:val="00C34162"/>
    <w:rsid w:val="00C356C4"/>
    <w:rsid w:val="00C3739D"/>
    <w:rsid w:val="00C418D4"/>
    <w:rsid w:val="00C423F2"/>
    <w:rsid w:val="00C44289"/>
    <w:rsid w:val="00C4736A"/>
    <w:rsid w:val="00C47D86"/>
    <w:rsid w:val="00C506C1"/>
    <w:rsid w:val="00C51909"/>
    <w:rsid w:val="00C51A9F"/>
    <w:rsid w:val="00C51EB6"/>
    <w:rsid w:val="00C55551"/>
    <w:rsid w:val="00C55ADB"/>
    <w:rsid w:val="00C57F38"/>
    <w:rsid w:val="00C57FE3"/>
    <w:rsid w:val="00C60D36"/>
    <w:rsid w:val="00C61768"/>
    <w:rsid w:val="00C625C6"/>
    <w:rsid w:val="00C6389A"/>
    <w:rsid w:val="00C63A3A"/>
    <w:rsid w:val="00C63C78"/>
    <w:rsid w:val="00C63E63"/>
    <w:rsid w:val="00C649EB"/>
    <w:rsid w:val="00C652AF"/>
    <w:rsid w:val="00C67900"/>
    <w:rsid w:val="00C67F63"/>
    <w:rsid w:val="00C70A5B"/>
    <w:rsid w:val="00C72E66"/>
    <w:rsid w:val="00C73887"/>
    <w:rsid w:val="00C73947"/>
    <w:rsid w:val="00C74E49"/>
    <w:rsid w:val="00C75CE1"/>
    <w:rsid w:val="00C75E5B"/>
    <w:rsid w:val="00C764BB"/>
    <w:rsid w:val="00C772D5"/>
    <w:rsid w:val="00C809A4"/>
    <w:rsid w:val="00C812B5"/>
    <w:rsid w:val="00C81864"/>
    <w:rsid w:val="00C81DBA"/>
    <w:rsid w:val="00C81F8A"/>
    <w:rsid w:val="00C82DDC"/>
    <w:rsid w:val="00C83015"/>
    <w:rsid w:val="00C83B98"/>
    <w:rsid w:val="00C8429F"/>
    <w:rsid w:val="00C8491D"/>
    <w:rsid w:val="00C849FF"/>
    <w:rsid w:val="00C84C9F"/>
    <w:rsid w:val="00C85298"/>
    <w:rsid w:val="00C85516"/>
    <w:rsid w:val="00C8604D"/>
    <w:rsid w:val="00C864A4"/>
    <w:rsid w:val="00C87207"/>
    <w:rsid w:val="00C878A0"/>
    <w:rsid w:val="00C93520"/>
    <w:rsid w:val="00C93704"/>
    <w:rsid w:val="00C9386F"/>
    <w:rsid w:val="00C95DC5"/>
    <w:rsid w:val="00C96405"/>
    <w:rsid w:val="00CA07BE"/>
    <w:rsid w:val="00CA0E0D"/>
    <w:rsid w:val="00CA101D"/>
    <w:rsid w:val="00CA4037"/>
    <w:rsid w:val="00CA4DCC"/>
    <w:rsid w:val="00CA50D9"/>
    <w:rsid w:val="00CA5225"/>
    <w:rsid w:val="00CA57BE"/>
    <w:rsid w:val="00CB0DA0"/>
    <w:rsid w:val="00CB12E2"/>
    <w:rsid w:val="00CB1327"/>
    <w:rsid w:val="00CB2169"/>
    <w:rsid w:val="00CB270C"/>
    <w:rsid w:val="00CB3EDF"/>
    <w:rsid w:val="00CB4CD3"/>
    <w:rsid w:val="00CB50E1"/>
    <w:rsid w:val="00CB7DAD"/>
    <w:rsid w:val="00CC07A7"/>
    <w:rsid w:val="00CC2209"/>
    <w:rsid w:val="00CC3A3D"/>
    <w:rsid w:val="00CC4298"/>
    <w:rsid w:val="00CC44D9"/>
    <w:rsid w:val="00CC791C"/>
    <w:rsid w:val="00CC79BA"/>
    <w:rsid w:val="00CD2481"/>
    <w:rsid w:val="00CD274E"/>
    <w:rsid w:val="00CD385A"/>
    <w:rsid w:val="00CD38CC"/>
    <w:rsid w:val="00CD3AFD"/>
    <w:rsid w:val="00CD4A52"/>
    <w:rsid w:val="00CD4F41"/>
    <w:rsid w:val="00CD544D"/>
    <w:rsid w:val="00CD5BB9"/>
    <w:rsid w:val="00CD69E7"/>
    <w:rsid w:val="00CE026B"/>
    <w:rsid w:val="00CE0AE3"/>
    <w:rsid w:val="00CE0FF2"/>
    <w:rsid w:val="00CE226D"/>
    <w:rsid w:val="00CE2C05"/>
    <w:rsid w:val="00CE4D03"/>
    <w:rsid w:val="00CE59E9"/>
    <w:rsid w:val="00CE6CD4"/>
    <w:rsid w:val="00CF0486"/>
    <w:rsid w:val="00CF269A"/>
    <w:rsid w:val="00CF30A1"/>
    <w:rsid w:val="00CF33CE"/>
    <w:rsid w:val="00CF3967"/>
    <w:rsid w:val="00CF3FAD"/>
    <w:rsid w:val="00CF42C2"/>
    <w:rsid w:val="00CF4A17"/>
    <w:rsid w:val="00CF5D96"/>
    <w:rsid w:val="00CF5E06"/>
    <w:rsid w:val="00CF6BA0"/>
    <w:rsid w:val="00CF7918"/>
    <w:rsid w:val="00D005DB"/>
    <w:rsid w:val="00D00642"/>
    <w:rsid w:val="00D0168A"/>
    <w:rsid w:val="00D0291A"/>
    <w:rsid w:val="00D02CEC"/>
    <w:rsid w:val="00D03E83"/>
    <w:rsid w:val="00D07C94"/>
    <w:rsid w:val="00D07DE2"/>
    <w:rsid w:val="00D10958"/>
    <w:rsid w:val="00D13301"/>
    <w:rsid w:val="00D1448B"/>
    <w:rsid w:val="00D14E59"/>
    <w:rsid w:val="00D152BB"/>
    <w:rsid w:val="00D16065"/>
    <w:rsid w:val="00D177DE"/>
    <w:rsid w:val="00D17C61"/>
    <w:rsid w:val="00D200B3"/>
    <w:rsid w:val="00D21585"/>
    <w:rsid w:val="00D219BC"/>
    <w:rsid w:val="00D21ABD"/>
    <w:rsid w:val="00D220A4"/>
    <w:rsid w:val="00D23B81"/>
    <w:rsid w:val="00D25913"/>
    <w:rsid w:val="00D25BB2"/>
    <w:rsid w:val="00D260BA"/>
    <w:rsid w:val="00D26851"/>
    <w:rsid w:val="00D26998"/>
    <w:rsid w:val="00D26A70"/>
    <w:rsid w:val="00D32549"/>
    <w:rsid w:val="00D33A9E"/>
    <w:rsid w:val="00D34A7A"/>
    <w:rsid w:val="00D35E88"/>
    <w:rsid w:val="00D37233"/>
    <w:rsid w:val="00D379E7"/>
    <w:rsid w:val="00D37E19"/>
    <w:rsid w:val="00D401D8"/>
    <w:rsid w:val="00D40581"/>
    <w:rsid w:val="00D40805"/>
    <w:rsid w:val="00D4225A"/>
    <w:rsid w:val="00D4336D"/>
    <w:rsid w:val="00D44274"/>
    <w:rsid w:val="00D446C8"/>
    <w:rsid w:val="00D45015"/>
    <w:rsid w:val="00D45E66"/>
    <w:rsid w:val="00D461CA"/>
    <w:rsid w:val="00D46D60"/>
    <w:rsid w:val="00D478C3"/>
    <w:rsid w:val="00D4790F"/>
    <w:rsid w:val="00D47B71"/>
    <w:rsid w:val="00D47EFA"/>
    <w:rsid w:val="00D50390"/>
    <w:rsid w:val="00D50702"/>
    <w:rsid w:val="00D51448"/>
    <w:rsid w:val="00D52435"/>
    <w:rsid w:val="00D5342D"/>
    <w:rsid w:val="00D53E3C"/>
    <w:rsid w:val="00D55012"/>
    <w:rsid w:val="00D55D30"/>
    <w:rsid w:val="00D564E8"/>
    <w:rsid w:val="00D572EC"/>
    <w:rsid w:val="00D575AB"/>
    <w:rsid w:val="00D576ED"/>
    <w:rsid w:val="00D5780F"/>
    <w:rsid w:val="00D60204"/>
    <w:rsid w:val="00D6229F"/>
    <w:rsid w:val="00D6230A"/>
    <w:rsid w:val="00D6256B"/>
    <w:rsid w:val="00D6499F"/>
    <w:rsid w:val="00D64E0B"/>
    <w:rsid w:val="00D65736"/>
    <w:rsid w:val="00D66D69"/>
    <w:rsid w:val="00D70B25"/>
    <w:rsid w:val="00D712EC"/>
    <w:rsid w:val="00D715AD"/>
    <w:rsid w:val="00D71A40"/>
    <w:rsid w:val="00D7231E"/>
    <w:rsid w:val="00D72942"/>
    <w:rsid w:val="00D7416E"/>
    <w:rsid w:val="00D757D5"/>
    <w:rsid w:val="00D75ABE"/>
    <w:rsid w:val="00D802B4"/>
    <w:rsid w:val="00D80598"/>
    <w:rsid w:val="00D829B7"/>
    <w:rsid w:val="00D834A7"/>
    <w:rsid w:val="00D85A56"/>
    <w:rsid w:val="00D8627F"/>
    <w:rsid w:val="00D86ED6"/>
    <w:rsid w:val="00D8739C"/>
    <w:rsid w:val="00D87E7E"/>
    <w:rsid w:val="00D90541"/>
    <w:rsid w:val="00D91DAE"/>
    <w:rsid w:val="00D9473C"/>
    <w:rsid w:val="00D94D39"/>
    <w:rsid w:val="00D94EE0"/>
    <w:rsid w:val="00D95B0A"/>
    <w:rsid w:val="00DA159B"/>
    <w:rsid w:val="00DA19FF"/>
    <w:rsid w:val="00DA2741"/>
    <w:rsid w:val="00DA29EC"/>
    <w:rsid w:val="00DA3CB5"/>
    <w:rsid w:val="00DA49EF"/>
    <w:rsid w:val="00DA6A7C"/>
    <w:rsid w:val="00DB0369"/>
    <w:rsid w:val="00DB06CE"/>
    <w:rsid w:val="00DB07C0"/>
    <w:rsid w:val="00DB18BA"/>
    <w:rsid w:val="00DB196C"/>
    <w:rsid w:val="00DB1B52"/>
    <w:rsid w:val="00DB1FF9"/>
    <w:rsid w:val="00DB3214"/>
    <w:rsid w:val="00DB3EE2"/>
    <w:rsid w:val="00DB472C"/>
    <w:rsid w:val="00DB5185"/>
    <w:rsid w:val="00DB5A3D"/>
    <w:rsid w:val="00DB652F"/>
    <w:rsid w:val="00DC08EA"/>
    <w:rsid w:val="00DC0E7B"/>
    <w:rsid w:val="00DC1CAC"/>
    <w:rsid w:val="00DC4CF9"/>
    <w:rsid w:val="00DC4D3D"/>
    <w:rsid w:val="00DC5A7C"/>
    <w:rsid w:val="00DC5CE3"/>
    <w:rsid w:val="00DC5D55"/>
    <w:rsid w:val="00DC6C09"/>
    <w:rsid w:val="00DD04B2"/>
    <w:rsid w:val="00DD12B9"/>
    <w:rsid w:val="00DD17C4"/>
    <w:rsid w:val="00DD27B8"/>
    <w:rsid w:val="00DD37AA"/>
    <w:rsid w:val="00DD3A2C"/>
    <w:rsid w:val="00DD471B"/>
    <w:rsid w:val="00DD4F33"/>
    <w:rsid w:val="00DD4F62"/>
    <w:rsid w:val="00DE0318"/>
    <w:rsid w:val="00DE04E9"/>
    <w:rsid w:val="00DE139C"/>
    <w:rsid w:val="00DE1610"/>
    <w:rsid w:val="00DE1B0A"/>
    <w:rsid w:val="00DE2B36"/>
    <w:rsid w:val="00DE3183"/>
    <w:rsid w:val="00DE31D9"/>
    <w:rsid w:val="00DE455D"/>
    <w:rsid w:val="00DE4C2A"/>
    <w:rsid w:val="00DE4F5E"/>
    <w:rsid w:val="00DE543D"/>
    <w:rsid w:val="00DE62F6"/>
    <w:rsid w:val="00DE6FA6"/>
    <w:rsid w:val="00DE6FFC"/>
    <w:rsid w:val="00DE7326"/>
    <w:rsid w:val="00DE76B5"/>
    <w:rsid w:val="00DF1506"/>
    <w:rsid w:val="00DF2D11"/>
    <w:rsid w:val="00DF3854"/>
    <w:rsid w:val="00DF38F3"/>
    <w:rsid w:val="00DF520D"/>
    <w:rsid w:val="00DF54BA"/>
    <w:rsid w:val="00DF5899"/>
    <w:rsid w:val="00DF660B"/>
    <w:rsid w:val="00E00553"/>
    <w:rsid w:val="00E01751"/>
    <w:rsid w:val="00E02CDF"/>
    <w:rsid w:val="00E036BE"/>
    <w:rsid w:val="00E03C44"/>
    <w:rsid w:val="00E04636"/>
    <w:rsid w:val="00E04C75"/>
    <w:rsid w:val="00E05A95"/>
    <w:rsid w:val="00E068F5"/>
    <w:rsid w:val="00E06E4A"/>
    <w:rsid w:val="00E07616"/>
    <w:rsid w:val="00E07D4C"/>
    <w:rsid w:val="00E10224"/>
    <w:rsid w:val="00E103A5"/>
    <w:rsid w:val="00E10C6D"/>
    <w:rsid w:val="00E12693"/>
    <w:rsid w:val="00E13B66"/>
    <w:rsid w:val="00E13C93"/>
    <w:rsid w:val="00E15C82"/>
    <w:rsid w:val="00E162A1"/>
    <w:rsid w:val="00E163A9"/>
    <w:rsid w:val="00E16642"/>
    <w:rsid w:val="00E173A0"/>
    <w:rsid w:val="00E178D6"/>
    <w:rsid w:val="00E21272"/>
    <w:rsid w:val="00E217EF"/>
    <w:rsid w:val="00E22923"/>
    <w:rsid w:val="00E229BE"/>
    <w:rsid w:val="00E22BDE"/>
    <w:rsid w:val="00E2358E"/>
    <w:rsid w:val="00E239BD"/>
    <w:rsid w:val="00E244A6"/>
    <w:rsid w:val="00E24B3A"/>
    <w:rsid w:val="00E2549C"/>
    <w:rsid w:val="00E26B98"/>
    <w:rsid w:val="00E2755C"/>
    <w:rsid w:val="00E30668"/>
    <w:rsid w:val="00E30969"/>
    <w:rsid w:val="00E31AE3"/>
    <w:rsid w:val="00E31F65"/>
    <w:rsid w:val="00E32D77"/>
    <w:rsid w:val="00E34B65"/>
    <w:rsid w:val="00E37898"/>
    <w:rsid w:val="00E41545"/>
    <w:rsid w:val="00E41C73"/>
    <w:rsid w:val="00E42140"/>
    <w:rsid w:val="00E43B62"/>
    <w:rsid w:val="00E44A9E"/>
    <w:rsid w:val="00E44C1F"/>
    <w:rsid w:val="00E44F78"/>
    <w:rsid w:val="00E44F82"/>
    <w:rsid w:val="00E453C3"/>
    <w:rsid w:val="00E47283"/>
    <w:rsid w:val="00E51014"/>
    <w:rsid w:val="00E5327B"/>
    <w:rsid w:val="00E54A69"/>
    <w:rsid w:val="00E5501C"/>
    <w:rsid w:val="00E55567"/>
    <w:rsid w:val="00E55596"/>
    <w:rsid w:val="00E576CC"/>
    <w:rsid w:val="00E60420"/>
    <w:rsid w:val="00E609B3"/>
    <w:rsid w:val="00E61BE8"/>
    <w:rsid w:val="00E61FF5"/>
    <w:rsid w:val="00E62892"/>
    <w:rsid w:val="00E6389C"/>
    <w:rsid w:val="00E6463E"/>
    <w:rsid w:val="00E64758"/>
    <w:rsid w:val="00E6678C"/>
    <w:rsid w:val="00E6680C"/>
    <w:rsid w:val="00E67A14"/>
    <w:rsid w:val="00E67CC4"/>
    <w:rsid w:val="00E700EC"/>
    <w:rsid w:val="00E7094C"/>
    <w:rsid w:val="00E711B2"/>
    <w:rsid w:val="00E71523"/>
    <w:rsid w:val="00E73F06"/>
    <w:rsid w:val="00E74106"/>
    <w:rsid w:val="00E75081"/>
    <w:rsid w:val="00E75BAB"/>
    <w:rsid w:val="00E7603A"/>
    <w:rsid w:val="00E819FD"/>
    <w:rsid w:val="00E83981"/>
    <w:rsid w:val="00E83EC8"/>
    <w:rsid w:val="00E84F81"/>
    <w:rsid w:val="00E85022"/>
    <w:rsid w:val="00E85B87"/>
    <w:rsid w:val="00E86B57"/>
    <w:rsid w:val="00E86E12"/>
    <w:rsid w:val="00E87CD7"/>
    <w:rsid w:val="00E87F96"/>
    <w:rsid w:val="00E90211"/>
    <w:rsid w:val="00E907DD"/>
    <w:rsid w:val="00E91E1F"/>
    <w:rsid w:val="00E928B3"/>
    <w:rsid w:val="00E9451C"/>
    <w:rsid w:val="00E94626"/>
    <w:rsid w:val="00E94A88"/>
    <w:rsid w:val="00E9530D"/>
    <w:rsid w:val="00E95919"/>
    <w:rsid w:val="00E95D06"/>
    <w:rsid w:val="00E97096"/>
    <w:rsid w:val="00EA1EB0"/>
    <w:rsid w:val="00EA2727"/>
    <w:rsid w:val="00EA37EE"/>
    <w:rsid w:val="00EA40CF"/>
    <w:rsid w:val="00EA4852"/>
    <w:rsid w:val="00EA5112"/>
    <w:rsid w:val="00EA6C48"/>
    <w:rsid w:val="00EA793F"/>
    <w:rsid w:val="00EB0600"/>
    <w:rsid w:val="00EB0BFA"/>
    <w:rsid w:val="00EB397E"/>
    <w:rsid w:val="00EB3AA5"/>
    <w:rsid w:val="00EB6B6C"/>
    <w:rsid w:val="00EB7210"/>
    <w:rsid w:val="00EC0BBE"/>
    <w:rsid w:val="00EC1C8D"/>
    <w:rsid w:val="00EC1F1E"/>
    <w:rsid w:val="00EC237A"/>
    <w:rsid w:val="00EC46AC"/>
    <w:rsid w:val="00EC552C"/>
    <w:rsid w:val="00EC6ACA"/>
    <w:rsid w:val="00EC6D4A"/>
    <w:rsid w:val="00EC7A9E"/>
    <w:rsid w:val="00ED173D"/>
    <w:rsid w:val="00ED1791"/>
    <w:rsid w:val="00ED1C53"/>
    <w:rsid w:val="00ED3489"/>
    <w:rsid w:val="00ED355B"/>
    <w:rsid w:val="00ED3BDB"/>
    <w:rsid w:val="00ED4BDD"/>
    <w:rsid w:val="00ED51D2"/>
    <w:rsid w:val="00ED5FB8"/>
    <w:rsid w:val="00ED6198"/>
    <w:rsid w:val="00EE29CC"/>
    <w:rsid w:val="00EE2B1C"/>
    <w:rsid w:val="00EE398E"/>
    <w:rsid w:val="00EE4D37"/>
    <w:rsid w:val="00EE51FF"/>
    <w:rsid w:val="00EE5407"/>
    <w:rsid w:val="00EE7A6E"/>
    <w:rsid w:val="00EF04BA"/>
    <w:rsid w:val="00EF08C7"/>
    <w:rsid w:val="00EF09CF"/>
    <w:rsid w:val="00EF2B4A"/>
    <w:rsid w:val="00EF4BE5"/>
    <w:rsid w:val="00EF50AE"/>
    <w:rsid w:val="00EF5866"/>
    <w:rsid w:val="00EF591A"/>
    <w:rsid w:val="00EF64D4"/>
    <w:rsid w:val="00EF7105"/>
    <w:rsid w:val="00EF7976"/>
    <w:rsid w:val="00F00011"/>
    <w:rsid w:val="00F007EA"/>
    <w:rsid w:val="00F00A53"/>
    <w:rsid w:val="00F00B46"/>
    <w:rsid w:val="00F011A9"/>
    <w:rsid w:val="00F013E5"/>
    <w:rsid w:val="00F01DAC"/>
    <w:rsid w:val="00F050F6"/>
    <w:rsid w:val="00F05B36"/>
    <w:rsid w:val="00F06915"/>
    <w:rsid w:val="00F07FD2"/>
    <w:rsid w:val="00F10733"/>
    <w:rsid w:val="00F1092B"/>
    <w:rsid w:val="00F11A98"/>
    <w:rsid w:val="00F13F12"/>
    <w:rsid w:val="00F144F4"/>
    <w:rsid w:val="00F16416"/>
    <w:rsid w:val="00F21112"/>
    <w:rsid w:val="00F22226"/>
    <w:rsid w:val="00F22DC7"/>
    <w:rsid w:val="00F241A0"/>
    <w:rsid w:val="00F2482B"/>
    <w:rsid w:val="00F24945"/>
    <w:rsid w:val="00F274CB"/>
    <w:rsid w:val="00F315DA"/>
    <w:rsid w:val="00F318C3"/>
    <w:rsid w:val="00F33C21"/>
    <w:rsid w:val="00F33E5D"/>
    <w:rsid w:val="00F342F2"/>
    <w:rsid w:val="00F347B2"/>
    <w:rsid w:val="00F34DB4"/>
    <w:rsid w:val="00F364E5"/>
    <w:rsid w:val="00F36941"/>
    <w:rsid w:val="00F36AC9"/>
    <w:rsid w:val="00F36BA8"/>
    <w:rsid w:val="00F4176D"/>
    <w:rsid w:val="00F41BF4"/>
    <w:rsid w:val="00F423B9"/>
    <w:rsid w:val="00F42FB2"/>
    <w:rsid w:val="00F436FD"/>
    <w:rsid w:val="00F44014"/>
    <w:rsid w:val="00F4499A"/>
    <w:rsid w:val="00F466E1"/>
    <w:rsid w:val="00F47696"/>
    <w:rsid w:val="00F47EFE"/>
    <w:rsid w:val="00F5009E"/>
    <w:rsid w:val="00F5107A"/>
    <w:rsid w:val="00F51A05"/>
    <w:rsid w:val="00F51FD5"/>
    <w:rsid w:val="00F52E55"/>
    <w:rsid w:val="00F5499B"/>
    <w:rsid w:val="00F5610C"/>
    <w:rsid w:val="00F5687B"/>
    <w:rsid w:val="00F5753E"/>
    <w:rsid w:val="00F57F5E"/>
    <w:rsid w:val="00F60EA0"/>
    <w:rsid w:val="00F61892"/>
    <w:rsid w:val="00F64ED3"/>
    <w:rsid w:val="00F65317"/>
    <w:rsid w:val="00F66105"/>
    <w:rsid w:val="00F66A1A"/>
    <w:rsid w:val="00F66A88"/>
    <w:rsid w:val="00F66DD8"/>
    <w:rsid w:val="00F70211"/>
    <w:rsid w:val="00F703E4"/>
    <w:rsid w:val="00F710A5"/>
    <w:rsid w:val="00F71DF2"/>
    <w:rsid w:val="00F7339C"/>
    <w:rsid w:val="00F7375B"/>
    <w:rsid w:val="00F73DCF"/>
    <w:rsid w:val="00F7734A"/>
    <w:rsid w:val="00F775DE"/>
    <w:rsid w:val="00F77DD7"/>
    <w:rsid w:val="00F77F4A"/>
    <w:rsid w:val="00F80A0F"/>
    <w:rsid w:val="00F850DE"/>
    <w:rsid w:val="00F8572C"/>
    <w:rsid w:val="00F85E55"/>
    <w:rsid w:val="00F85EE4"/>
    <w:rsid w:val="00F9002E"/>
    <w:rsid w:val="00F905E8"/>
    <w:rsid w:val="00F91395"/>
    <w:rsid w:val="00F94356"/>
    <w:rsid w:val="00F94837"/>
    <w:rsid w:val="00F94D14"/>
    <w:rsid w:val="00F956E7"/>
    <w:rsid w:val="00F956E9"/>
    <w:rsid w:val="00F95BC4"/>
    <w:rsid w:val="00F96964"/>
    <w:rsid w:val="00F96C3D"/>
    <w:rsid w:val="00FA02AD"/>
    <w:rsid w:val="00FA07E6"/>
    <w:rsid w:val="00FA10AB"/>
    <w:rsid w:val="00FA16FF"/>
    <w:rsid w:val="00FA484A"/>
    <w:rsid w:val="00FA508B"/>
    <w:rsid w:val="00FA6817"/>
    <w:rsid w:val="00FB2380"/>
    <w:rsid w:val="00FB3C4D"/>
    <w:rsid w:val="00FB3D3F"/>
    <w:rsid w:val="00FB4E94"/>
    <w:rsid w:val="00FB57CD"/>
    <w:rsid w:val="00FB60EB"/>
    <w:rsid w:val="00FB694E"/>
    <w:rsid w:val="00FB6A2A"/>
    <w:rsid w:val="00FC0355"/>
    <w:rsid w:val="00FC0F41"/>
    <w:rsid w:val="00FC3071"/>
    <w:rsid w:val="00FC3DCF"/>
    <w:rsid w:val="00FC5BEC"/>
    <w:rsid w:val="00FD06D9"/>
    <w:rsid w:val="00FD0D45"/>
    <w:rsid w:val="00FD128D"/>
    <w:rsid w:val="00FD12F2"/>
    <w:rsid w:val="00FD1E2C"/>
    <w:rsid w:val="00FD2502"/>
    <w:rsid w:val="00FD274F"/>
    <w:rsid w:val="00FD2C3F"/>
    <w:rsid w:val="00FD2E54"/>
    <w:rsid w:val="00FD3A05"/>
    <w:rsid w:val="00FD3E6B"/>
    <w:rsid w:val="00FD42B8"/>
    <w:rsid w:val="00FD4402"/>
    <w:rsid w:val="00FD5748"/>
    <w:rsid w:val="00FD686C"/>
    <w:rsid w:val="00FD76E4"/>
    <w:rsid w:val="00FD77B8"/>
    <w:rsid w:val="00FD78DF"/>
    <w:rsid w:val="00FD7FE4"/>
    <w:rsid w:val="00FE05ED"/>
    <w:rsid w:val="00FE11DB"/>
    <w:rsid w:val="00FE33CE"/>
    <w:rsid w:val="00FE3409"/>
    <w:rsid w:val="00FE505C"/>
    <w:rsid w:val="00FE51A9"/>
    <w:rsid w:val="00FE67BE"/>
    <w:rsid w:val="00FE7F93"/>
    <w:rsid w:val="00FF04A2"/>
    <w:rsid w:val="00FF0852"/>
    <w:rsid w:val="00FF1154"/>
    <w:rsid w:val="00FF21B2"/>
    <w:rsid w:val="00FF25C7"/>
    <w:rsid w:val="00FF40B2"/>
    <w:rsid w:val="00FF5080"/>
    <w:rsid w:val="00FF6875"/>
    <w:rsid w:val="00FF6B1B"/>
    <w:rsid w:val="00FF6F68"/>
    <w:rsid w:val="00FF761C"/>
    <w:rsid w:val="00FF79B3"/>
    <w:rsid w:val="00FF79F5"/>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226A6D9"/>
  <w15:chartTrackingRefBased/>
  <w15:docId w15:val="{BD6C21F9-ED9C-4F66-B324-D7D8C8B1FC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s-E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Ttulo1">
    <w:name w:val="heading 1"/>
    <w:basedOn w:val="Normal"/>
    <w:next w:val="Normal"/>
    <w:link w:val="Ttulo1Car"/>
    <w:uiPriority w:val="9"/>
    <w:qFormat/>
    <w:rsid w:val="0068503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68503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68503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3807AB"/>
    <w:pPr>
      <w:ind w:left="720"/>
      <w:contextualSpacing/>
    </w:pPr>
  </w:style>
  <w:style w:type="character" w:styleId="Refdecomentario">
    <w:name w:val="annotation reference"/>
    <w:basedOn w:val="Fuentedeprrafopredeter"/>
    <w:uiPriority w:val="99"/>
    <w:semiHidden/>
    <w:unhideWhenUsed/>
    <w:rsid w:val="0039142E"/>
    <w:rPr>
      <w:sz w:val="16"/>
      <w:szCs w:val="16"/>
    </w:rPr>
  </w:style>
  <w:style w:type="paragraph" w:styleId="Textocomentario">
    <w:name w:val="annotation text"/>
    <w:basedOn w:val="Normal"/>
    <w:link w:val="TextocomentarioCar"/>
    <w:uiPriority w:val="99"/>
    <w:unhideWhenUsed/>
    <w:rsid w:val="0039142E"/>
    <w:pPr>
      <w:spacing w:line="240" w:lineRule="auto"/>
    </w:pPr>
    <w:rPr>
      <w:sz w:val="20"/>
      <w:szCs w:val="20"/>
    </w:rPr>
  </w:style>
  <w:style w:type="character" w:customStyle="1" w:styleId="TextocomentarioCar">
    <w:name w:val="Texto comentario Car"/>
    <w:basedOn w:val="Fuentedeprrafopredeter"/>
    <w:link w:val="Textocomentario"/>
    <w:uiPriority w:val="99"/>
    <w:rsid w:val="0039142E"/>
    <w:rPr>
      <w:sz w:val="20"/>
      <w:szCs w:val="20"/>
      <w:lang w:val="en-GB"/>
    </w:rPr>
  </w:style>
  <w:style w:type="paragraph" w:styleId="Asuntodelcomentario">
    <w:name w:val="annotation subject"/>
    <w:basedOn w:val="Textocomentario"/>
    <w:next w:val="Textocomentario"/>
    <w:link w:val="AsuntodelcomentarioCar"/>
    <w:uiPriority w:val="99"/>
    <w:semiHidden/>
    <w:unhideWhenUsed/>
    <w:rsid w:val="0039142E"/>
    <w:rPr>
      <w:b/>
      <w:bCs/>
    </w:rPr>
  </w:style>
  <w:style w:type="character" w:customStyle="1" w:styleId="AsuntodelcomentarioCar">
    <w:name w:val="Asunto del comentario Car"/>
    <w:basedOn w:val="TextocomentarioCar"/>
    <w:link w:val="Asuntodelcomentario"/>
    <w:uiPriority w:val="99"/>
    <w:semiHidden/>
    <w:rsid w:val="0039142E"/>
    <w:rPr>
      <w:b/>
      <w:bCs/>
      <w:sz w:val="20"/>
      <w:szCs w:val="20"/>
      <w:lang w:val="en-GB"/>
    </w:rPr>
  </w:style>
  <w:style w:type="paragraph" w:styleId="Textoindependiente">
    <w:name w:val="Body Text"/>
    <w:basedOn w:val="Normal"/>
    <w:link w:val="TextoindependienteCar"/>
    <w:qFormat/>
    <w:rsid w:val="0068503C"/>
    <w:pPr>
      <w:spacing w:before="180" w:after="180" w:line="360" w:lineRule="auto"/>
      <w:jc w:val="both"/>
    </w:pPr>
    <w:rPr>
      <w:rFonts w:ascii="Arial" w:hAnsi="Arial" w:cs="Arial"/>
      <w:kern w:val="0"/>
      <w:sz w:val="24"/>
      <w:szCs w:val="24"/>
      <w:lang w:val="en-US"/>
      <w14:ligatures w14:val="none"/>
    </w:rPr>
  </w:style>
  <w:style w:type="character" w:customStyle="1" w:styleId="TextoindependienteCar">
    <w:name w:val="Texto independiente Car"/>
    <w:basedOn w:val="Fuentedeprrafopredeter"/>
    <w:link w:val="Textoindependiente"/>
    <w:rsid w:val="0068503C"/>
    <w:rPr>
      <w:rFonts w:ascii="Arial" w:hAnsi="Arial" w:cs="Arial"/>
      <w:kern w:val="0"/>
      <w:sz w:val="24"/>
      <w:szCs w:val="24"/>
      <w:lang w:val="en-US"/>
      <w14:ligatures w14:val="none"/>
    </w:rPr>
  </w:style>
  <w:style w:type="character" w:customStyle="1" w:styleId="Ttulo1Car">
    <w:name w:val="Título 1 Car"/>
    <w:basedOn w:val="Fuentedeprrafopredeter"/>
    <w:link w:val="Ttulo1"/>
    <w:uiPriority w:val="9"/>
    <w:rsid w:val="0068503C"/>
    <w:rPr>
      <w:rFonts w:asciiTheme="majorHAnsi" w:eastAsiaTheme="majorEastAsia" w:hAnsiTheme="majorHAnsi" w:cstheme="majorBidi"/>
      <w:color w:val="2F5496" w:themeColor="accent1" w:themeShade="BF"/>
      <w:sz w:val="32"/>
      <w:szCs w:val="32"/>
      <w:lang w:val="en-GB"/>
    </w:rPr>
  </w:style>
  <w:style w:type="character" w:customStyle="1" w:styleId="Ttulo2Car">
    <w:name w:val="Título 2 Car"/>
    <w:basedOn w:val="Fuentedeprrafopredeter"/>
    <w:link w:val="Ttulo2"/>
    <w:uiPriority w:val="9"/>
    <w:rsid w:val="0068503C"/>
    <w:rPr>
      <w:rFonts w:asciiTheme="majorHAnsi" w:eastAsiaTheme="majorEastAsia" w:hAnsiTheme="majorHAnsi" w:cstheme="majorBidi"/>
      <w:color w:val="2F5496" w:themeColor="accent1" w:themeShade="BF"/>
      <w:sz w:val="26"/>
      <w:szCs w:val="26"/>
      <w:lang w:val="en-GB"/>
    </w:rPr>
  </w:style>
  <w:style w:type="character" w:customStyle="1" w:styleId="Ttulo3Car">
    <w:name w:val="Título 3 Car"/>
    <w:basedOn w:val="Fuentedeprrafopredeter"/>
    <w:link w:val="Ttulo3"/>
    <w:uiPriority w:val="9"/>
    <w:rsid w:val="0068503C"/>
    <w:rPr>
      <w:rFonts w:asciiTheme="majorHAnsi" w:eastAsiaTheme="majorEastAsia" w:hAnsiTheme="majorHAnsi" w:cstheme="majorBidi"/>
      <w:color w:val="1F3763" w:themeColor="accent1" w:themeShade="7F"/>
      <w:sz w:val="24"/>
      <w:szCs w:val="24"/>
      <w:lang w:val="en-GB"/>
    </w:rPr>
  </w:style>
  <w:style w:type="character" w:styleId="Nmerodelnea">
    <w:name w:val="line number"/>
    <w:basedOn w:val="Fuentedeprrafopredeter"/>
    <w:uiPriority w:val="99"/>
    <w:semiHidden/>
    <w:unhideWhenUsed/>
    <w:rsid w:val="00191F73"/>
  </w:style>
  <w:style w:type="paragraph" w:styleId="HTMLconformatoprevio">
    <w:name w:val="HTML Preformatted"/>
    <w:basedOn w:val="Normal"/>
    <w:link w:val="HTMLconformatoprevioCar"/>
    <w:uiPriority w:val="99"/>
    <w:unhideWhenUsed/>
    <w:rsid w:val="002D2B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val="es-ES" w:eastAsia="es-ES"/>
      <w14:ligatures w14:val="none"/>
    </w:rPr>
  </w:style>
  <w:style w:type="character" w:customStyle="1" w:styleId="HTMLconformatoprevioCar">
    <w:name w:val="HTML con formato previo Car"/>
    <w:basedOn w:val="Fuentedeprrafopredeter"/>
    <w:link w:val="HTMLconformatoprevio"/>
    <w:uiPriority w:val="99"/>
    <w:rsid w:val="002D2B32"/>
    <w:rPr>
      <w:rFonts w:ascii="Courier New" w:eastAsia="Times New Roman" w:hAnsi="Courier New" w:cs="Courier New"/>
      <w:kern w:val="0"/>
      <w:sz w:val="20"/>
      <w:szCs w:val="20"/>
      <w:lang w:eastAsia="es-ES"/>
      <w14:ligatures w14:val="none"/>
    </w:rPr>
  </w:style>
  <w:style w:type="character" w:customStyle="1" w:styleId="gnd-iwgdh3b">
    <w:name w:val="gnd-iwgdh3b"/>
    <w:basedOn w:val="Fuentedeprrafopredeter"/>
    <w:rsid w:val="002D2B32"/>
  </w:style>
  <w:style w:type="character" w:styleId="Hipervnculo">
    <w:name w:val="Hyperlink"/>
    <w:basedOn w:val="Fuentedeprrafopredeter"/>
    <w:uiPriority w:val="99"/>
    <w:unhideWhenUsed/>
    <w:rsid w:val="00D6256B"/>
    <w:rPr>
      <w:color w:val="0563C1" w:themeColor="hyperlink"/>
      <w:u w:val="single"/>
    </w:rPr>
  </w:style>
  <w:style w:type="character" w:customStyle="1" w:styleId="Mencinsinresolver1">
    <w:name w:val="Mención sin resolver1"/>
    <w:basedOn w:val="Fuentedeprrafopredeter"/>
    <w:uiPriority w:val="99"/>
    <w:semiHidden/>
    <w:unhideWhenUsed/>
    <w:rsid w:val="00D6256B"/>
    <w:rPr>
      <w:color w:val="605E5C"/>
      <w:shd w:val="clear" w:color="auto" w:fill="E1DFDD"/>
    </w:rPr>
  </w:style>
  <w:style w:type="paragraph" w:styleId="Revisin">
    <w:name w:val="Revision"/>
    <w:hidden/>
    <w:uiPriority w:val="99"/>
    <w:semiHidden/>
    <w:rsid w:val="00C85516"/>
    <w:pPr>
      <w:spacing w:after="0" w:line="240" w:lineRule="auto"/>
    </w:pPr>
    <w:rPr>
      <w:lang w:val="en-GB"/>
    </w:rPr>
  </w:style>
  <w:style w:type="table" w:styleId="Tablaconcuadrcula">
    <w:name w:val="Table Grid"/>
    <w:basedOn w:val="Tablanormal"/>
    <w:uiPriority w:val="39"/>
    <w:rsid w:val="000B73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
    <w:name w:val="Title"/>
    <w:basedOn w:val="Normal"/>
    <w:next w:val="Normal"/>
    <w:link w:val="TtuloCar"/>
    <w:uiPriority w:val="1"/>
    <w:qFormat/>
    <w:rsid w:val="001A43E9"/>
    <w:pPr>
      <w:autoSpaceDE w:val="0"/>
      <w:autoSpaceDN w:val="0"/>
      <w:adjustRightInd w:val="0"/>
      <w:spacing w:after="0" w:line="240" w:lineRule="auto"/>
    </w:pPr>
    <w:rPr>
      <w:rFonts w:ascii="Times New Roman" w:hAnsi="Times New Roman" w:cs="Times New Roman"/>
      <w:kern w:val="0"/>
      <w:sz w:val="24"/>
      <w:szCs w:val="24"/>
      <w:lang w:val="es-ES"/>
    </w:rPr>
  </w:style>
  <w:style w:type="character" w:customStyle="1" w:styleId="TtuloCar">
    <w:name w:val="Título Car"/>
    <w:basedOn w:val="Fuentedeprrafopredeter"/>
    <w:link w:val="Ttulo"/>
    <w:uiPriority w:val="1"/>
    <w:rsid w:val="001A43E9"/>
    <w:rPr>
      <w:rFonts w:ascii="Times New Roman" w:hAnsi="Times New Roman" w:cs="Times New Roman"/>
      <w:kern w:val="0"/>
      <w:sz w:val="24"/>
      <w:szCs w:val="24"/>
    </w:rPr>
  </w:style>
  <w:style w:type="paragraph" w:styleId="Textodeglobo">
    <w:name w:val="Balloon Text"/>
    <w:basedOn w:val="Normal"/>
    <w:link w:val="TextodegloboCar"/>
    <w:uiPriority w:val="99"/>
    <w:semiHidden/>
    <w:unhideWhenUsed/>
    <w:rsid w:val="002F6458"/>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2F6458"/>
    <w:rPr>
      <w:rFonts w:ascii="Segoe UI" w:hAnsi="Segoe UI" w:cs="Segoe UI"/>
      <w:sz w:val="18"/>
      <w:szCs w:val="18"/>
      <w:lang w:val="en-GB"/>
    </w:rPr>
  </w:style>
  <w:style w:type="character" w:customStyle="1" w:styleId="Mencinsinresolver2">
    <w:name w:val="Mención sin resolver2"/>
    <w:basedOn w:val="Fuentedeprrafopredeter"/>
    <w:uiPriority w:val="99"/>
    <w:semiHidden/>
    <w:unhideWhenUsed/>
    <w:rsid w:val="00077F53"/>
    <w:rPr>
      <w:color w:val="605E5C"/>
      <w:shd w:val="clear" w:color="auto" w:fill="E1DFDD"/>
    </w:rPr>
  </w:style>
  <w:style w:type="character" w:styleId="Mencinsinresolver">
    <w:name w:val="Unresolved Mention"/>
    <w:basedOn w:val="Fuentedeprrafopredeter"/>
    <w:uiPriority w:val="99"/>
    <w:semiHidden/>
    <w:unhideWhenUsed/>
    <w:rsid w:val="00407C07"/>
    <w:rPr>
      <w:color w:val="605E5C"/>
      <w:shd w:val="clear" w:color="auto" w:fill="E1DFDD"/>
    </w:rPr>
  </w:style>
  <w:style w:type="paragraph" w:styleId="Encabezado">
    <w:name w:val="header"/>
    <w:basedOn w:val="Normal"/>
    <w:link w:val="EncabezadoCar"/>
    <w:uiPriority w:val="99"/>
    <w:unhideWhenUsed/>
    <w:rsid w:val="00F436F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F436FD"/>
    <w:rPr>
      <w:lang w:val="en-GB"/>
    </w:rPr>
  </w:style>
  <w:style w:type="paragraph" w:styleId="Piedepgina">
    <w:name w:val="footer"/>
    <w:basedOn w:val="Normal"/>
    <w:link w:val="PiedepginaCar"/>
    <w:uiPriority w:val="99"/>
    <w:unhideWhenUsed/>
    <w:rsid w:val="00F436F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F436FD"/>
    <w:rPr>
      <w:lang w:val="en-GB"/>
    </w:rPr>
  </w:style>
  <w:style w:type="character" w:customStyle="1" w:styleId="cf01">
    <w:name w:val="cf01"/>
    <w:basedOn w:val="Fuentedeprrafopredeter"/>
    <w:rsid w:val="00F66DD8"/>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518337">
      <w:bodyDiv w:val="1"/>
      <w:marLeft w:val="0"/>
      <w:marRight w:val="0"/>
      <w:marTop w:val="0"/>
      <w:marBottom w:val="0"/>
      <w:divBdr>
        <w:top w:val="none" w:sz="0" w:space="0" w:color="auto"/>
        <w:left w:val="none" w:sz="0" w:space="0" w:color="auto"/>
        <w:bottom w:val="none" w:sz="0" w:space="0" w:color="auto"/>
        <w:right w:val="none" w:sz="0" w:space="0" w:color="auto"/>
      </w:divBdr>
    </w:div>
    <w:div w:id="122580007">
      <w:bodyDiv w:val="1"/>
      <w:marLeft w:val="0"/>
      <w:marRight w:val="0"/>
      <w:marTop w:val="0"/>
      <w:marBottom w:val="0"/>
      <w:divBdr>
        <w:top w:val="none" w:sz="0" w:space="0" w:color="auto"/>
        <w:left w:val="none" w:sz="0" w:space="0" w:color="auto"/>
        <w:bottom w:val="none" w:sz="0" w:space="0" w:color="auto"/>
        <w:right w:val="none" w:sz="0" w:space="0" w:color="auto"/>
      </w:divBdr>
    </w:div>
    <w:div w:id="159199017">
      <w:bodyDiv w:val="1"/>
      <w:marLeft w:val="0"/>
      <w:marRight w:val="0"/>
      <w:marTop w:val="0"/>
      <w:marBottom w:val="0"/>
      <w:divBdr>
        <w:top w:val="none" w:sz="0" w:space="0" w:color="auto"/>
        <w:left w:val="none" w:sz="0" w:space="0" w:color="auto"/>
        <w:bottom w:val="none" w:sz="0" w:space="0" w:color="auto"/>
        <w:right w:val="none" w:sz="0" w:space="0" w:color="auto"/>
      </w:divBdr>
    </w:div>
    <w:div w:id="213934851">
      <w:bodyDiv w:val="1"/>
      <w:marLeft w:val="0"/>
      <w:marRight w:val="0"/>
      <w:marTop w:val="0"/>
      <w:marBottom w:val="0"/>
      <w:divBdr>
        <w:top w:val="none" w:sz="0" w:space="0" w:color="auto"/>
        <w:left w:val="none" w:sz="0" w:space="0" w:color="auto"/>
        <w:bottom w:val="none" w:sz="0" w:space="0" w:color="auto"/>
        <w:right w:val="none" w:sz="0" w:space="0" w:color="auto"/>
      </w:divBdr>
    </w:div>
    <w:div w:id="502014136">
      <w:bodyDiv w:val="1"/>
      <w:marLeft w:val="0"/>
      <w:marRight w:val="0"/>
      <w:marTop w:val="0"/>
      <w:marBottom w:val="0"/>
      <w:divBdr>
        <w:top w:val="none" w:sz="0" w:space="0" w:color="auto"/>
        <w:left w:val="none" w:sz="0" w:space="0" w:color="auto"/>
        <w:bottom w:val="none" w:sz="0" w:space="0" w:color="auto"/>
        <w:right w:val="none" w:sz="0" w:space="0" w:color="auto"/>
      </w:divBdr>
      <w:divsChild>
        <w:div w:id="295378193">
          <w:marLeft w:val="0"/>
          <w:marRight w:val="0"/>
          <w:marTop w:val="0"/>
          <w:marBottom w:val="0"/>
          <w:divBdr>
            <w:top w:val="none" w:sz="0" w:space="0" w:color="auto"/>
            <w:left w:val="none" w:sz="0" w:space="0" w:color="auto"/>
            <w:bottom w:val="none" w:sz="0" w:space="0" w:color="auto"/>
            <w:right w:val="none" w:sz="0" w:space="0" w:color="auto"/>
          </w:divBdr>
        </w:div>
      </w:divsChild>
    </w:div>
    <w:div w:id="554242966">
      <w:bodyDiv w:val="1"/>
      <w:marLeft w:val="0"/>
      <w:marRight w:val="0"/>
      <w:marTop w:val="0"/>
      <w:marBottom w:val="0"/>
      <w:divBdr>
        <w:top w:val="none" w:sz="0" w:space="0" w:color="auto"/>
        <w:left w:val="none" w:sz="0" w:space="0" w:color="auto"/>
        <w:bottom w:val="none" w:sz="0" w:space="0" w:color="auto"/>
        <w:right w:val="none" w:sz="0" w:space="0" w:color="auto"/>
      </w:divBdr>
    </w:div>
    <w:div w:id="611786349">
      <w:bodyDiv w:val="1"/>
      <w:marLeft w:val="0"/>
      <w:marRight w:val="0"/>
      <w:marTop w:val="0"/>
      <w:marBottom w:val="0"/>
      <w:divBdr>
        <w:top w:val="none" w:sz="0" w:space="0" w:color="auto"/>
        <w:left w:val="none" w:sz="0" w:space="0" w:color="auto"/>
        <w:bottom w:val="none" w:sz="0" w:space="0" w:color="auto"/>
        <w:right w:val="none" w:sz="0" w:space="0" w:color="auto"/>
      </w:divBdr>
    </w:div>
    <w:div w:id="709498641">
      <w:bodyDiv w:val="1"/>
      <w:marLeft w:val="0"/>
      <w:marRight w:val="0"/>
      <w:marTop w:val="0"/>
      <w:marBottom w:val="0"/>
      <w:divBdr>
        <w:top w:val="none" w:sz="0" w:space="0" w:color="auto"/>
        <w:left w:val="none" w:sz="0" w:space="0" w:color="auto"/>
        <w:bottom w:val="none" w:sz="0" w:space="0" w:color="auto"/>
        <w:right w:val="none" w:sz="0" w:space="0" w:color="auto"/>
      </w:divBdr>
    </w:div>
    <w:div w:id="948585215">
      <w:bodyDiv w:val="1"/>
      <w:marLeft w:val="0"/>
      <w:marRight w:val="0"/>
      <w:marTop w:val="0"/>
      <w:marBottom w:val="0"/>
      <w:divBdr>
        <w:top w:val="none" w:sz="0" w:space="0" w:color="auto"/>
        <w:left w:val="none" w:sz="0" w:space="0" w:color="auto"/>
        <w:bottom w:val="none" w:sz="0" w:space="0" w:color="auto"/>
        <w:right w:val="none" w:sz="0" w:space="0" w:color="auto"/>
      </w:divBdr>
    </w:div>
    <w:div w:id="1502962270">
      <w:bodyDiv w:val="1"/>
      <w:marLeft w:val="0"/>
      <w:marRight w:val="0"/>
      <w:marTop w:val="0"/>
      <w:marBottom w:val="0"/>
      <w:divBdr>
        <w:top w:val="none" w:sz="0" w:space="0" w:color="auto"/>
        <w:left w:val="none" w:sz="0" w:space="0" w:color="auto"/>
        <w:bottom w:val="none" w:sz="0" w:space="0" w:color="auto"/>
        <w:right w:val="none" w:sz="0" w:space="0" w:color="auto"/>
      </w:divBdr>
      <w:divsChild>
        <w:div w:id="1035421520">
          <w:marLeft w:val="0"/>
          <w:marRight w:val="0"/>
          <w:marTop w:val="0"/>
          <w:marBottom w:val="0"/>
          <w:divBdr>
            <w:top w:val="none" w:sz="0" w:space="0" w:color="auto"/>
            <w:left w:val="none" w:sz="0" w:space="0" w:color="auto"/>
            <w:bottom w:val="none" w:sz="0" w:space="0" w:color="auto"/>
            <w:right w:val="none" w:sz="0" w:space="0" w:color="auto"/>
          </w:divBdr>
        </w:div>
      </w:divsChild>
    </w:div>
    <w:div w:id="1655403881">
      <w:bodyDiv w:val="1"/>
      <w:marLeft w:val="0"/>
      <w:marRight w:val="0"/>
      <w:marTop w:val="0"/>
      <w:marBottom w:val="0"/>
      <w:divBdr>
        <w:top w:val="none" w:sz="0" w:space="0" w:color="auto"/>
        <w:left w:val="none" w:sz="0" w:space="0" w:color="auto"/>
        <w:bottom w:val="none" w:sz="0" w:space="0" w:color="auto"/>
        <w:right w:val="none" w:sz="0" w:space="0" w:color="auto"/>
      </w:divBdr>
    </w:div>
    <w:div w:id="1942103950">
      <w:bodyDiv w:val="1"/>
      <w:marLeft w:val="0"/>
      <w:marRight w:val="0"/>
      <w:marTop w:val="0"/>
      <w:marBottom w:val="0"/>
      <w:divBdr>
        <w:top w:val="none" w:sz="0" w:space="0" w:color="auto"/>
        <w:left w:val="none" w:sz="0" w:space="0" w:color="auto"/>
        <w:bottom w:val="none" w:sz="0" w:space="0" w:color="auto"/>
        <w:right w:val="none" w:sz="0" w:space="0" w:color="auto"/>
      </w:divBdr>
    </w:div>
    <w:div w:id="19706255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besjournals.onlinelibrary.wiley.com/doi/pdf/10.1111/j.1365-2745.2010.01651.x"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espinosaclara@uniovi.es" TargetMode="Externa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1/relationships/commentsExtended" Target="commentsExtended.xm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2BD7B4-E498-493A-88D9-7C8742ACE348}">
  <ds:schemaRefs>
    <ds:schemaRef ds:uri="http://schemas.openxmlformats.org/officeDocument/2006/bibliography"/>
  </ds:schemaRefs>
</ds:datastoreItem>
</file>

<file path=docMetadata/LabelInfo.xml><?xml version="1.0" encoding="utf-8"?>
<clbl:labelList xmlns:clbl="http://schemas.microsoft.com/office/2020/mipLabelMetadata">
  <clbl:label id="{05ea74a3-92c5-4c31-978a-925c3c799cd0}" enabled="0" method="" siteId="{05ea74a3-92c5-4c31-978a-925c3c799cd0}" removed="1"/>
</clbl:labelList>
</file>

<file path=docProps/app.xml><?xml version="1.0" encoding="utf-8"?>
<Properties xmlns="http://schemas.openxmlformats.org/officeDocument/2006/extended-properties" xmlns:vt="http://schemas.openxmlformats.org/officeDocument/2006/docPropsVTypes">
  <Template>Normal</Template>
  <TotalTime>215</TotalTime>
  <Pages>28</Pages>
  <Words>45535</Words>
  <Characters>259556</Characters>
  <Application>Microsoft Office Word</Application>
  <DocSecurity>0</DocSecurity>
  <Lines>5089</Lines>
  <Paragraphs>200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030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A ESPINOSA DEL ALBA</dc:creator>
  <cp:keywords/>
  <dc:description/>
  <cp:lastModifiedBy>CLARA ESPINOSA DEL ALBA</cp:lastModifiedBy>
  <cp:revision>86</cp:revision>
  <cp:lastPrinted>2024-01-22T16:16:00Z</cp:lastPrinted>
  <dcterms:created xsi:type="dcterms:W3CDTF">2024-02-01T14:03:00Z</dcterms:created>
  <dcterms:modified xsi:type="dcterms:W3CDTF">2024-02-09T0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e8bf4af-f419-4d43-a150-d67814541a5b</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c9295e8b-616c-35c4-a2e4-c4ec6578bcd8</vt:lpwstr>
  </property>
  <property fmtid="{D5CDD505-2E9C-101B-9397-08002B2CF9AE}" pid="25" name="Mendeley Citation Style_1">
    <vt:lpwstr>http://www.zotero.org/styles/journal-of-vegetation-science</vt:lpwstr>
  </property>
</Properties>
</file>